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0F13D8" w14:textId="47C97FB6" w:rsidR="000E6278" w:rsidRPr="005E186E" w:rsidRDefault="00B153B3" w:rsidP="005E186E">
      <w:pPr>
        <w:spacing w:after="160" w:line="240" w:lineRule="auto"/>
        <w:jc w:val="center"/>
        <w:rPr>
          <w:rFonts w:ascii="Times New Roman" w:eastAsia="Times New Roman" w:hAnsi="Times New Roman" w:cs="Times New Roman"/>
          <w:b/>
          <w:bCs/>
          <w:kern w:val="2"/>
          <w:sz w:val="28"/>
          <w:szCs w:val="28"/>
          <w:lang w:eastAsia="id-ID" w:bidi="ar-DZ"/>
        </w:rPr>
      </w:pPr>
      <w:proofErr w:type="spellStart"/>
      <w:r w:rsidRPr="00B153B3">
        <w:rPr>
          <w:rFonts w:ascii="Times New Roman" w:eastAsia="Times New Roman" w:hAnsi="Times New Roman" w:cs="Times New Roman"/>
          <w:b/>
          <w:bCs/>
          <w:kern w:val="2"/>
          <w:sz w:val="28"/>
          <w:szCs w:val="28"/>
          <w:lang w:eastAsia="id-ID" w:bidi="ar-DZ"/>
        </w:rPr>
        <w:t>Kebijakan</w:t>
      </w:r>
      <w:proofErr w:type="spellEnd"/>
      <w:r w:rsidRPr="00B153B3">
        <w:rPr>
          <w:rFonts w:ascii="Times New Roman" w:eastAsia="Times New Roman" w:hAnsi="Times New Roman" w:cs="Times New Roman"/>
          <w:b/>
          <w:bCs/>
          <w:kern w:val="2"/>
          <w:sz w:val="28"/>
          <w:szCs w:val="28"/>
          <w:lang w:eastAsia="id-ID" w:bidi="ar-DZ"/>
        </w:rPr>
        <w:t xml:space="preserve"> </w:t>
      </w:r>
      <w:proofErr w:type="spellStart"/>
      <w:r w:rsidRPr="00B153B3">
        <w:rPr>
          <w:rFonts w:ascii="Times New Roman" w:eastAsia="Times New Roman" w:hAnsi="Times New Roman" w:cs="Times New Roman"/>
          <w:b/>
          <w:bCs/>
          <w:kern w:val="2"/>
          <w:sz w:val="28"/>
          <w:szCs w:val="28"/>
          <w:lang w:eastAsia="id-ID" w:bidi="ar-DZ"/>
        </w:rPr>
        <w:t>Kurikulum</w:t>
      </w:r>
      <w:proofErr w:type="spellEnd"/>
      <w:r w:rsidRPr="00B153B3">
        <w:rPr>
          <w:rFonts w:ascii="Times New Roman" w:eastAsia="Times New Roman" w:hAnsi="Times New Roman" w:cs="Times New Roman"/>
          <w:b/>
          <w:bCs/>
          <w:kern w:val="2"/>
          <w:sz w:val="28"/>
          <w:szCs w:val="28"/>
          <w:lang w:eastAsia="id-ID" w:bidi="ar-DZ"/>
        </w:rPr>
        <w:t xml:space="preserve"> Studi Islam </w:t>
      </w:r>
      <w:r w:rsidRPr="00B153B3">
        <w:rPr>
          <w:rFonts w:ascii="Times New Roman" w:eastAsia="Times New Roman" w:hAnsi="Times New Roman" w:cs="Times New Roman"/>
          <w:b/>
          <w:bCs/>
          <w:i/>
          <w:iCs/>
          <w:kern w:val="2"/>
          <w:sz w:val="28"/>
          <w:szCs w:val="28"/>
          <w:lang w:eastAsia="id-ID" w:bidi="ar-DZ"/>
        </w:rPr>
        <w:t xml:space="preserve">(Islamic Studies) </w:t>
      </w:r>
      <w:proofErr w:type="spellStart"/>
      <w:r w:rsidRPr="00B153B3">
        <w:rPr>
          <w:rFonts w:ascii="Times New Roman" w:eastAsia="Times New Roman" w:hAnsi="Times New Roman" w:cs="Times New Roman"/>
          <w:b/>
          <w:bCs/>
          <w:kern w:val="2"/>
          <w:sz w:val="28"/>
          <w:szCs w:val="28"/>
          <w:lang w:eastAsia="id-ID" w:bidi="ar-DZ"/>
        </w:rPr>
        <w:t>Berbasis</w:t>
      </w:r>
      <w:proofErr w:type="spellEnd"/>
      <w:r w:rsidRPr="00B153B3">
        <w:rPr>
          <w:rFonts w:ascii="Times New Roman" w:eastAsia="Times New Roman" w:hAnsi="Times New Roman" w:cs="Times New Roman"/>
          <w:b/>
          <w:bCs/>
          <w:kern w:val="2"/>
          <w:sz w:val="28"/>
          <w:szCs w:val="28"/>
          <w:lang w:eastAsia="id-ID" w:bidi="ar-DZ"/>
        </w:rPr>
        <w:t xml:space="preserve"> Bahasa Arab di </w:t>
      </w:r>
      <w:proofErr w:type="spellStart"/>
      <w:r w:rsidRPr="00B153B3">
        <w:rPr>
          <w:rFonts w:ascii="Times New Roman" w:eastAsia="Times New Roman" w:hAnsi="Times New Roman" w:cs="Times New Roman"/>
          <w:b/>
          <w:bCs/>
          <w:kern w:val="2"/>
          <w:sz w:val="28"/>
          <w:szCs w:val="28"/>
          <w:lang w:eastAsia="id-ID" w:bidi="ar-DZ"/>
        </w:rPr>
        <w:t>Pondok</w:t>
      </w:r>
      <w:proofErr w:type="spellEnd"/>
      <w:r w:rsidRPr="00B153B3">
        <w:rPr>
          <w:rFonts w:ascii="Times New Roman" w:eastAsia="Times New Roman" w:hAnsi="Times New Roman" w:cs="Times New Roman"/>
          <w:b/>
          <w:bCs/>
          <w:kern w:val="2"/>
          <w:sz w:val="28"/>
          <w:szCs w:val="28"/>
          <w:lang w:eastAsia="id-ID" w:bidi="ar-DZ"/>
        </w:rPr>
        <w:t xml:space="preserve"> Ora Aji Yogyakarta</w:t>
      </w:r>
    </w:p>
    <w:p w14:paraId="7996EDE7" w14:textId="1FC255EB" w:rsidR="00F230D7" w:rsidRPr="00B153B3" w:rsidRDefault="005E186E" w:rsidP="00F230D7">
      <w:pPr>
        <w:pStyle w:val="Author"/>
        <w:rPr>
          <w:sz w:val="24"/>
          <w:szCs w:val="24"/>
          <w:lang w:val="id-ID"/>
        </w:rPr>
      </w:pPr>
      <w:r w:rsidRPr="00C378DA">
        <w:rPr>
          <w:sz w:val="24"/>
          <w:szCs w:val="24"/>
          <w:lang w:val="id-ID"/>
        </w:rPr>
        <w:t>Ghina Rahmah Maulida</w:t>
      </w:r>
      <w:bookmarkStart w:id="0" w:name="_Hlk183957779"/>
      <w:r w:rsidR="00292A97" w:rsidRPr="00C378DA">
        <w:rPr>
          <w:sz w:val="24"/>
          <w:szCs w:val="24"/>
          <w:vertAlign w:val="superscript"/>
          <w:lang w:val="en-GB"/>
        </w:rPr>
        <w:t>*</w:t>
      </w:r>
      <w:bookmarkEnd w:id="0"/>
      <w:r w:rsidRPr="00C378DA">
        <w:rPr>
          <w:sz w:val="24"/>
          <w:szCs w:val="24"/>
          <w:lang w:val="id-ID"/>
        </w:rPr>
        <w:t xml:space="preserve">, </w:t>
      </w:r>
      <w:r w:rsidR="00B153B3">
        <w:rPr>
          <w:sz w:val="24"/>
          <w:szCs w:val="24"/>
          <w:lang w:val="id-ID"/>
        </w:rPr>
        <w:t>Arsyad Khoirul Maarif</w:t>
      </w:r>
      <w:bookmarkStart w:id="1" w:name="_Hlk191058297"/>
      <w:r w:rsidRPr="00C378DA">
        <w:rPr>
          <w:sz w:val="24"/>
          <w:szCs w:val="24"/>
          <w:vertAlign w:val="superscript"/>
          <w:lang w:val="en-GB"/>
        </w:rPr>
        <w:t>**</w:t>
      </w:r>
      <w:bookmarkEnd w:id="1"/>
      <w:r w:rsidR="00B153B3">
        <w:rPr>
          <w:sz w:val="24"/>
          <w:szCs w:val="24"/>
          <w:lang w:val="en-GB"/>
        </w:rPr>
        <w:t>, Sabarudin</w:t>
      </w:r>
      <w:r w:rsidR="00B153B3" w:rsidRPr="00B153B3">
        <w:rPr>
          <w:sz w:val="24"/>
          <w:szCs w:val="24"/>
          <w:vertAlign w:val="superscript"/>
          <w:lang w:val="en-GB"/>
        </w:rPr>
        <w:t>***</w:t>
      </w:r>
    </w:p>
    <w:p w14:paraId="2E319D1F" w14:textId="4CD11492" w:rsidR="00F230D7" w:rsidRPr="00C378DA" w:rsidRDefault="00292A97" w:rsidP="00F230D7">
      <w:pPr>
        <w:pStyle w:val="Affiliation"/>
        <w:rPr>
          <w:sz w:val="24"/>
          <w:szCs w:val="24"/>
          <w:lang w:val="en-GB"/>
        </w:rPr>
      </w:pPr>
      <w:bookmarkStart w:id="2" w:name="_Hlk183958008"/>
      <w:r w:rsidRPr="00C378DA">
        <w:rPr>
          <w:sz w:val="24"/>
          <w:szCs w:val="24"/>
          <w:vertAlign w:val="superscript"/>
          <w:lang w:val="en-GB"/>
        </w:rPr>
        <w:t>*</w:t>
      </w:r>
      <w:bookmarkEnd w:id="2"/>
      <w:r w:rsidR="000F315D" w:rsidRPr="00C378DA">
        <w:rPr>
          <w:sz w:val="24"/>
          <w:szCs w:val="24"/>
          <w:lang w:val="id-ID"/>
        </w:rPr>
        <w:t>Pendidikan Agama Islam</w:t>
      </w:r>
      <w:r w:rsidR="00F230D7" w:rsidRPr="00C378DA">
        <w:rPr>
          <w:sz w:val="24"/>
          <w:szCs w:val="24"/>
          <w:lang w:val="id-ID"/>
        </w:rPr>
        <w:t xml:space="preserve">, </w:t>
      </w:r>
      <w:r w:rsidR="000F315D" w:rsidRPr="00C378DA">
        <w:rPr>
          <w:sz w:val="24"/>
          <w:szCs w:val="24"/>
          <w:lang w:val="id-ID"/>
        </w:rPr>
        <w:t>Fakultas Ilmu Tarbiyah dan Keguruan</w:t>
      </w:r>
      <w:r w:rsidR="00F230D7" w:rsidRPr="00C378DA">
        <w:rPr>
          <w:sz w:val="24"/>
          <w:szCs w:val="24"/>
          <w:lang w:val="en-GB"/>
        </w:rPr>
        <w:t xml:space="preserve">, </w:t>
      </w:r>
      <w:r w:rsidR="000F315D" w:rsidRPr="00C378DA">
        <w:rPr>
          <w:sz w:val="24"/>
          <w:szCs w:val="24"/>
          <w:lang w:val="en-GB"/>
        </w:rPr>
        <w:t xml:space="preserve">Universitas Islam Negeri Sunan </w:t>
      </w:r>
      <w:proofErr w:type="spellStart"/>
      <w:r w:rsidR="000F315D" w:rsidRPr="00C378DA">
        <w:rPr>
          <w:sz w:val="24"/>
          <w:szCs w:val="24"/>
          <w:lang w:val="en-GB"/>
        </w:rPr>
        <w:t>Kalijaga</w:t>
      </w:r>
      <w:proofErr w:type="spellEnd"/>
      <w:r w:rsidR="000F315D" w:rsidRPr="00C378DA">
        <w:rPr>
          <w:sz w:val="24"/>
          <w:szCs w:val="24"/>
          <w:lang w:val="en-GB"/>
        </w:rPr>
        <w:t xml:space="preserve"> Yogyakarta</w:t>
      </w:r>
    </w:p>
    <w:p w14:paraId="74FBCEFD" w14:textId="3C92CBF0" w:rsidR="000F315D" w:rsidRDefault="000F315D" w:rsidP="00C27886">
      <w:pPr>
        <w:pStyle w:val="Affiliation"/>
        <w:rPr>
          <w:sz w:val="24"/>
          <w:szCs w:val="24"/>
          <w:lang w:val="en-GB"/>
        </w:rPr>
      </w:pPr>
      <w:bookmarkStart w:id="3" w:name="_Hlk185009443"/>
      <w:r w:rsidRPr="00C378DA">
        <w:rPr>
          <w:sz w:val="24"/>
          <w:szCs w:val="24"/>
          <w:vertAlign w:val="superscript"/>
          <w:lang w:val="en-GB"/>
        </w:rPr>
        <w:t>**</w:t>
      </w:r>
      <w:bookmarkEnd w:id="3"/>
      <w:r w:rsidRPr="00C378DA">
        <w:rPr>
          <w:sz w:val="24"/>
          <w:szCs w:val="24"/>
          <w:lang w:val="id-ID"/>
        </w:rPr>
        <w:t>Pendidikan Agama Islam, Fakultas Ilmu Tarbiyah dan Keguruan</w:t>
      </w:r>
      <w:r w:rsidRPr="00C378DA">
        <w:rPr>
          <w:sz w:val="24"/>
          <w:szCs w:val="24"/>
          <w:lang w:val="en-GB"/>
        </w:rPr>
        <w:t xml:space="preserve">, Universitas Islam Negeri Sunan </w:t>
      </w:r>
      <w:proofErr w:type="spellStart"/>
      <w:r w:rsidRPr="00C378DA">
        <w:rPr>
          <w:sz w:val="24"/>
          <w:szCs w:val="24"/>
          <w:lang w:val="en-GB"/>
        </w:rPr>
        <w:t>Kalijaga</w:t>
      </w:r>
      <w:proofErr w:type="spellEnd"/>
      <w:r w:rsidRPr="00C378DA">
        <w:rPr>
          <w:sz w:val="24"/>
          <w:szCs w:val="24"/>
          <w:lang w:val="en-GB"/>
        </w:rPr>
        <w:t xml:space="preserve"> Yogyakarta</w:t>
      </w:r>
    </w:p>
    <w:p w14:paraId="3481DDB3" w14:textId="7B84F402" w:rsidR="00B153B3" w:rsidRPr="00C378DA" w:rsidRDefault="00B153B3" w:rsidP="00B153B3">
      <w:pPr>
        <w:pStyle w:val="Affiliation"/>
        <w:rPr>
          <w:sz w:val="24"/>
          <w:szCs w:val="24"/>
          <w:lang w:val="en-GB"/>
        </w:rPr>
      </w:pPr>
      <w:r w:rsidRPr="00B153B3">
        <w:rPr>
          <w:sz w:val="24"/>
          <w:szCs w:val="24"/>
          <w:vertAlign w:val="superscript"/>
          <w:lang w:val="en-GB"/>
        </w:rPr>
        <w:t>***</w:t>
      </w:r>
      <w:r w:rsidRPr="00B153B3">
        <w:rPr>
          <w:sz w:val="24"/>
          <w:szCs w:val="24"/>
          <w:lang w:val="id-ID"/>
        </w:rPr>
        <w:t>Pendidikan Agama Islam, Fakultas Ilmu Tarbiyah dan Keguruan</w:t>
      </w:r>
      <w:r w:rsidRPr="00B153B3">
        <w:rPr>
          <w:sz w:val="24"/>
          <w:szCs w:val="24"/>
          <w:lang w:val="en-GB"/>
        </w:rPr>
        <w:t xml:space="preserve">, Universitas Islam Negeri Sunan </w:t>
      </w:r>
      <w:proofErr w:type="spellStart"/>
      <w:r w:rsidRPr="00B153B3">
        <w:rPr>
          <w:sz w:val="24"/>
          <w:szCs w:val="24"/>
          <w:lang w:val="en-GB"/>
        </w:rPr>
        <w:t>Kalijaga</w:t>
      </w:r>
      <w:proofErr w:type="spellEnd"/>
      <w:r w:rsidRPr="00B153B3">
        <w:rPr>
          <w:sz w:val="24"/>
          <w:szCs w:val="24"/>
          <w:lang w:val="en-GB"/>
        </w:rPr>
        <w:t xml:space="preserve"> Yogyakarta</w:t>
      </w:r>
    </w:p>
    <w:p w14:paraId="56DF9B71" w14:textId="77777777" w:rsidR="00B153B3" w:rsidRDefault="00292A97" w:rsidP="00C27886">
      <w:pPr>
        <w:pStyle w:val="NormalWeb"/>
        <w:spacing w:before="0" w:beforeAutospacing="0" w:after="0" w:afterAutospacing="0"/>
        <w:ind w:left="851" w:hanging="851"/>
        <w:jc w:val="center"/>
      </w:pPr>
      <w:bookmarkStart w:id="4" w:name="_Hlk183958447"/>
      <w:r w:rsidRPr="00C378DA">
        <w:rPr>
          <w:vertAlign w:val="superscript"/>
          <w:lang w:val="en-GB"/>
        </w:rPr>
        <w:t>*</w:t>
      </w:r>
      <w:bookmarkEnd w:id="4"/>
      <w:r w:rsidR="006019E3" w:rsidRPr="00C378DA">
        <w:fldChar w:fldCharType="begin"/>
      </w:r>
      <w:r w:rsidR="006019E3" w:rsidRPr="00C378DA">
        <w:instrText>HYPERLINK "mailto:23204011080@student.uin-suka.ac.id"</w:instrText>
      </w:r>
      <w:r w:rsidR="006019E3" w:rsidRPr="00C378DA">
        <w:fldChar w:fldCharType="separate"/>
      </w:r>
      <w:r w:rsidR="006019E3" w:rsidRPr="00C378DA">
        <w:rPr>
          <w:rStyle w:val="Hyperlink"/>
        </w:rPr>
        <w:t>23204011080@student.uin-suka.ac.id</w:t>
      </w:r>
      <w:r w:rsidR="006019E3" w:rsidRPr="00C378DA">
        <w:fldChar w:fldCharType="end"/>
      </w:r>
      <w:bookmarkStart w:id="5" w:name="_Hlk191058405"/>
      <w:r w:rsidR="006019E3" w:rsidRPr="00C378DA">
        <w:t xml:space="preserve">, </w:t>
      </w:r>
      <w:r w:rsidR="00E2561C" w:rsidRPr="00E2561C">
        <w:rPr>
          <w:vertAlign w:val="superscript"/>
          <w:lang w:val="en-GB"/>
        </w:rPr>
        <w:t>**</w:t>
      </w:r>
      <w:bookmarkEnd w:id="5"/>
      <w:r w:rsidR="00B153B3">
        <w:rPr>
          <w:rFonts w:eastAsia="Calibri"/>
          <w:color w:val="0000FF"/>
          <w:u w:val="single"/>
        </w:rPr>
        <w:fldChar w:fldCharType="begin"/>
      </w:r>
      <w:r w:rsidR="00B153B3">
        <w:rPr>
          <w:rFonts w:eastAsia="Calibri"/>
          <w:color w:val="0000FF"/>
          <w:u w:val="single"/>
        </w:rPr>
        <w:instrText>HYPERLINK "mailto:</w:instrText>
      </w:r>
      <w:r w:rsidR="00B153B3" w:rsidRPr="00B153B3">
        <w:rPr>
          <w:rFonts w:eastAsia="Calibri"/>
          <w:color w:val="0000FF"/>
          <w:u w:val="single"/>
        </w:rPr>
        <w:instrText>choirularsyad68@gmail.com</w:instrText>
      </w:r>
      <w:r w:rsidR="00B153B3">
        <w:rPr>
          <w:rFonts w:eastAsia="Calibri"/>
          <w:color w:val="0000FF"/>
          <w:u w:val="single"/>
        </w:rPr>
        <w:instrText>"</w:instrText>
      </w:r>
      <w:r w:rsidR="00B153B3">
        <w:rPr>
          <w:rFonts w:eastAsia="Calibri"/>
          <w:color w:val="0000FF"/>
          <w:u w:val="single"/>
        </w:rPr>
        <w:fldChar w:fldCharType="separate"/>
      </w:r>
      <w:r w:rsidR="00B153B3" w:rsidRPr="00082159">
        <w:rPr>
          <w:rStyle w:val="Hyperlink"/>
          <w:rFonts w:eastAsia="Calibri"/>
        </w:rPr>
        <w:t>choirularsyad68@gmail.com</w:t>
      </w:r>
      <w:r w:rsidR="00B153B3">
        <w:rPr>
          <w:rFonts w:eastAsia="Calibri"/>
          <w:color w:val="0000FF"/>
          <w:u w:val="single"/>
        </w:rPr>
        <w:fldChar w:fldCharType="end"/>
      </w:r>
      <w:r w:rsidR="00B153B3" w:rsidRPr="00C378DA">
        <w:t>,</w:t>
      </w:r>
    </w:p>
    <w:p w14:paraId="40657ECF" w14:textId="7C11EDE0" w:rsidR="00F230D7" w:rsidRPr="00C378DA" w:rsidRDefault="00B153B3" w:rsidP="00C27886">
      <w:pPr>
        <w:pStyle w:val="NormalWeb"/>
        <w:spacing w:before="0" w:beforeAutospacing="0" w:after="0" w:afterAutospacing="0"/>
        <w:ind w:left="851" w:hanging="851"/>
        <w:jc w:val="center"/>
      </w:pPr>
      <w:r w:rsidRPr="00E2561C">
        <w:rPr>
          <w:vertAlign w:val="superscript"/>
          <w:lang w:val="en-GB"/>
        </w:rPr>
        <w:t>**</w:t>
      </w:r>
      <w:r w:rsidRPr="00B153B3">
        <w:rPr>
          <w:vertAlign w:val="superscript"/>
          <w:lang w:val="en-GB"/>
        </w:rPr>
        <w:t>*</w:t>
      </w:r>
      <w:hyperlink r:id="rId8" w:history="1">
        <w:r w:rsidRPr="00B153B3">
          <w:rPr>
            <w:rFonts w:eastAsia="Calibri"/>
            <w:color w:val="0000FF"/>
            <w:u w:val="single"/>
          </w:rPr>
          <w:t>sabarudin@uin-suka.ac.id</w:t>
        </w:r>
      </w:hyperlink>
    </w:p>
    <w:p w14:paraId="0B6064F3" w14:textId="77777777" w:rsidR="00C378DA" w:rsidRPr="00F34482" w:rsidRDefault="00C378DA" w:rsidP="00F230D7">
      <w:pPr>
        <w:pStyle w:val="NormalWeb"/>
        <w:spacing w:before="0" w:beforeAutospacing="0" w:after="0" w:afterAutospacing="0"/>
        <w:ind w:left="851" w:hanging="851"/>
        <w:jc w:val="center"/>
        <w:rPr>
          <w:sz w:val="22"/>
          <w:szCs w:val="22"/>
        </w:rPr>
      </w:pPr>
    </w:p>
    <w:p w14:paraId="10BEAF28" w14:textId="77777777" w:rsidR="00F230D7" w:rsidRPr="00EA1FCA" w:rsidRDefault="00F230D7" w:rsidP="00F230D7">
      <w:pPr>
        <w:pStyle w:val="NormalWeb"/>
        <w:spacing w:before="0" w:beforeAutospacing="0" w:after="0" w:afterAutospacing="0"/>
        <w:ind w:left="851" w:hanging="851"/>
        <w:jc w:val="center"/>
        <w:rPr>
          <w:sz w:val="22"/>
          <w:szCs w:val="22"/>
        </w:rPr>
      </w:pPr>
    </w:p>
    <w:p w14:paraId="7E5250D8" w14:textId="77777777" w:rsidR="00F230D7" w:rsidRPr="00EA1FCA" w:rsidRDefault="00F230D7" w:rsidP="00F230D7">
      <w:pPr>
        <w:pStyle w:val="NormalWeb"/>
        <w:spacing w:before="0" w:beforeAutospacing="0" w:after="0" w:afterAutospacing="0"/>
        <w:ind w:left="851" w:hanging="851"/>
        <w:jc w:val="center"/>
        <w:rPr>
          <w:sz w:val="22"/>
          <w:szCs w:val="22"/>
        </w:rPr>
        <w:sectPr w:rsidR="00F230D7" w:rsidRPr="00EA1FCA" w:rsidSect="001567BF">
          <w:footerReference w:type="default" r:id="rId9"/>
          <w:type w:val="continuous"/>
          <w:pgSz w:w="11907" w:h="16840" w:code="9"/>
          <w:pgMar w:top="1134" w:right="1134" w:bottom="1134" w:left="1701" w:header="720" w:footer="720" w:gutter="0"/>
          <w:cols w:space="720"/>
          <w:docGrid w:linePitch="360"/>
        </w:sectPr>
      </w:pPr>
    </w:p>
    <w:p w14:paraId="36F45AF7" w14:textId="0A97BDAD" w:rsidR="00EA1FCA" w:rsidRPr="00641875" w:rsidRDefault="00EA1FCA" w:rsidP="00641875">
      <w:pPr>
        <w:spacing w:after="160" w:line="240" w:lineRule="auto"/>
        <w:jc w:val="both"/>
        <w:rPr>
          <w:rFonts w:ascii="Times New Roman" w:eastAsia="Times New Roman" w:hAnsi="Times New Roman" w:cs="Times New Roman"/>
          <w:i/>
          <w:iCs/>
          <w:kern w:val="2"/>
          <w:sz w:val="24"/>
          <w:szCs w:val="24"/>
          <w:lang w:eastAsia="id-ID" w:bidi="ar-DZ"/>
        </w:rPr>
      </w:pPr>
      <w:r w:rsidRPr="00EA1FCA">
        <w:rPr>
          <w:rStyle w:val="StyleAbstractItalicChar"/>
          <w:sz w:val="22"/>
          <w:szCs w:val="22"/>
          <w:lang w:val="id-ID"/>
        </w:rPr>
        <w:t xml:space="preserve">Abstrak </w:t>
      </w:r>
      <w:r w:rsidR="00DF45DA">
        <w:rPr>
          <w:rStyle w:val="StyleAbstractItalicChar"/>
          <w:sz w:val="22"/>
          <w:szCs w:val="22"/>
        </w:rPr>
        <w:t xml:space="preserve">- </w:t>
      </w:r>
      <w:r w:rsidR="00B153B3" w:rsidRPr="00B153B3">
        <w:rPr>
          <w:rFonts w:ascii="Times New Roman" w:eastAsia="Calibri" w:hAnsi="Times New Roman" w:cs="Times New Roman"/>
          <w:i/>
          <w:iCs/>
          <w:sz w:val="24"/>
          <w:szCs w:val="24"/>
        </w:rPr>
        <w:t xml:space="preserve">This research aims to investigate the curriculum and evaluate the implementation of Arabic language learning and understand the various challenges at the Ora Aji Islamic Boarding School, Yogyakarta. The research method used is qualitative with a case study approach. The selection of informants was carried out using purposive sampling, a data sampling technique that considers certain factors. The research instrument consists of in-depth interviews, document analysis, and observation. Data analysis uses the Miles and Huberman interactive model. The findings involve several aspects, including a lack of innovation and motivation in teaching Arabic, low effectiveness of Arabic language application, and a shortage of Human Resources (HR). Learning Arabic at Madrasah Aliyah (MA) has proven to be effective inside and outside the classroom (dormitory). It is recommended that Arabic language teaching not only be limited to the classroom, but also implemented in dormitories using the </w:t>
      </w:r>
      <w:proofErr w:type="spellStart"/>
      <w:r w:rsidR="00B153B3" w:rsidRPr="00B153B3">
        <w:rPr>
          <w:rFonts w:ascii="Times New Roman" w:eastAsia="Calibri" w:hAnsi="Times New Roman" w:cs="Times New Roman"/>
          <w:i/>
          <w:iCs/>
          <w:sz w:val="24"/>
          <w:szCs w:val="24"/>
        </w:rPr>
        <w:t>muhadasah</w:t>
      </w:r>
      <w:proofErr w:type="spellEnd"/>
      <w:r w:rsidR="00B153B3" w:rsidRPr="00B153B3">
        <w:rPr>
          <w:rFonts w:ascii="Times New Roman" w:eastAsia="Calibri" w:hAnsi="Times New Roman" w:cs="Times New Roman"/>
          <w:i/>
          <w:iCs/>
          <w:sz w:val="24"/>
          <w:szCs w:val="24"/>
        </w:rPr>
        <w:t xml:space="preserve"> method and delivering vocabulary for at least 1 day and 3 vocabularies (</w:t>
      </w:r>
      <w:proofErr w:type="spellStart"/>
      <w:r w:rsidR="00B153B3" w:rsidRPr="00B153B3">
        <w:rPr>
          <w:rFonts w:ascii="Times New Roman" w:eastAsia="Calibri" w:hAnsi="Times New Roman" w:cs="Times New Roman"/>
          <w:i/>
          <w:iCs/>
          <w:sz w:val="24"/>
          <w:szCs w:val="24"/>
        </w:rPr>
        <w:t>mufrodat</w:t>
      </w:r>
      <w:proofErr w:type="spellEnd"/>
      <w:r w:rsidR="00B153B3" w:rsidRPr="00B153B3">
        <w:rPr>
          <w:rFonts w:ascii="Times New Roman" w:eastAsia="Calibri" w:hAnsi="Times New Roman" w:cs="Times New Roman"/>
          <w:i/>
          <w:iCs/>
          <w:sz w:val="24"/>
          <w:szCs w:val="24"/>
        </w:rPr>
        <w:t xml:space="preserve">). Even though the Ora Aji Islamic Boarding School tries to combine Salafi and modern teaching methods, the implementation of Arabic in classes and dormitories is still hampered. The importance of consistency and consequences for students who violate Arabic language rules shows that the Ora Aji Islamic Boarding School is still in the </w:t>
      </w:r>
      <w:r w:rsidR="00B153B3" w:rsidRPr="00B153B3">
        <w:rPr>
          <w:rFonts w:ascii="Times New Roman" w:eastAsia="Calibri" w:hAnsi="Times New Roman" w:cs="Times New Roman"/>
          <w:i/>
          <w:iCs/>
          <w:sz w:val="24"/>
          <w:szCs w:val="24"/>
        </w:rPr>
        <w:t>stage of development and adjustment to the characteristics of each student.</w:t>
      </w:r>
    </w:p>
    <w:p w14:paraId="5752902B" w14:textId="514F3CE0" w:rsidR="00EA1FCA" w:rsidRPr="00B153B3" w:rsidRDefault="00C378DA" w:rsidP="00B153B3">
      <w:pPr>
        <w:spacing w:line="240" w:lineRule="auto"/>
        <w:jc w:val="both"/>
        <w:rPr>
          <w:rFonts w:ascii="Times New Roman" w:eastAsia="Calibri" w:hAnsi="Times New Roman" w:cs="Times New Roman"/>
          <w:i/>
          <w:iCs/>
          <w:sz w:val="24"/>
          <w:szCs w:val="24"/>
        </w:rPr>
      </w:pPr>
      <w:r w:rsidRPr="00C378DA">
        <w:rPr>
          <w:lang w:val="id-ID"/>
        </w:rPr>
        <w:t>Keywords</w:t>
      </w:r>
      <w:r w:rsidR="00EA1FCA" w:rsidRPr="00DF45DA">
        <w:rPr>
          <w:lang w:val="id-ID"/>
        </w:rPr>
        <w:t xml:space="preserve"> — </w:t>
      </w:r>
      <w:r w:rsidR="00B153B3" w:rsidRPr="00B153B3">
        <w:rPr>
          <w:rFonts w:ascii="Times New Roman" w:eastAsia="Calibri" w:hAnsi="Times New Roman" w:cs="Times New Roman"/>
          <w:i/>
          <w:iCs/>
          <w:sz w:val="24"/>
          <w:szCs w:val="24"/>
        </w:rPr>
        <w:t>Curriculum; Arabic; Ora Aji Islamic Boarding School.</w:t>
      </w:r>
    </w:p>
    <w:p w14:paraId="1571A4AE" w14:textId="77777777" w:rsidR="00DF45DA" w:rsidRPr="00DF45DA" w:rsidRDefault="00DF45DA" w:rsidP="00F34482">
      <w:pPr>
        <w:pStyle w:val="keywords"/>
        <w:spacing w:after="0"/>
        <w:rPr>
          <w:b w:val="0"/>
          <w:sz w:val="22"/>
          <w:szCs w:val="22"/>
        </w:rPr>
      </w:pPr>
    </w:p>
    <w:p w14:paraId="43C75FA2" w14:textId="0540E77C" w:rsidR="00EA1FCA" w:rsidRPr="00EA1FCA" w:rsidRDefault="00B153B3" w:rsidP="005909A8">
      <w:pPr>
        <w:pStyle w:val="Heading1"/>
        <w:keepNext/>
        <w:keepLines/>
        <w:numPr>
          <w:ilvl w:val="2"/>
          <w:numId w:val="1"/>
        </w:numPr>
        <w:tabs>
          <w:tab w:val="left" w:pos="216"/>
        </w:tabs>
        <w:spacing w:before="0" w:beforeAutospacing="0" w:after="0" w:afterAutospacing="0" w:line="276" w:lineRule="auto"/>
        <w:ind w:left="360"/>
        <w:jc w:val="both"/>
        <w:rPr>
          <w:sz w:val="22"/>
          <w:szCs w:val="22"/>
          <w:lang w:val="id-ID"/>
        </w:rPr>
      </w:pPr>
      <w:r>
        <w:rPr>
          <w:sz w:val="22"/>
          <w:szCs w:val="22"/>
          <w:lang w:val="id-ID"/>
        </w:rPr>
        <w:t xml:space="preserve">  </w:t>
      </w:r>
      <w:r w:rsidR="00EA1FCA" w:rsidRPr="00EA1FCA">
        <w:rPr>
          <w:sz w:val="22"/>
          <w:szCs w:val="22"/>
          <w:lang w:val="id-ID"/>
        </w:rPr>
        <w:t xml:space="preserve">PENDAHULUAN </w:t>
      </w:r>
    </w:p>
    <w:p w14:paraId="742E6B69" w14:textId="77777777" w:rsidR="00B153B3" w:rsidRPr="00B153B3" w:rsidRDefault="00EA1FCA" w:rsidP="005909A8">
      <w:pPr>
        <w:ind w:firstLine="720"/>
        <w:jc w:val="both"/>
        <w:rPr>
          <w:rFonts w:ascii="Times New Roman" w:eastAsia="Calibri" w:hAnsi="Times New Roman" w:cs="Times New Roman"/>
          <w:b/>
          <w:bCs/>
          <w:sz w:val="24"/>
          <w:szCs w:val="24"/>
        </w:rPr>
      </w:pPr>
      <w:r w:rsidRPr="00EA1FCA">
        <w:rPr>
          <w:lang w:val="id-ID"/>
        </w:rPr>
        <w:t xml:space="preserve"> </w:t>
      </w:r>
      <w:proofErr w:type="spellStart"/>
      <w:r w:rsidR="00B153B3" w:rsidRPr="00B153B3">
        <w:rPr>
          <w:rFonts w:ascii="Times New Roman" w:eastAsia="Calibri" w:hAnsi="Times New Roman" w:cs="Times New Roman"/>
          <w:sz w:val="24"/>
          <w:szCs w:val="24"/>
        </w:rPr>
        <w:t>Belajar</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ahasa</w:t>
      </w:r>
      <w:proofErr w:type="spellEnd"/>
      <w:r w:rsidR="00B153B3" w:rsidRPr="00B153B3">
        <w:rPr>
          <w:rFonts w:ascii="Times New Roman" w:eastAsia="Calibri" w:hAnsi="Times New Roman" w:cs="Times New Roman"/>
          <w:sz w:val="24"/>
          <w:szCs w:val="24"/>
        </w:rPr>
        <w:t xml:space="preserve"> Arab di Indonesia </w:t>
      </w:r>
      <w:proofErr w:type="spellStart"/>
      <w:r w:rsidR="00B153B3" w:rsidRPr="00B153B3">
        <w:rPr>
          <w:rFonts w:ascii="Times New Roman" w:eastAsia="Calibri" w:hAnsi="Times New Roman" w:cs="Times New Roman"/>
          <w:sz w:val="24"/>
          <w:szCs w:val="24"/>
        </w:rPr>
        <w:t>kin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menjad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hal</w:t>
      </w:r>
      <w:proofErr w:type="spellEnd"/>
      <w:r w:rsidR="00B153B3" w:rsidRPr="00B153B3">
        <w:rPr>
          <w:rFonts w:ascii="Times New Roman" w:eastAsia="Calibri" w:hAnsi="Times New Roman" w:cs="Times New Roman"/>
          <w:sz w:val="24"/>
          <w:szCs w:val="24"/>
        </w:rPr>
        <w:t xml:space="preserve"> yang </w:t>
      </w:r>
      <w:proofErr w:type="spellStart"/>
      <w:r w:rsidR="00B153B3" w:rsidRPr="00B153B3">
        <w:rPr>
          <w:rFonts w:ascii="Times New Roman" w:eastAsia="Calibri" w:hAnsi="Times New Roman" w:cs="Times New Roman"/>
          <w:sz w:val="24"/>
          <w:szCs w:val="24"/>
        </w:rPr>
        <w:t>umum</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terutam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ag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mereka</w:t>
      </w:r>
      <w:proofErr w:type="spellEnd"/>
      <w:r w:rsidR="00B153B3" w:rsidRPr="00B153B3">
        <w:rPr>
          <w:rFonts w:ascii="Times New Roman" w:eastAsia="Calibri" w:hAnsi="Times New Roman" w:cs="Times New Roman"/>
          <w:sz w:val="24"/>
          <w:szCs w:val="24"/>
        </w:rPr>
        <w:t xml:space="preserve"> yang </w:t>
      </w:r>
      <w:proofErr w:type="spellStart"/>
      <w:r w:rsidR="00B153B3" w:rsidRPr="00B153B3">
        <w:rPr>
          <w:rFonts w:ascii="Times New Roman" w:eastAsia="Calibri" w:hAnsi="Times New Roman" w:cs="Times New Roman"/>
          <w:sz w:val="24"/>
          <w:szCs w:val="24"/>
        </w:rPr>
        <w:t>mengejar</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ilmu</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khususnya</w:t>
      </w:r>
      <w:proofErr w:type="spellEnd"/>
      <w:r w:rsidR="00B153B3" w:rsidRPr="00B153B3">
        <w:rPr>
          <w:rFonts w:ascii="Times New Roman" w:eastAsia="Calibri" w:hAnsi="Times New Roman" w:cs="Times New Roman"/>
          <w:sz w:val="24"/>
          <w:szCs w:val="24"/>
        </w:rPr>
        <w:t xml:space="preserve"> di </w:t>
      </w:r>
      <w:proofErr w:type="spellStart"/>
      <w:r w:rsidR="00B153B3" w:rsidRPr="00B153B3">
        <w:rPr>
          <w:rFonts w:ascii="Times New Roman" w:eastAsia="Calibri" w:hAnsi="Times New Roman" w:cs="Times New Roman"/>
          <w:sz w:val="24"/>
          <w:szCs w:val="24"/>
        </w:rPr>
        <w:t>bidang</w:t>
      </w:r>
      <w:proofErr w:type="spellEnd"/>
      <w:r w:rsidR="00B153B3" w:rsidRPr="00B153B3">
        <w:rPr>
          <w:rFonts w:ascii="Times New Roman" w:eastAsia="Calibri" w:hAnsi="Times New Roman" w:cs="Times New Roman"/>
          <w:sz w:val="24"/>
          <w:szCs w:val="24"/>
        </w:rPr>
        <w:t xml:space="preserve"> agama. Agama Islam, yang </w:t>
      </w:r>
      <w:proofErr w:type="spellStart"/>
      <w:r w:rsidR="00B153B3" w:rsidRPr="00B153B3">
        <w:rPr>
          <w:rFonts w:ascii="Times New Roman" w:eastAsia="Calibri" w:hAnsi="Times New Roman" w:cs="Times New Roman"/>
          <w:sz w:val="24"/>
          <w:szCs w:val="24"/>
        </w:rPr>
        <w:t>berasal</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dari</w:t>
      </w:r>
      <w:proofErr w:type="spellEnd"/>
      <w:r w:rsidR="00B153B3" w:rsidRPr="00B153B3">
        <w:rPr>
          <w:rFonts w:ascii="Times New Roman" w:eastAsia="Calibri" w:hAnsi="Times New Roman" w:cs="Times New Roman"/>
          <w:sz w:val="24"/>
          <w:szCs w:val="24"/>
        </w:rPr>
        <w:t xml:space="preserve"> Al-Qur’an dan Hadis, </w:t>
      </w:r>
      <w:proofErr w:type="spellStart"/>
      <w:r w:rsidR="00B153B3" w:rsidRPr="00B153B3">
        <w:rPr>
          <w:rFonts w:ascii="Times New Roman" w:eastAsia="Calibri" w:hAnsi="Times New Roman" w:cs="Times New Roman"/>
          <w:sz w:val="24"/>
          <w:szCs w:val="24"/>
        </w:rPr>
        <w:t>penulisanny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menggunaka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ahasa</w:t>
      </w:r>
      <w:proofErr w:type="spellEnd"/>
      <w:r w:rsidR="00B153B3" w:rsidRPr="00B153B3">
        <w:rPr>
          <w:rFonts w:ascii="Times New Roman" w:eastAsia="Calibri" w:hAnsi="Times New Roman" w:cs="Times New Roman"/>
          <w:sz w:val="24"/>
          <w:szCs w:val="24"/>
        </w:rPr>
        <w:t xml:space="preserve"> Arab. </w:t>
      </w:r>
      <w:proofErr w:type="spellStart"/>
      <w:r w:rsidR="00B153B3" w:rsidRPr="00B153B3">
        <w:rPr>
          <w:rFonts w:ascii="Times New Roman" w:eastAsia="Calibri" w:hAnsi="Times New Roman" w:cs="Times New Roman"/>
          <w:sz w:val="24"/>
          <w:szCs w:val="24"/>
        </w:rPr>
        <w:t>Untuk</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memahaminy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seseorang</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harus</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mempelajar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ahasa</w:t>
      </w:r>
      <w:proofErr w:type="spellEnd"/>
      <w:r w:rsidR="00B153B3" w:rsidRPr="00B153B3">
        <w:rPr>
          <w:rFonts w:ascii="Times New Roman" w:eastAsia="Calibri" w:hAnsi="Times New Roman" w:cs="Times New Roman"/>
          <w:sz w:val="24"/>
          <w:szCs w:val="24"/>
        </w:rPr>
        <w:t xml:space="preserve"> Arab </w:t>
      </w:r>
      <w:proofErr w:type="spellStart"/>
      <w:r w:rsidR="00B153B3" w:rsidRPr="00B153B3">
        <w:rPr>
          <w:rFonts w:ascii="Times New Roman" w:eastAsia="Calibri" w:hAnsi="Times New Roman" w:cs="Times New Roman"/>
          <w:sz w:val="24"/>
          <w:szCs w:val="24"/>
        </w:rPr>
        <w:t>terlebih</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dahulu</w:t>
      </w:r>
      <w:proofErr w:type="spellEnd"/>
      <w:r w:rsidR="00B153B3" w:rsidRPr="00B153B3">
        <w:rPr>
          <w:rFonts w:ascii="Times New Roman" w:eastAsia="Calibri" w:hAnsi="Times New Roman" w:cs="Times New Roman"/>
          <w:sz w:val="24"/>
          <w:szCs w:val="24"/>
        </w:rPr>
        <w:t xml:space="preserve">. Oleh </w:t>
      </w:r>
      <w:proofErr w:type="spellStart"/>
      <w:r w:rsidR="00B153B3" w:rsidRPr="00B153B3">
        <w:rPr>
          <w:rFonts w:ascii="Times New Roman" w:eastAsia="Calibri" w:hAnsi="Times New Roman" w:cs="Times New Roman"/>
          <w:sz w:val="24"/>
          <w:szCs w:val="24"/>
        </w:rPr>
        <w:t>karen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itu</w:t>
      </w:r>
      <w:proofErr w:type="spellEnd"/>
      <w:r w:rsidR="00B153B3" w:rsidRPr="00B153B3">
        <w:rPr>
          <w:rFonts w:ascii="Times New Roman" w:eastAsia="Calibri" w:hAnsi="Times New Roman" w:cs="Times New Roman"/>
          <w:sz w:val="24"/>
          <w:szCs w:val="24"/>
        </w:rPr>
        <w:t xml:space="preserve">, para </w:t>
      </w:r>
      <w:proofErr w:type="spellStart"/>
      <w:r w:rsidR="00B153B3" w:rsidRPr="00B153B3">
        <w:rPr>
          <w:rFonts w:ascii="Times New Roman" w:eastAsia="Calibri" w:hAnsi="Times New Roman" w:cs="Times New Roman"/>
          <w:sz w:val="24"/>
          <w:szCs w:val="24"/>
        </w:rPr>
        <w:t>pencar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ilmu</w:t>
      </w:r>
      <w:proofErr w:type="spellEnd"/>
      <w:r w:rsidR="00B153B3" w:rsidRPr="00B153B3">
        <w:rPr>
          <w:rFonts w:ascii="Times New Roman" w:eastAsia="Calibri" w:hAnsi="Times New Roman" w:cs="Times New Roman"/>
          <w:sz w:val="24"/>
          <w:szCs w:val="24"/>
        </w:rPr>
        <w:t xml:space="preserve"> agama </w:t>
      </w:r>
      <w:proofErr w:type="spellStart"/>
      <w:r w:rsidR="00B153B3" w:rsidRPr="00B153B3">
        <w:rPr>
          <w:rFonts w:ascii="Times New Roman" w:eastAsia="Calibri" w:hAnsi="Times New Roman" w:cs="Times New Roman"/>
          <w:sz w:val="24"/>
          <w:szCs w:val="24"/>
        </w:rPr>
        <w:t>diharapka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memilik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pemahama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ahasa</w:t>
      </w:r>
      <w:proofErr w:type="spellEnd"/>
      <w:r w:rsidR="00B153B3" w:rsidRPr="00B153B3">
        <w:rPr>
          <w:rFonts w:ascii="Times New Roman" w:eastAsia="Calibri" w:hAnsi="Times New Roman" w:cs="Times New Roman"/>
          <w:sz w:val="24"/>
          <w:szCs w:val="24"/>
        </w:rPr>
        <w:t xml:space="preserve"> Arab. Saat </w:t>
      </w:r>
      <w:proofErr w:type="spellStart"/>
      <w:r w:rsidR="00B153B3" w:rsidRPr="00B153B3">
        <w:rPr>
          <w:rFonts w:ascii="Times New Roman" w:eastAsia="Calibri" w:hAnsi="Times New Roman" w:cs="Times New Roman"/>
          <w:sz w:val="24"/>
          <w:szCs w:val="24"/>
        </w:rPr>
        <w:t>ini</w:t>
      </w:r>
      <w:proofErr w:type="spellEnd"/>
      <w:r w:rsidR="00B153B3" w:rsidRPr="00B153B3">
        <w:rPr>
          <w:rFonts w:ascii="Times New Roman" w:eastAsia="Calibri" w:hAnsi="Times New Roman" w:cs="Times New Roman"/>
          <w:sz w:val="24"/>
          <w:szCs w:val="24"/>
        </w:rPr>
        <w:t xml:space="preserve"> di Indonesia </w:t>
      </w:r>
      <w:proofErr w:type="spellStart"/>
      <w:r w:rsidR="00B153B3" w:rsidRPr="00B153B3">
        <w:rPr>
          <w:rFonts w:ascii="Times New Roman" w:eastAsia="Calibri" w:hAnsi="Times New Roman" w:cs="Times New Roman"/>
          <w:sz w:val="24"/>
          <w:szCs w:val="24"/>
        </w:rPr>
        <w:t>terdapat</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anyak</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lembag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pendidika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ahasa</w:t>
      </w:r>
      <w:proofErr w:type="spellEnd"/>
      <w:r w:rsidR="00B153B3" w:rsidRPr="00B153B3">
        <w:rPr>
          <w:rFonts w:ascii="Times New Roman" w:eastAsia="Calibri" w:hAnsi="Times New Roman" w:cs="Times New Roman"/>
          <w:sz w:val="24"/>
          <w:szCs w:val="24"/>
        </w:rPr>
        <w:t xml:space="preserve"> Arab, </w:t>
      </w:r>
      <w:proofErr w:type="spellStart"/>
      <w:r w:rsidR="00B153B3" w:rsidRPr="00B153B3">
        <w:rPr>
          <w:rFonts w:ascii="Times New Roman" w:eastAsia="Calibri" w:hAnsi="Times New Roman" w:cs="Times New Roman"/>
          <w:sz w:val="24"/>
          <w:szCs w:val="24"/>
        </w:rPr>
        <w:t>beberap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contohny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adalah</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pondok</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pesantren</w:t>
      </w:r>
      <w:proofErr w:type="spellEnd"/>
      <w:r w:rsidR="00B153B3" w:rsidRPr="00B153B3">
        <w:rPr>
          <w:rFonts w:ascii="Times New Roman" w:eastAsia="Calibri" w:hAnsi="Times New Roman" w:cs="Times New Roman"/>
          <w:sz w:val="24"/>
          <w:szCs w:val="24"/>
        </w:rPr>
        <w:t xml:space="preserve">, Madrasah </w:t>
      </w:r>
      <w:proofErr w:type="spellStart"/>
      <w:r w:rsidR="00B153B3" w:rsidRPr="00B153B3">
        <w:rPr>
          <w:rFonts w:ascii="Times New Roman" w:eastAsia="Calibri" w:hAnsi="Times New Roman" w:cs="Times New Roman"/>
          <w:sz w:val="24"/>
          <w:szCs w:val="24"/>
        </w:rPr>
        <w:t>Ibtidaiyah</w:t>
      </w:r>
      <w:proofErr w:type="spellEnd"/>
      <w:r w:rsidR="00B153B3" w:rsidRPr="00B153B3">
        <w:rPr>
          <w:rFonts w:ascii="Times New Roman" w:eastAsia="Calibri" w:hAnsi="Times New Roman" w:cs="Times New Roman"/>
          <w:sz w:val="24"/>
          <w:szCs w:val="24"/>
        </w:rPr>
        <w:t xml:space="preserve"> (MI), Madrasah </w:t>
      </w:r>
      <w:proofErr w:type="spellStart"/>
      <w:r w:rsidR="00B153B3" w:rsidRPr="00B153B3">
        <w:rPr>
          <w:rFonts w:ascii="Times New Roman" w:eastAsia="Calibri" w:hAnsi="Times New Roman" w:cs="Times New Roman"/>
          <w:sz w:val="24"/>
          <w:szCs w:val="24"/>
        </w:rPr>
        <w:t>Tsanawiyah</w:t>
      </w:r>
      <w:proofErr w:type="spellEnd"/>
      <w:r w:rsidR="00B153B3" w:rsidRPr="00B153B3">
        <w:rPr>
          <w:rFonts w:ascii="Times New Roman" w:eastAsia="Calibri" w:hAnsi="Times New Roman" w:cs="Times New Roman"/>
          <w:sz w:val="24"/>
          <w:szCs w:val="24"/>
        </w:rPr>
        <w:t xml:space="preserve"> (MTs), dan Madrasah Aliyah (MA), </w:t>
      </w:r>
      <w:proofErr w:type="spellStart"/>
      <w:r w:rsidR="00B153B3" w:rsidRPr="00B153B3">
        <w:rPr>
          <w:rFonts w:ascii="Times New Roman" w:eastAsia="Calibri" w:hAnsi="Times New Roman" w:cs="Times New Roman"/>
          <w:sz w:val="24"/>
          <w:szCs w:val="24"/>
        </w:rPr>
        <w:t>bahka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hingg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pergurua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tingg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Meskipu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egitu</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setiap</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lembaga</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pendidika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bahasa</w:t>
      </w:r>
      <w:proofErr w:type="spellEnd"/>
      <w:r w:rsidR="00B153B3" w:rsidRPr="00B153B3">
        <w:rPr>
          <w:rFonts w:ascii="Times New Roman" w:eastAsia="Calibri" w:hAnsi="Times New Roman" w:cs="Times New Roman"/>
          <w:sz w:val="24"/>
          <w:szCs w:val="24"/>
        </w:rPr>
        <w:t xml:space="preserve"> Arab </w:t>
      </w:r>
      <w:proofErr w:type="spellStart"/>
      <w:r w:rsidR="00B153B3" w:rsidRPr="00B153B3">
        <w:rPr>
          <w:rFonts w:ascii="Times New Roman" w:eastAsia="Calibri" w:hAnsi="Times New Roman" w:cs="Times New Roman"/>
          <w:sz w:val="24"/>
          <w:szCs w:val="24"/>
        </w:rPr>
        <w:t>memilik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kurikulum</w:t>
      </w:r>
      <w:proofErr w:type="spellEnd"/>
      <w:r w:rsidR="00B153B3" w:rsidRPr="00B153B3">
        <w:rPr>
          <w:rFonts w:ascii="Times New Roman" w:eastAsia="Calibri" w:hAnsi="Times New Roman" w:cs="Times New Roman"/>
          <w:sz w:val="24"/>
          <w:szCs w:val="24"/>
        </w:rPr>
        <w:t xml:space="preserve"> yang </w:t>
      </w:r>
      <w:proofErr w:type="spellStart"/>
      <w:r w:rsidR="00B153B3" w:rsidRPr="00B153B3">
        <w:rPr>
          <w:rFonts w:ascii="Times New Roman" w:eastAsia="Calibri" w:hAnsi="Times New Roman" w:cs="Times New Roman"/>
          <w:sz w:val="24"/>
          <w:szCs w:val="24"/>
        </w:rPr>
        <w:t>memiliki</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perbedaan</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satu</w:t>
      </w:r>
      <w:proofErr w:type="spellEnd"/>
      <w:r w:rsidR="00B153B3" w:rsidRPr="00B153B3">
        <w:rPr>
          <w:rFonts w:ascii="Times New Roman" w:eastAsia="Calibri" w:hAnsi="Times New Roman" w:cs="Times New Roman"/>
          <w:sz w:val="24"/>
          <w:szCs w:val="24"/>
        </w:rPr>
        <w:t xml:space="preserve"> </w:t>
      </w:r>
      <w:proofErr w:type="spellStart"/>
      <w:r w:rsidR="00B153B3" w:rsidRPr="00B153B3">
        <w:rPr>
          <w:rFonts w:ascii="Times New Roman" w:eastAsia="Calibri" w:hAnsi="Times New Roman" w:cs="Times New Roman"/>
          <w:sz w:val="24"/>
          <w:szCs w:val="24"/>
        </w:rPr>
        <w:t>dengan</w:t>
      </w:r>
      <w:proofErr w:type="spellEnd"/>
      <w:r w:rsidR="00B153B3" w:rsidRPr="00B153B3">
        <w:rPr>
          <w:rFonts w:ascii="Times New Roman" w:eastAsia="Calibri" w:hAnsi="Times New Roman" w:cs="Times New Roman"/>
          <w:sz w:val="24"/>
          <w:szCs w:val="24"/>
        </w:rPr>
        <w:t xml:space="preserve"> yang lain </w:t>
      </w:r>
      <w:r w:rsidR="00B153B3" w:rsidRPr="00B153B3">
        <w:rPr>
          <w:rFonts w:ascii="Times New Roman" w:eastAsia="Calibri" w:hAnsi="Times New Roman" w:cs="Times New Roman"/>
          <w:sz w:val="24"/>
          <w:szCs w:val="24"/>
        </w:rPr>
        <w:fldChar w:fldCharType="begin" w:fldLock="1"/>
      </w:r>
      <w:r w:rsidR="00B153B3" w:rsidRPr="00B153B3">
        <w:rPr>
          <w:rFonts w:ascii="Times New Roman" w:eastAsia="Calibri" w:hAnsi="Times New Roman" w:cs="Times New Roman"/>
          <w:sz w:val="24"/>
          <w:szCs w:val="24"/>
        </w:rPr>
        <w:instrText>ADDIN CSL_CITATION {"citationItems":[{"id":"ITEM-1","itemData":{"DOI":"10.54214/alfawaid.vol8.iss1.106","ISSN":"2088-9593","abstract":"Bahasa Arab merupakan mata pelajaran penting dalam proses pendidikan di sekolah-sekolah agama dan lembaga-lembaga Islam, tetapi terdapat beberapa perbedaan antara pengajaran bahasa Arab di lembaga-lembaga dan sekolah-sekolah. Penelitian ini akan membahas tentang pengajaran bahasa Arab di lembaga-lembaga Islam dan sekolah-sekolah umum, dan peneliti mengambil data dari sumber-sumber ilmiah yang berkaitan dengan pengajaran bahasa Arab pada umumnya dan pengajaran bahasa Arab di lembaga-lembaga Islam pada khususnya. Hasil dari penelitian ini adalah bahwa perbedaan pengajaran bahasa Arab di lembaga dan sekolah terletak pada berbagai aspek, seperti kurikulum, buku-buku yang ditentukan dan kompetensi guru.","author":[{"dropping-particle":"","family":"Ridho","given":"Muhammad Rosyid","non-dropping-particle":"","parse-names":false,"suffix":""}],"container-title":"Jurnal Al-Fawa'id : Jurnal Agama dan Bahasa","id":"ITEM-1","issue":"1","issued":{"date-parts":[["2018"]]},"page":"13-20","title":"Pembelajaran Bahasa Arab di Lingkungan Pesantren dan Luar Pesantren","type":"article-journal","volume":"8"},"locator":"13","uris":["http://www.mendeley.com/documents/?uuid=ecd6ebd5-e1c4-4e0a-b575-3f0a7acb3074"]}],"mendeley":{"formattedCitation":"(Ridho, 2018, p. 13)","plainTextFormattedCitation":"(Ridho, 2018, p. 13)","previouslyFormattedCitation":"(Ridho, 2018, p. 13)"},"properties":{"noteIndex":0},"schema":"https://github.com/citation-style-language/schema/raw/master/csl-citation.json"}</w:instrText>
      </w:r>
      <w:r w:rsidR="00B153B3" w:rsidRPr="00B153B3">
        <w:rPr>
          <w:rFonts w:ascii="Times New Roman" w:eastAsia="Calibri" w:hAnsi="Times New Roman" w:cs="Times New Roman"/>
          <w:sz w:val="24"/>
          <w:szCs w:val="24"/>
        </w:rPr>
        <w:fldChar w:fldCharType="separate"/>
      </w:r>
      <w:r w:rsidR="00B153B3" w:rsidRPr="00B153B3">
        <w:rPr>
          <w:rFonts w:ascii="Times New Roman" w:eastAsia="Calibri" w:hAnsi="Times New Roman" w:cs="Times New Roman"/>
          <w:noProof/>
          <w:sz w:val="24"/>
          <w:szCs w:val="24"/>
        </w:rPr>
        <w:t>(Ridho, 2018, p. 13)</w:t>
      </w:r>
      <w:r w:rsidR="00B153B3" w:rsidRPr="00B153B3">
        <w:rPr>
          <w:rFonts w:ascii="Times New Roman" w:eastAsia="Calibri" w:hAnsi="Times New Roman" w:cs="Times New Roman"/>
          <w:sz w:val="24"/>
          <w:szCs w:val="24"/>
        </w:rPr>
        <w:fldChar w:fldCharType="end"/>
      </w:r>
      <w:r w:rsidR="00B153B3" w:rsidRPr="00B153B3">
        <w:rPr>
          <w:rFonts w:ascii="Times New Roman" w:eastAsia="Calibri" w:hAnsi="Times New Roman" w:cs="Times New Roman"/>
          <w:sz w:val="24"/>
          <w:szCs w:val="24"/>
        </w:rPr>
        <w:t>.</w:t>
      </w:r>
    </w:p>
    <w:p w14:paraId="33DB8039" w14:textId="77777777" w:rsidR="00B153B3" w:rsidRPr="00B153B3" w:rsidRDefault="00B153B3" w:rsidP="00B153B3">
      <w:pPr>
        <w:ind w:firstLine="720"/>
        <w:jc w:val="both"/>
        <w:rPr>
          <w:rFonts w:ascii="Times New Roman" w:eastAsia="Calibri" w:hAnsi="Times New Roman" w:cs="Times New Roman"/>
          <w:sz w:val="24"/>
          <w:szCs w:val="24"/>
        </w:rPr>
      </w:pPr>
      <w:proofErr w:type="spellStart"/>
      <w:r w:rsidRPr="00B153B3">
        <w:rPr>
          <w:rFonts w:ascii="Times New Roman" w:eastAsia="Calibri" w:hAnsi="Times New Roman" w:cs="Times New Roman"/>
          <w:sz w:val="24"/>
          <w:szCs w:val="24"/>
        </w:rPr>
        <w:t>Pondo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upakan</w:t>
      </w:r>
      <w:proofErr w:type="spellEnd"/>
      <w:r w:rsidRPr="00B153B3">
        <w:rPr>
          <w:rFonts w:ascii="Times New Roman" w:eastAsia="Calibri" w:hAnsi="Times New Roman" w:cs="Times New Roman"/>
          <w:sz w:val="24"/>
          <w:szCs w:val="24"/>
        </w:rPr>
        <w:t xml:space="preserve"> salah </w:t>
      </w:r>
      <w:proofErr w:type="spellStart"/>
      <w:r w:rsidRPr="00B153B3">
        <w:rPr>
          <w:rFonts w:ascii="Times New Roman" w:eastAsia="Calibri" w:hAnsi="Times New Roman" w:cs="Times New Roman"/>
          <w:sz w:val="24"/>
          <w:szCs w:val="24"/>
        </w:rPr>
        <w:t>sa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stitu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didikan</w:t>
      </w:r>
      <w:proofErr w:type="spellEnd"/>
      <w:r w:rsidRPr="00B153B3">
        <w:rPr>
          <w:rFonts w:ascii="Times New Roman" w:eastAsia="Calibri" w:hAnsi="Times New Roman" w:cs="Times New Roman"/>
          <w:sz w:val="24"/>
          <w:szCs w:val="24"/>
        </w:rPr>
        <w:t xml:space="preserve"> Islam </w:t>
      </w:r>
      <w:proofErr w:type="spellStart"/>
      <w:r w:rsidRPr="00B153B3">
        <w:rPr>
          <w:rFonts w:ascii="Times New Roman" w:eastAsia="Calibri" w:hAnsi="Times New Roman" w:cs="Times New Roman"/>
          <w:sz w:val="24"/>
          <w:szCs w:val="24"/>
        </w:rPr>
        <w:t>pertama</w:t>
      </w:r>
      <w:proofErr w:type="spellEnd"/>
      <w:r w:rsidRPr="00B153B3">
        <w:rPr>
          <w:rFonts w:ascii="Times New Roman" w:eastAsia="Calibri" w:hAnsi="Times New Roman" w:cs="Times New Roman"/>
          <w:sz w:val="24"/>
          <w:szCs w:val="24"/>
        </w:rPr>
        <w:t xml:space="preserve"> di Indonesia. Pembelajaran di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cakup</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spe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agama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yi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bangun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asyarakat</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jeni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lastRenderedPageBreak/>
        <w:t>pendidi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rup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ainnya</w:t>
      </w:r>
      <w:proofErr w:type="spellEnd"/>
      <w:r w:rsidRPr="00B153B3">
        <w:rPr>
          <w:rFonts w:ascii="Times New Roman" w:eastAsia="Calibri" w:hAnsi="Times New Roman" w:cs="Times New Roman"/>
          <w:sz w:val="24"/>
          <w:szCs w:val="24"/>
        </w:rPr>
        <w:t xml:space="preserve">. Selain </w:t>
      </w:r>
      <w:proofErr w:type="spellStart"/>
      <w:r w:rsidRPr="00B153B3">
        <w:rPr>
          <w:rFonts w:ascii="Times New Roman" w:eastAsia="Calibri" w:hAnsi="Times New Roman" w:cs="Times New Roman"/>
          <w:sz w:val="24"/>
          <w:szCs w:val="24"/>
        </w:rPr>
        <w:t>menjadi</w:t>
      </w:r>
      <w:proofErr w:type="spellEnd"/>
      <w:r w:rsidRPr="00B153B3">
        <w:rPr>
          <w:rFonts w:ascii="Times New Roman" w:eastAsia="Calibri" w:hAnsi="Times New Roman" w:cs="Times New Roman"/>
          <w:sz w:val="24"/>
          <w:szCs w:val="24"/>
        </w:rPr>
        <w:t xml:space="preserve"> salah </w:t>
      </w:r>
      <w:proofErr w:type="spellStart"/>
      <w:r w:rsidRPr="00B153B3">
        <w:rPr>
          <w:rFonts w:ascii="Times New Roman" w:eastAsia="Calibri" w:hAnsi="Times New Roman" w:cs="Times New Roman"/>
          <w:sz w:val="24"/>
          <w:szCs w:val="24"/>
        </w:rPr>
        <w:t>sa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us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didikan</w:t>
      </w:r>
      <w:proofErr w:type="spellEnd"/>
      <w:r w:rsidRPr="00B153B3">
        <w:rPr>
          <w:rFonts w:ascii="Times New Roman" w:eastAsia="Calibri" w:hAnsi="Times New Roman" w:cs="Times New Roman"/>
          <w:sz w:val="24"/>
          <w:szCs w:val="24"/>
        </w:rPr>
        <w:t xml:space="preserve"> Islam </w:t>
      </w:r>
      <w:proofErr w:type="spellStart"/>
      <w:r w:rsidRPr="00B153B3">
        <w:rPr>
          <w:rFonts w:ascii="Times New Roman" w:eastAsia="Calibri" w:hAnsi="Times New Roman" w:cs="Times New Roman"/>
          <w:sz w:val="24"/>
          <w:szCs w:val="24"/>
        </w:rPr>
        <w:t>tertua</w:t>
      </w:r>
      <w:proofErr w:type="spellEnd"/>
      <w:r w:rsidRPr="00B153B3">
        <w:rPr>
          <w:rFonts w:ascii="Times New Roman" w:eastAsia="Calibri" w:hAnsi="Times New Roman" w:cs="Times New Roman"/>
          <w:sz w:val="24"/>
          <w:szCs w:val="24"/>
        </w:rPr>
        <w:t xml:space="preserve"> di Indonesia, </w:t>
      </w:r>
      <w:proofErr w:type="spellStart"/>
      <w:r w:rsidRPr="00B153B3">
        <w:rPr>
          <w:rFonts w:ascii="Times New Roman" w:eastAsia="Calibri" w:hAnsi="Times New Roman" w:cs="Times New Roman"/>
          <w:sz w:val="24"/>
          <w:szCs w:val="24"/>
        </w:rPr>
        <w:t>pondo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cir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has</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istimew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jik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banding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embag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didikan</w:t>
      </w:r>
      <w:proofErr w:type="spellEnd"/>
      <w:r w:rsidRPr="00B153B3">
        <w:rPr>
          <w:rFonts w:ascii="Times New Roman" w:eastAsia="Calibri" w:hAnsi="Times New Roman" w:cs="Times New Roman"/>
          <w:sz w:val="24"/>
          <w:szCs w:val="24"/>
        </w:rPr>
        <w:t xml:space="preserve"> lain. </w:t>
      </w:r>
      <w:proofErr w:type="spellStart"/>
      <w:r w:rsidRPr="00B153B3">
        <w:rPr>
          <w:rFonts w:ascii="Times New Roman" w:eastAsia="Calibri" w:hAnsi="Times New Roman" w:cs="Times New Roman"/>
          <w:sz w:val="24"/>
          <w:szCs w:val="24"/>
        </w:rPr>
        <w:t>Beberap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cir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ha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liput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tidakberlak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tas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si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laj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g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antr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rima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antr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r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ala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asyarak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gunaan</w:t>
      </w:r>
      <w:proofErr w:type="spellEnd"/>
      <w:r w:rsidRPr="00B153B3">
        <w:rPr>
          <w:rFonts w:ascii="Times New Roman" w:eastAsia="Calibri" w:hAnsi="Times New Roman" w:cs="Times New Roman"/>
          <w:sz w:val="24"/>
          <w:szCs w:val="24"/>
        </w:rPr>
        <w:t xml:space="preserve"> masjid </w:t>
      </w:r>
      <w:proofErr w:type="spellStart"/>
      <w:r w:rsidRPr="00B153B3">
        <w:rPr>
          <w:rFonts w:ascii="Times New Roman" w:eastAsia="Calibri" w:hAnsi="Times New Roman" w:cs="Times New Roman"/>
          <w:sz w:val="24"/>
          <w:szCs w:val="24"/>
        </w:rPr>
        <w:t>se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us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ktivita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didi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ntral</w:t>
      </w:r>
      <w:proofErr w:type="spellEnd"/>
      <w:r w:rsidRPr="00B153B3">
        <w:rPr>
          <w:rFonts w:ascii="Times New Roman" w:eastAsia="Calibri" w:hAnsi="Times New Roman" w:cs="Times New Roman"/>
          <w:sz w:val="24"/>
          <w:szCs w:val="24"/>
        </w:rPr>
        <w:t xml:space="preserve"> kiai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hidup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guna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iteratur</w:t>
      </w:r>
      <w:proofErr w:type="spellEnd"/>
      <w:r w:rsidRPr="00B153B3">
        <w:rPr>
          <w:rFonts w:ascii="Times New Roman" w:eastAsia="Calibri" w:hAnsi="Times New Roman" w:cs="Times New Roman"/>
          <w:sz w:val="24"/>
          <w:szCs w:val="24"/>
        </w:rPr>
        <w:t xml:space="preserve"> Islam </w:t>
      </w:r>
      <w:proofErr w:type="spellStart"/>
      <w:r w:rsidRPr="00B153B3">
        <w:rPr>
          <w:rFonts w:ascii="Times New Roman" w:eastAsia="Calibri" w:hAnsi="Times New Roman" w:cs="Times New Roman"/>
          <w:sz w:val="24"/>
          <w:szCs w:val="24"/>
        </w:rPr>
        <w:t>klas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ahasa</w:t>
      </w:r>
      <w:proofErr w:type="spellEnd"/>
      <w:r w:rsidRPr="00B153B3">
        <w:rPr>
          <w:rFonts w:ascii="Times New Roman" w:eastAsia="Calibri" w:hAnsi="Times New Roman" w:cs="Times New Roman"/>
          <w:sz w:val="24"/>
          <w:szCs w:val="24"/>
        </w:rPr>
        <w:t xml:space="preserve"> Arab (Kitab Kuning) </w:t>
      </w:r>
      <w:proofErr w:type="spellStart"/>
      <w:r w:rsidRPr="00B153B3">
        <w:rPr>
          <w:rFonts w:ascii="Times New Roman" w:eastAsia="Calibri" w:hAnsi="Times New Roman" w:cs="Times New Roman"/>
          <w:sz w:val="24"/>
          <w:szCs w:val="24"/>
        </w:rPr>
        <w:t>se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umbe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bel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rt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danya</w:t>
      </w:r>
      <w:proofErr w:type="spellEnd"/>
      <w:r w:rsidRPr="00B153B3">
        <w:rPr>
          <w:rFonts w:ascii="Times New Roman" w:eastAsia="Calibri" w:hAnsi="Times New Roman" w:cs="Times New Roman"/>
          <w:sz w:val="24"/>
          <w:szCs w:val="24"/>
        </w:rPr>
        <w:t xml:space="preserve"> asrama </w:t>
      </w:r>
      <w:proofErr w:type="spellStart"/>
      <w:r w:rsidRPr="00B153B3">
        <w:rPr>
          <w:rFonts w:ascii="Times New Roman" w:eastAsia="Calibri" w:hAnsi="Times New Roman" w:cs="Times New Roman"/>
          <w:sz w:val="24"/>
          <w:szCs w:val="24"/>
        </w:rPr>
        <w:t>ata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ondo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m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ingg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gi</w:t>
      </w:r>
      <w:proofErr w:type="spellEnd"/>
      <w:r w:rsidRPr="00B153B3">
        <w:rPr>
          <w:rFonts w:ascii="Times New Roman" w:eastAsia="Calibri" w:hAnsi="Times New Roman" w:cs="Times New Roman"/>
          <w:sz w:val="24"/>
          <w:szCs w:val="24"/>
        </w:rPr>
        <w:t xml:space="preserve"> para </w:t>
      </w:r>
      <w:proofErr w:type="spellStart"/>
      <w:r w:rsidRPr="00B153B3">
        <w:rPr>
          <w:rFonts w:ascii="Times New Roman" w:eastAsia="Calibri" w:hAnsi="Times New Roman" w:cs="Times New Roman"/>
          <w:sz w:val="24"/>
          <w:szCs w:val="24"/>
        </w:rPr>
        <w:t>santri</w:t>
      </w:r>
      <w:proofErr w:type="spellEnd"/>
      <w:r w:rsidRPr="00B153B3">
        <w:rPr>
          <w:rFonts w:ascii="Times New Roman" w:eastAsia="Calibri" w:hAnsi="Times New Roman" w:cs="Times New Roman"/>
          <w:sz w:val="24"/>
          <w:szCs w:val="24"/>
        </w:rPr>
        <w:t xml:space="preserve"> </w:t>
      </w:r>
      <w:r w:rsidRPr="00B153B3">
        <w:rPr>
          <w:rFonts w:ascii="Times New Roman" w:eastAsia="Calibri" w:hAnsi="Times New Roman" w:cs="Times New Roman"/>
          <w:sz w:val="24"/>
          <w:szCs w:val="24"/>
        </w:rPr>
        <w:fldChar w:fldCharType="begin" w:fldLock="1"/>
      </w:r>
      <w:r w:rsidRPr="00B153B3">
        <w:rPr>
          <w:rFonts w:ascii="Times New Roman" w:eastAsia="Calibri" w:hAnsi="Times New Roman" w:cs="Times New Roman"/>
          <w:sz w:val="24"/>
          <w:szCs w:val="24"/>
        </w:rPr>
        <w:instrText>ADDIN CSL_CITATION {"citationItems":[{"id":"ITEM-1","itemData":{"abstract":"Penelitian ini bertujuan untuk mengetahui metode pembelajaran bahasa asing Arab yang diimplikasikan di dalam Pondok Pesantren Roudlotul Qurro Cirebon. Metode yang digunakan dalam penelitian ini adalah metode kualitatif dengan teknik studi kasus dan observasi. Adapun hasil yang diperoleh menyatakan bahwa sama seperti pada pondok-pondok pesantren yang lain, Bahasa Arab juga menjadi materi pembelajaran yang wajib diikuti oleh setiap Pondok Pesantren Roudlotul Qurro Kota Cirebon. Adapun pembelajaran Bahasa Arab di Pondok Pesantren Roudlotul Qurro dapat dibagi ke dalam dua bagian, yaitu (1) Pembelajaran Gramatika Bahasa Arab (Nahwu dan Sharaf dan (2) Pembelajaran Muhadatsah Bahasa Arab. Dalam pembelajaran gramatika Bahasa Arab (Nahwu dan Sharaf) di Pondok Pesantren ini diperuntukkan bagi santri yang sudah mengenyam pendidikan di SMP dan SMA karena pada usia ini santri sudah mapan untuk membaca, melafalkan, dan menerjemahkan Bahasa Arab. Selain itu, pada sistem pembelajaran muhadatsah (percakapan) dalam Bahasa Arab dilaksanakan dengan memberlakukan lingkungan berbahasa Arab dan hari berbahasa Arab. Setiap santri wajib berbahasa Arab pada lingkungan dan hari berbahasa Arab yang telah ditentukan sehingga santri yang kedapatan tidak menggunakan Bahasa Arab maka akan dikenakan sanksi yang berlaku.","author":[{"dropping-particle":"","family":"Maskur","given":"Abu","non-dropping-particle":"","parse-names":false,"suffix":""},{"dropping-particle":"","family":"Anto","given":"Puji","non-dropping-particle":"","parse-names":false,"suffix":""}],"container-title":"El-Banar: Jurnal Pendidikan dan Pengajaran","id":"ITEM-1","issue":"01","issued":{"date-parts":[["2018"]]},"page":"63-68","title":"Metode Pembelajaran Bahasa Asing Arab di Pondok Pesantren Modern (Studi Kasus di pondok Pesantren Roudlotul Qurro Cirebon)","type":"article-journal","volume":"01"},"locator":"64","uris":["http://www.mendeley.com/documents/?uuid=1cec1a6a-fef3-4600-b4ff-b4040076cfcc"]}],"mendeley":{"formattedCitation":"(Maskur &amp; Anto, 2018, p. 64)","plainTextFormattedCitation":"(Maskur &amp; Anto, 2018, p. 64)","previouslyFormattedCitation":"(Maskur &amp; Anto, 2018, p. 64)"},"properties":{"noteIndex":0},"schema":"https://github.com/citation-style-language/schema/raw/master/csl-citation.json"}</w:instrText>
      </w:r>
      <w:r w:rsidRPr="00B153B3">
        <w:rPr>
          <w:rFonts w:ascii="Times New Roman" w:eastAsia="Calibri" w:hAnsi="Times New Roman" w:cs="Times New Roman"/>
          <w:sz w:val="24"/>
          <w:szCs w:val="24"/>
        </w:rPr>
        <w:fldChar w:fldCharType="separate"/>
      </w:r>
      <w:r w:rsidRPr="00B153B3">
        <w:rPr>
          <w:rFonts w:ascii="Times New Roman" w:eastAsia="Calibri" w:hAnsi="Times New Roman" w:cs="Times New Roman"/>
          <w:noProof/>
          <w:sz w:val="24"/>
          <w:szCs w:val="24"/>
        </w:rPr>
        <w:t>(Maskur &amp; Anto, 2018, p. 64)</w:t>
      </w:r>
      <w:r w:rsidRPr="00B153B3">
        <w:rPr>
          <w:rFonts w:ascii="Times New Roman" w:eastAsia="Calibri" w:hAnsi="Times New Roman" w:cs="Times New Roman"/>
          <w:sz w:val="24"/>
          <w:szCs w:val="24"/>
        </w:rPr>
        <w:fldChar w:fldCharType="end"/>
      </w:r>
      <w:r w:rsidRPr="00B153B3">
        <w:rPr>
          <w:rFonts w:ascii="Times New Roman" w:eastAsia="Calibri" w:hAnsi="Times New Roman" w:cs="Times New Roman"/>
          <w:sz w:val="24"/>
          <w:szCs w:val="24"/>
        </w:rPr>
        <w:t>.</w:t>
      </w:r>
    </w:p>
    <w:p w14:paraId="06D2E5E6" w14:textId="77777777" w:rsidR="00B153B3" w:rsidRPr="00B153B3" w:rsidRDefault="00B153B3" w:rsidP="00B153B3">
      <w:pPr>
        <w:ind w:firstLine="720"/>
        <w:jc w:val="both"/>
        <w:rPr>
          <w:rFonts w:ascii="Times New Roman" w:eastAsia="Calibri" w:hAnsi="Times New Roman" w:cs="Times New Roman"/>
          <w:sz w:val="24"/>
          <w:szCs w:val="24"/>
        </w:rPr>
      </w:pPr>
      <w:r w:rsidRPr="00B153B3">
        <w:rPr>
          <w:rFonts w:ascii="Times New Roman" w:eastAsia="Calibri" w:hAnsi="Times New Roman" w:cs="Times New Roman"/>
          <w:sz w:val="24"/>
          <w:szCs w:val="24"/>
        </w:rPr>
        <w:t xml:space="preserve">Saat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rbeda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mpeten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di </w:t>
      </w:r>
      <w:proofErr w:type="spellStart"/>
      <w:r w:rsidRPr="00B153B3">
        <w:rPr>
          <w:rFonts w:ascii="Times New Roman" w:eastAsia="Calibri" w:hAnsi="Times New Roman" w:cs="Times New Roman"/>
          <w:sz w:val="24"/>
          <w:szCs w:val="24"/>
        </w:rPr>
        <w:t>ant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isw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utam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ntek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mu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radision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ebi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fokus</w:t>
      </w:r>
      <w:proofErr w:type="spellEnd"/>
      <w:r w:rsidRPr="00B153B3">
        <w:rPr>
          <w:rFonts w:ascii="Times New Roman" w:eastAsia="Calibri" w:hAnsi="Times New Roman" w:cs="Times New Roman"/>
          <w:sz w:val="24"/>
          <w:szCs w:val="24"/>
        </w:rPr>
        <w:t xml:space="preserve"> pada </w:t>
      </w:r>
      <w:proofErr w:type="spellStart"/>
      <w:r w:rsidRPr="00B153B3">
        <w:rPr>
          <w:rFonts w:ascii="Times New Roman" w:eastAsia="Calibri" w:hAnsi="Times New Roman" w:cs="Times New Roman"/>
          <w:sz w:val="24"/>
          <w:szCs w:val="24"/>
        </w:rPr>
        <w:t>penguasaan</w:t>
      </w:r>
      <w:proofErr w:type="spellEnd"/>
      <w:r w:rsidRPr="00B153B3">
        <w:rPr>
          <w:rFonts w:ascii="Times New Roman" w:eastAsia="Calibri" w:hAnsi="Times New Roman" w:cs="Times New Roman"/>
          <w:sz w:val="24"/>
          <w:szCs w:val="24"/>
        </w:rPr>
        <w:t xml:space="preserve"> tata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w:t>
      </w:r>
      <w:proofErr w:type="spellStart"/>
      <w:r w:rsidRPr="00B153B3">
        <w:rPr>
          <w:rFonts w:ascii="Times New Roman" w:eastAsia="Calibri" w:hAnsi="Times New Roman" w:cs="Times New Roman"/>
          <w:sz w:val="24"/>
          <w:szCs w:val="24"/>
        </w:rPr>
        <w:t>Nahwu</w:t>
      </w:r>
      <w:proofErr w:type="spellEnd"/>
      <w:r w:rsidRPr="00B153B3">
        <w:rPr>
          <w:rFonts w:ascii="Times New Roman" w:eastAsia="Calibri" w:hAnsi="Times New Roman" w:cs="Times New Roman"/>
          <w:sz w:val="24"/>
          <w:szCs w:val="24"/>
        </w:rPr>
        <w:t xml:space="preserve"> dan Sharaf), </w:t>
      </w:r>
      <w:proofErr w:type="spellStart"/>
      <w:r w:rsidRPr="00B153B3">
        <w:rPr>
          <w:rFonts w:ascii="Times New Roman" w:eastAsia="Calibri" w:hAnsi="Times New Roman" w:cs="Times New Roman"/>
          <w:sz w:val="24"/>
          <w:szCs w:val="24"/>
        </w:rPr>
        <w:t>sehingg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mpeten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isw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ebi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ggu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hal</w:t>
      </w:r>
      <w:proofErr w:type="spellEnd"/>
      <w:r w:rsidRPr="00B153B3">
        <w:rPr>
          <w:rFonts w:ascii="Times New Roman" w:eastAsia="Calibri" w:hAnsi="Times New Roman" w:cs="Times New Roman"/>
          <w:sz w:val="24"/>
          <w:szCs w:val="24"/>
        </w:rPr>
        <w:t xml:space="preserve"> tata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ripad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mamp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ahasa</w:t>
      </w:r>
      <w:proofErr w:type="spellEnd"/>
      <w:r w:rsidRPr="00B153B3">
        <w:rPr>
          <w:rFonts w:ascii="Times New Roman" w:eastAsia="Calibri" w:hAnsi="Times New Roman" w:cs="Times New Roman"/>
          <w:sz w:val="24"/>
          <w:szCs w:val="24"/>
        </w:rPr>
        <w:t xml:space="preserve"> </w:t>
      </w:r>
      <w:r w:rsidRPr="00B153B3">
        <w:rPr>
          <w:rFonts w:ascii="Times New Roman" w:eastAsia="Calibri" w:hAnsi="Times New Roman" w:cs="Times New Roman"/>
          <w:i/>
          <w:iCs/>
          <w:sz w:val="24"/>
          <w:szCs w:val="24"/>
        </w:rPr>
        <w:t>(</w:t>
      </w:r>
      <w:proofErr w:type="spellStart"/>
      <w:r w:rsidRPr="00B153B3">
        <w:rPr>
          <w:rFonts w:ascii="Times New Roman" w:eastAsia="Calibri" w:hAnsi="Times New Roman" w:cs="Times New Roman"/>
          <w:i/>
          <w:iCs/>
          <w:sz w:val="24"/>
          <w:szCs w:val="24"/>
        </w:rPr>
        <w:t>lughah</w:t>
      </w:r>
      <w:proofErr w:type="spellEnd"/>
      <w:r w:rsidRPr="00B153B3">
        <w:rPr>
          <w:rFonts w:ascii="Times New Roman" w:eastAsia="Calibri" w:hAnsi="Times New Roman" w:cs="Times New Roman"/>
          <w:i/>
          <w:iCs/>
          <w:sz w:val="24"/>
          <w:szCs w:val="24"/>
        </w:rPr>
        <w:t>)</w:t>
      </w:r>
      <w:r w:rsidRPr="00B153B3">
        <w:rPr>
          <w:rFonts w:ascii="Times New Roman" w:eastAsia="Calibri" w:hAnsi="Times New Roman" w:cs="Times New Roman"/>
          <w:sz w:val="24"/>
          <w:szCs w:val="24"/>
        </w:rPr>
        <w:t xml:space="preserve">. Di </w:t>
      </w:r>
      <w:proofErr w:type="spellStart"/>
      <w:r w:rsidRPr="00B153B3">
        <w:rPr>
          <w:rFonts w:ascii="Times New Roman" w:eastAsia="Calibri" w:hAnsi="Times New Roman" w:cs="Times New Roman"/>
          <w:sz w:val="24"/>
          <w:szCs w:val="24"/>
        </w:rPr>
        <w:t>sisi</w:t>
      </w:r>
      <w:proofErr w:type="spellEnd"/>
      <w:r w:rsidRPr="00B153B3">
        <w:rPr>
          <w:rFonts w:ascii="Times New Roman" w:eastAsia="Calibri" w:hAnsi="Times New Roman" w:cs="Times New Roman"/>
          <w:sz w:val="24"/>
          <w:szCs w:val="24"/>
        </w:rPr>
        <w:t xml:space="preserve"> lain,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modern </w:t>
      </w:r>
      <w:proofErr w:type="spellStart"/>
      <w:r w:rsidRPr="00B153B3">
        <w:rPr>
          <w:rFonts w:ascii="Times New Roman" w:eastAsia="Calibri" w:hAnsi="Times New Roman" w:cs="Times New Roman"/>
          <w:sz w:val="24"/>
          <w:szCs w:val="24"/>
        </w:rPr>
        <w:t>lebi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ekan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mahi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i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w:t>
      </w:r>
      <w:proofErr w:type="spellStart"/>
      <w:r w:rsidRPr="00B153B3">
        <w:rPr>
          <w:rFonts w:ascii="Times New Roman" w:eastAsia="Calibri" w:hAnsi="Times New Roman" w:cs="Times New Roman"/>
          <w:sz w:val="24"/>
          <w:szCs w:val="24"/>
        </w:rPr>
        <w:t>Pertanyaan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anakah</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lebi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ting</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jati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du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spe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sebu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pentingan</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sam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bel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Kemahiran </w:t>
      </w:r>
      <w:proofErr w:type="spellStart"/>
      <w:r w:rsidRPr="00B153B3">
        <w:rPr>
          <w:rFonts w:ascii="Times New Roman" w:eastAsia="Calibri" w:hAnsi="Times New Roman" w:cs="Times New Roman"/>
          <w:sz w:val="24"/>
          <w:szCs w:val="24"/>
        </w:rPr>
        <w:t>ba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tata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aupu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i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jad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harap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tiap</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embag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husus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gi</w:t>
      </w:r>
      <w:proofErr w:type="spellEnd"/>
      <w:r w:rsidRPr="00B153B3">
        <w:rPr>
          <w:rFonts w:ascii="Times New Roman" w:eastAsia="Calibri" w:hAnsi="Times New Roman" w:cs="Times New Roman"/>
          <w:sz w:val="24"/>
          <w:szCs w:val="24"/>
        </w:rPr>
        <w:t xml:space="preserve"> para guru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rabnya</w:t>
      </w:r>
      <w:proofErr w:type="spellEnd"/>
      <w:r w:rsidRPr="00B153B3">
        <w:rPr>
          <w:rFonts w:ascii="Times New Roman" w:eastAsia="Calibri" w:hAnsi="Times New Roman" w:cs="Times New Roman"/>
          <w:sz w:val="24"/>
          <w:szCs w:val="24"/>
        </w:rPr>
        <w:t>.</w:t>
      </w:r>
    </w:p>
    <w:p w14:paraId="63CA5E34" w14:textId="77777777" w:rsidR="00B153B3" w:rsidRPr="00B153B3" w:rsidRDefault="00B153B3" w:rsidP="00B153B3">
      <w:pPr>
        <w:ind w:firstLine="720"/>
        <w:jc w:val="both"/>
        <w:rPr>
          <w:rFonts w:ascii="Times New Roman" w:eastAsia="Calibri" w:hAnsi="Times New Roman" w:cs="Times New Roman"/>
          <w:sz w:val="24"/>
          <w:szCs w:val="24"/>
        </w:rPr>
      </w:pPr>
      <w:proofErr w:type="spellStart"/>
      <w:r w:rsidRPr="00B153B3">
        <w:rPr>
          <w:rFonts w:ascii="Times New Roman" w:eastAsia="Calibri" w:hAnsi="Times New Roman" w:cs="Times New Roman"/>
          <w:sz w:val="24"/>
          <w:szCs w:val="24"/>
        </w:rPr>
        <w:t>Pondo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w:t>
      </w:r>
      <w:proofErr w:type="spellStart"/>
      <w:r w:rsidRPr="00B153B3">
        <w:rPr>
          <w:rFonts w:ascii="Times New Roman" w:eastAsia="Calibri" w:hAnsi="Times New Roman" w:cs="Times New Roman"/>
          <w:sz w:val="24"/>
          <w:szCs w:val="24"/>
        </w:rPr>
        <w:t>adalah</w:t>
      </w:r>
      <w:proofErr w:type="spellEnd"/>
      <w:r w:rsidRPr="00B153B3">
        <w:rPr>
          <w:rFonts w:ascii="Times New Roman" w:eastAsia="Calibri" w:hAnsi="Times New Roman" w:cs="Times New Roman"/>
          <w:sz w:val="24"/>
          <w:szCs w:val="24"/>
        </w:rPr>
        <w:t xml:space="preserve"> dua </w:t>
      </w:r>
      <w:proofErr w:type="spellStart"/>
      <w:r w:rsidRPr="00B153B3">
        <w:rPr>
          <w:rFonts w:ascii="Times New Roman" w:eastAsia="Calibri" w:hAnsi="Times New Roman" w:cs="Times New Roman"/>
          <w:sz w:val="24"/>
          <w:szCs w:val="24"/>
        </w:rPr>
        <w:t>unsur</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terjali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erat</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suli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pisahkan</w:t>
      </w:r>
      <w:proofErr w:type="spellEnd"/>
      <w:r w:rsidRPr="00B153B3">
        <w:rPr>
          <w:rFonts w:ascii="Times New Roman" w:eastAsia="Calibri" w:hAnsi="Times New Roman" w:cs="Times New Roman"/>
          <w:sz w:val="24"/>
          <w:szCs w:val="24"/>
        </w:rPr>
        <w:t xml:space="preserve">. Hal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perkuat</w:t>
      </w:r>
      <w:proofErr w:type="spellEnd"/>
      <w:r w:rsidRPr="00B153B3">
        <w:rPr>
          <w:rFonts w:ascii="Times New Roman" w:eastAsia="Calibri" w:hAnsi="Times New Roman" w:cs="Times New Roman"/>
          <w:sz w:val="24"/>
          <w:szCs w:val="24"/>
        </w:rPr>
        <w:t xml:space="preserve"> oleh </w:t>
      </w:r>
      <w:proofErr w:type="spellStart"/>
      <w:r w:rsidRPr="00B153B3">
        <w:rPr>
          <w:rFonts w:ascii="Times New Roman" w:eastAsia="Calibri" w:hAnsi="Times New Roman" w:cs="Times New Roman"/>
          <w:sz w:val="24"/>
          <w:szCs w:val="24"/>
        </w:rPr>
        <w:t>keyakin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asyarak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pen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wa</w:t>
      </w:r>
      <w:proofErr w:type="spellEnd"/>
      <w:r w:rsidRPr="00B153B3">
        <w:rPr>
          <w:rFonts w:ascii="Times New Roman" w:eastAsia="Calibri" w:hAnsi="Times New Roman" w:cs="Times New Roman"/>
          <w:sz w:val="24"/>
          <w:szCs w:val="24"/>
        </w:rPr>
        <w:t xml:space="preserve"> alumni </w:t>
      </w:r>
      <w:proofErr w:type="spellStart"/>
      <w:r w:rsidRPr="00B153B3">
        <w:rPr>
          <w:rFonts w:ascii="Times New Roman" w:eastAsia="Calibri" w:hAnsi="Times New Roman" w:cs="Times New Roman"/>
          <w:sz w:val="24"/>
          <w:szCs w:val="24"/>
        </w:rPr>
        <w:t>pondo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terampil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yang </w:t>
      </w:r>
      <w:proofErr w:type="spellStart"/>
      <w:r w:rsidRPr="00B153B3">
        <w:rPr>
          <w:rFonts w:ascii="Times New Roman" w:eastAsia="Calibri" w:hAnsi="Times New Roman" w:cs="Times New Roman"/>
          <w:sz w:val="24"/>
          <w:szCs w:val="24"/>
        </w:rPr>
        <w:t>hand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ulus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mamp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yang </w:t>
      </w:r>
      <w:proofErr w:type="spellStart"/>
      <w:r w:rsidRPr="00B153B3">
        <w:rPr>
          <w:rFonts w:ascii="Times New Roman" w:eastAsia="Calibri" w:hAnsi="Times New Roman" w:cs="Times New Roman"/>
          <w:sz w:val="24"/>
          <w:szCs w:val="24"/>
        </w:rPr>
        <w:t>ba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ring</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jad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ilih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orangtu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did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nak-ana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eka</w:t>
      </w:r>
      <w:proofErr w:type="spellEnd"/>
      <w:r w:rsidRPr="00B153B3">
        <w:rPr>
          <w:rFonts w:ascii="Times New Roman" w:eastAsia="Calibri" w:hAnsi="Times New Roman" w:cs="Times New Roman"/>
          <w:sz w:val="24"/>
          <w:szCs w:val="24"/>
        </w:rPr>
        <w:t xml:space="preserve"> di sana. </w:t>
      </w:r>
      <w:proofErr w:type="spellStart"/>
      <w:r w:rsidRPr="00B153B3">
        <w:rPr>
          <w:rFonts w:ascii="Times New Roman" w:eastAsia="Calibri" w:hAnsi="Times New Roman" w:cs="Times New Roman"/>
          <w:sz w:val="24"/>
          <w:szCs w:val="24"/>
        </w:rPr>
        <w:t>Keberhasil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w:t>
      </w:r>
      <w:proofErr w:type="spellStart"/>
      <w:r w:rsidRPr="00B153B3">
        <w:rPr>
          <w:rFonts w:ascii="Times New Roman" w:eastAsia="Calibri" w:hAnsi="Times New Roman" w:cs="Times New Roman"/>
          <w:sz w:val="24"/>
          <w:szCs w:val="24"/>
        </w:rPr>
        <w:t>tida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ha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gantung</w:t>
      </w:r>
      <w:proofErr w:type="spellEnd"/>
      <w:r w:rsidRPr="00B153B3">
        <w:rPr>
          <w:rFonts w:ascii="Times New Roman" w:eastAsia="Calibri" w:hAnsi="Times New Roman" w:cs="Times New Roman"/>
          <w:sz w:val="24"/>
          <w:szCs w:val="24"/>
        </w:rPr>
        <w:t xml:space="preserve"> pada </w:t>
      </w:r>
      <w:proofErr w:type="spellStart"/>
      <w:r w:rsidRPr="00B153B3">
        <w:rPr>
          <w:rFonts w:ascii="Times New Roman" w:eastAsia="Calibri" w:hAnsi="Times New Roman" w:cs="Times New Roman"/>
          <w:sz w:val="24"/>
          <w:szCs w:val="24"/>
        </w:rPr>
        <w:t>jeni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radision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tau</w:t>
      </w:r>
      <w:proofErr w:type="spellEnd"/>
      <w:r w:rsidRPr="00B153B3">
        <w:rPr>
          <w:rFonts w:ascii="Times New Roman" w:eastAsia="Calibri" w:hAnsi="Times New Roman" w:cs="Times New Roman"/>
          <w:sz w:val="24"/>
          <w:szCs w:val="24"/>
        </w:rPr>
        <w:t xml:space="preserve"> modern. Faktor </w:t>
      </w:r>
      <w:proofErr w:type="spellStart"/>
      <w:r w:rsidRPr="00B153B3">
        <w:rPr>
          <w:rFonts w:ascii="Times New Roman" w:eastAsia="Calibri" w:hAnsi="Times New Roman" w:cs="Times New Roman"/>
          <w:sz w:val="24"/>
          <w:szCs w:val="24"/>
        </w:rPr>
        <w:t>penen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tama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dal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ualita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mpetensi</w:t>
      </w:r>
      <w:proofErr w:type="spellEnd"/>
      <w:r w:rsidRPr="00B153B3">
        <w:rPr>
          <w:rFonts w:ascii="Times New Roman" w:eastAsia="Calibri" w:hAnsi="Times New Roman" w:cs="Times New Roman"/>
          <w:sz w:val="24"/>
          <w:szCs w:val="24"/>
        </w:rPr>
        <w:t xml:space="preserve"> guru. Oleh </w:t>
      </w:r>
      <w:proofErr w:type="spellStart"/>
      <w:r w:rsidRPr="00B153B3">
        <w:rPr>
          <w:rFonts w:ascii="Times New Roman" w:eastAsia="Calibri" w:hAnsi="Times New Roman" w:cs="Times New Roman"/>
          <w:sz w:val="24"/>
          <w:szCs w:val="24"/>
        </w:rPr>
        <w:t>karen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ungki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aj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radision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lampau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modern, </w:t>
      </w:r>
      <w:proofErr w:type="spellStart"/>
      <w:r w:rsidRPr="00B153B3">
        <w:rPr>
          <w:rFonts w:ascii="Times New Roman" w:eastAsia="Calibri" w:hAnsi="Times New Roman" w:cs="Times New Roman"/>
          <w:sz w:val="24"/>
          <w:szCs w:val="24"/>
        </w:rPr>
        <w:t>ata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balik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gantung</w:t>
      </w:r>
      <w:proofErr w:type="spellEnd"/>
      <w:r w:rsidRPr="00B153B3">
        <w:rPr>
          <w:rFonts w:ascii="Times New Roman" w:eastAsia="Calibri" w:hAnsi="Times New Roman" w:cs="Times New Roman"/>
          <w:sz w:val="24"/>
          <w:szCs w:val="24"/>
        </w:rPr>
        <w:t xml:space="preserve"> pada </w:t>
      </w:r>
      <w:proofErr w:type="spellStart"/>
      <w:r w:rsidRPr="00B153B3">
        <w:rPr>
          <w:rFonts w:ascii="Times New Roman" w:eastAsia="Calibri" w:hAnsi="Times New Roman" w:cs="Times New Roman"/>
          <w:sz w:val="24"/>
          <w:szCs w:val="24"/>
        </w:rPr>
        <w:t>keterampilan</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keahlian</w:t>
      </w:r>
      <w:proofErr w:type="spellEnd"/>
      <w:r w:rsidRPr="00B153B3">
        <w:rPr>
          <w:rFonts w:ascii="Times New Roman" w:eastAsia="Calibri" w:hAnsi="Times New Roman" w:cs="Times New Roman"/>
          <w:sz w:val="24"/>
          <w:szCs w:val="24"/>
        </w:rPr>
        <w:t xml:space="preserve"> guru yang </w:t>
      </w:r>
      <w:proofErr w:type="spellStart"/>
      <w:r w:rsidRPr="00B153B3">
        <w:rPr>
          <w:rFonts w:ascii="Times New Roman" w:eastAsia="Calibri" w:hAnsi="Times New Roman" w:cs="Times New Roman"/>
          <w:sz w:val="24"/>
          <w:szCs w:val="24"/>
        </w:rPr>
        <w:t>dimiliki</w:t>
      </w:r>
      <w:proofErr w:type="spellEnd"/>
      <w:r w:rsidRPr="00B153B3">
        <w:rPr>
          <w:rFonts w:ascii="Times New Roman" w:eastAsia="Calibri" w:hAnsi="Times New Roman" w:cs="Times New Roman"/>
          <w:sz w:val="24"/>
          <w:szCs w:val="24"/>
        </w:rPr>
        <w:t>.</w:t>
      </w:r>
      <w:r w:rsidRPr="00B153B3">
        <w:rPr>
          <w:rFonts w:ascii="Times New Roman" w:eastAsia="Calibri" w:hAnsi="Times New Roman" w:cs="Times New Roman"/>
          <w:vanish/>
          <w:sz w:val="24"/>
          <w:szCs w:val="24"/>
        </w:rPr>
        <w:t>Top of Form</w:t>
      </w:r>
    </w:p>
    <w:p w14:paraId="658CCCD3" w14:textId="77777777" w:rsidR="00B153B3" w:rsidRPr="00B153B3" w:rsidRDefault="00B153B3" w:rsidP="00B153B3">
      <w:pPr>
        <w:ind w:firstLine="720"/>
        <w:jc w:val="both"/>
        <w:rPr>
          <w:rFonts w:ascii="Times New Roman" w:eastAsia="Calibri" w:hAnsi="Times New Roman" w:cs="Times New Roman"/>
          <w:sz w:val="24"/>
          <w:szCs w:val="24"/>
        </w:rPr>
      </w:pPr>
      <w:r w:rsidRPr="00B153B3">
        <w:rPr>
          <w:rFonts w:ascii="Times New Roman" w:eastAsia="Calibri" w:hAnsi="Times New Roman" w:cs="Times New Roman"/>
          <w:sz w:val="24"/>
          <w:szCs w:val="24"/>
        </w:rPr>
        <w:t xml:space="preserve">Proses </w:t>
      </w:r>
      <w:proofErr w:type="spellStart"/>
      <w:r w:rsidRPr="00B153B3">
        <w:rPr>
          <w:rFonts w:ascii="Times New Roman" w:eastAsia="Calibri" w:hAnsi="Times New Roman" w:cs="Times New Roman"/>
          <w:sz w:val="24"/>
          <w:szCs w:val="24"/>
        </w:rPr>
        <w:t>pembel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libat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berap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mpon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mas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ujuan</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diatu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urikulu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tode</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siste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evaluasi</w:t>
      </w:r>
      <w:proofErr w:type="spellEnd"/>
      <w:r w:rsidRPr="00B153B3">
        <w:rPr>
          <w:rFonts w:ascii="Times New Roman" w:eastAsia="Calibri" w:hAnsi="Times New Roman" w:cs="Times New Roman"/>
          <w:sz w:val="24"/>
          <w:szCs w:val="24"/>
        </w:rPr>
        <w:t xml:space="preserve">. Hal yang </w:t>
      </w:r>
      <w:proofErr w:type="spellStart"/>
      <w:r w:rsidRPr="00B153B3">
        <w:rPr>
          <w:rFonts w:ascii="Times New Roman" w:eastAsia="Calibri" w:hAnsi="Times New Roman" w:cs="Times New Roman"/>
          <w:sz w:val="24"/>
          <w:szCs w:val="24"/>
        </w:rPr>
        <w:t>sam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lak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bel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yang </w:t>
      </w:r>
      <w:proofErr w:type="spellStart"/>
      <w:r w:rsidRPr="00B153B3">
        <w:rPr>
          <w:rFonts w:ascii="Times New Roman" w:eastAsia="Calibri" w:hAnsi="Times New Roman" w:cs="Times New Roman"/>
          <w:sz w:val="24"/>
          <w:szCs w:val="24"/>
        </w:rPr>
        <w:t>ta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pisah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r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mponen</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saling</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kait</w:t>
      </w:r>
      <w:proofErr w:type="spellEnd"/>
      <w:r w:rsidRPr="00B153B3">
        <w:rPr>
          <w:rFonts w:ascii="Times New Roman" w:eastAsia="Calibri" w:hAnsi="Times New Roman" w:cs="Times New Roman"/>
          <w:sz w:val="24"/>
          <w:szCs w:val="24"/>
        </w:rPr>
        <w:t xml:space="preserve">. Di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urikulu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tode</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siste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evalu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sangat </w:t>
      </w:r>
      <w:proofErr w:type="spellStart"/>
      <w:r w:rsidRPr="00B153B3">
        <w:rPr>
          <w:rFonts w:ascii="Times New Roman" w:eastAsia="Calibri" w:hAnsi="Times New Roman" w:cs="Times New Roman"/>
          <w:sz w:val="24"/>
          <w:szCs w:val="24"/>
        </w:rPr>
        <w:t>bervari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ul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ri</w:t>
      </w:r>
      <w:proofErr w:type="spellEnd"/>
      <w:r w:rsidRPr="00B153B3">
        <w:rPr>
          <w:rFonts w:ascii="Times New Roman" w:eastAsia="Calibri" w:hAnsi="Times New Roman" w:cs="Times New Roman"/>
          <w:sz w:val="24"/>
          <w:szCs w:val="24"/>
        </w:rPr>
        <w:t xml:space="preserve"> model </w:t>
      </w:r>
      <w:proofErr w:type="spellStart"/>
      <w:r w:rsidRPr="00B153B3">
        <w:rPr>
          <w:rFonts w:ascii="Times New Roman" w:eastAsia="Calibri" w:hAnsi="Times New Roman" w:cs="Times New Roman"/>
          <w:sz w:val="24"/>
          <w:szCs w:val="24"/>
        </w:rPr>
        <w:t>klas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radision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hingga</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lebih</w:t>
      </w:r>
      <w:proofErr w:type="spellEnd"/>
      <w:r w:rsidRPr="00B153B3">
        <w:rPr>
          <w:rFonts w:ascii="Times New Roman" w:eastAsia="Calibri" w:hAnsi="Times New Roman" w:cs="Times New Roman"/>
          <w:sz w:val="24"/>
          <w:szCs w:val="24"/>
        </w:rPr>
        <w:t xml:space="preserve"> modern, </w:t>
      </w:r>
      <w:proofErr w:type="spellStart"/>
      <w:r w:rsidRPr="00B153B3">
        <w:rPr>
          <w:rFonts w:ascii="Times New Roman" w:eastAsia="Calibri" w:hAnsi="Times New Roman" w:cs="Times New Roman"/>
          <w:sz w:val="24"/>
          <w:szCs w:val="24"/>
        </w:rPr>
        <w:t>bah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da</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menggabung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dua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mu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pa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laku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cap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sukses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bel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Namu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beragam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sebu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kadang</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imbul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bingu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gi</w:t>
      </w:r>
      <w:proofErr w:type="spellEnd"/>
      <w:r w:rsidRPr="00B153B3">
        <w:rPr>
          <w:rFonts w:ascii="Times New Roman" w:eastAsia="Calibri" w:hAnsi="Times New Roman" w:cs="Times New Roman"/>
          <w:sz w:val="24"/>
          <w:szCs w:val="24"/>
        </w:rPr>
        <w:t xml:space="preserve"> para guru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hingg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ek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kelanjut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laku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rcoba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tode</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ada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ida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beri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untu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aren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ida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gefisien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waktu</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seharus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guna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jam </w:t>
      </w:r>
      <w:proofErr w:type="spellStart"/>
      <w:r w:rsidRPr="00B153B3">
        <w:rPr>
          <w:rFonts w:ascii="Times New Roman" w:eastAsia="Calibri" w:hAnsi="Times New Roman" w:cs="Times New Roman"/>
          <w:sz w:val="24"/>
          <w:szCs w:val="24"/>
        </w:rPr>
        <w:t>pel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efektif</w:t>
      </w:r>
      <w:proofErr w:type="spellEnd"/>
      <w:r w:rsidRPr="00B153B3">
        <w:rPr>
          <w:rFonts w:ascii="Times New Roman" w:eastAsia="Calibri" w:hAnsi="Times New Roman" w:cs="Times New Roman"/>
          <w:sz w:val="24"/>
          <w:szCs w:val="24"/>
        </w:rPr>
        <w:t>.</w:t>
      </w:r>
    </w:p>
    <w:p w14:paraId="659AB5FB" w14:textId="77777777" w:rsidR="00B153B3" w:rsidRPr="00B153B3" w:rsidRDefault="00B153B3" w:rsidP="00B153B3">
      <w:pPr>
        <w:ind w:firstLine="720"/>
        <w:jc w:val="both"/>
        <w:rPr>
          <w:rFonts w:ascii="Times New Roman" w:eastAsia="Calibri" w:hAnsi="Times New Roman" w:cs="Times New Roman"/>
          <w:sz w:val="24"/>
          <w:szCs w:val="24"/>
        </w:rPr>
      </w:pPr>
      <w:proofErr w:type="spellStart"/>
      <w:r w:rsidRPr="00B153B3">
        <w:rPr>
          <w:rFonts w:ascii="Times New Roman" w:eastAsia="Calibri" w:hAnsi="Times New Roman" w:cs="Times New Roman"/>
          <w:sz w:val="24"/>
          <w:szCs w:val="24"/>
        </w:rPr>
        <w:t>Variasi</w:t>
      </w:r>
      <w:proofErr w:type="spellEnd"/>
      <w:r w:rsidRPr="00B153B3">
        <w:rPr>
          <w:rFonts w:ascii="Times New Roman" w:eastAsia="Calibri" w:hAnsi="Times New Roman" w:cs="Times New Roman"/>
          <w:sz w:val="24"/>
          <w:szCs w:val="24"/>
        </w:rPr>
        <w:t xml:space="preserve"> model </w:t>
      </w:r>
      <w:proofErr w:type="spellStart"/>
      <w:r w:rsidRPr="00B153B3">
        <w:rPr>
          <w:rFonts w:ascii="Times New Roman" w:eastAsia="Calibri" w:hAnsi="Times New Roman" w:cs="Times New Roman"/>
          <w:sz w:val="24"/>
          <w:szCs w:val="24"/>
        </w:rPr>
        <w:t>pembelajaran</w:t>
      </w:r>
      <w:proofErr w:type="spellEnd"/>
      <w:r w:rsidRPr="00B153B3">
        <w:rPr>
          <w:rFonts w:ascii="Times New Roman" w:eastAsia="Calibri" w:hAnsi="Times New Roman" w:cs="Times New Roman"/>
          <w:sz w:val="24"/>
          <w:szCs w:val="24"/>
        </w:rPr>
        <w:t xml:space="preserve"> di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mpa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ignifikan</w:t>
      </w:r>
      <w:proofErr w:type="spellEnd"/>
      <w:r w:rsidRPr="00B153B3">
        <w:rPr>
          <w:rFonts w:ascii="Times New Roman" w:eastAsia="Calibri" w:hAnsi="Times New Roman" w:cs="Times New Roman"/>
          <w:sz w:val="24"/>
          <w:szCs w:val="24"/>
        </w:rPr>
        <w:t xml:space="preserve"> pada </w:t>
      </w:r>
      <w:proofErr w:type="spellStart"/>
      <w:r w:rsidRPr="00B153B3">
        <w:rPr>
          <w:rFonts w:ascii="Times New Roman" w:eastAsia="Calibri" w:hAnsi="Times New Roman" w:cs="Times New Roman"/>
          <w:sz w:val="24"/>
          <w:szCs w:val="24"/>
        </w:rPr>
        <w:t>hasi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khir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ulus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r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radision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mum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ahl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gramatikal</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kuat</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kemamp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baca</w:t>
      </w:r>
      <w:proofErr w:type="spellEnd"/>
      <w:r w:rsidRPr="00B153B3">
        <w:rPr>
          <w:rFonts w:ascii="Times New Roman" w:eastAsia="Calibri" w:hAnsi="Times New Roman" w:cs="Times New Roman"/>
          <w:sz w:val="24"/>
          <w:szCs w:val="24"/>
        </w:rPr>
        <w:t xml:space="preserve"> kitab </w:t>
      </w:r>
      <w:proofErr w:type="spellStart"/>
      <w:r w:rsidRPr="00B153B3">
        <w:rPr>
          <w:rFonts w:ascii="Times New Roman" w:eastAsia="Calibri" w:hAnsi="Times New Roman" w:cs="Times New Roman"/>
          <w:sz w:val="24"/>
          <w:szCs w:val="24"/>
        </w:rPr>
        <w:t>berbahasa</w:t>
      </w:r>
      <w:proofErr w:type="spellEnd"/>
      <w:r w:rsidRPr="00B153B3">
        <w:rPr>
          <w:rFonts w:ascii="Times New Roman" w:eastAsia="Calibri" w:hAnsi="Times New Roman" w:cs="Times New Roman"/>
          <w:sz w:val="24"/>
          <w:szCs w:val="24"/>
        </w:rPr>
        <w:t xml:space="preserve"> Arab yang </w:t>
      </w:r>
      <w:proofErr w:type="spellStart"/>
      <w:r w:rsidRPr="00B153B3">
        <w:rPr>
          <w:rFonts w:ascii="Times New Roman" w:eastAsia="Calibri" w:hAnsi="Times New Roman" w:cs="Times New Roman"/>
          <w:sz w:val="24"/>
          <w:szCs w:val="24"/>
        </w:rPr>
        <w:t>ba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tap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ek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cenderung</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urang</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amp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i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ment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tu</w:t>
      </w:r>
      <w:proofErr w:type="spellEnd"/>
      <w:r w:rsidRPr="00B153B3">
        <w:rPr>
          <w:rFonts w:ascii="Times New Roman" w:eastAsia="Calibri" w:hAnsi="Times New Roman" w:cs="Times New Roman"/>
          <w:sz w:val="24"/>
          <w:szCs w:val="24"/>
        </w:rPr>
        <w:t xml:space="preserve">, alumni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modern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unggul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mamp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i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namu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ringkal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lemah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uasa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gramatika</w:t>
      </w:r>
      <w:proofErr w:type="spellEnd"/>
      <w:r w:rsidRPr="00B153B3">
        <w:rPr>
          <w:rFonts w:ascii="Times New Roman" w:eastAsia="Calibri" w:hAnsi="Times New Roman" w:cs="Times New Roman"/>
          <w:sz w:val="24"/>
          <w:szCs w:val="24"/>
        </w:rPr>
        <w:t xml:space="preserve"> </w:t>
      </w:r>
      <w:r w:rsidRPr="00B153B3">
        <w:rPr>
          <w:rFonts w:ascii="Times New Roman" w:eastAsia="Calibri" w:hAnsi="Times New Roman" w:cs="Times New Roman"/>
          <w:sz w:val="24"/>
          <w:szCs w:val="24"/>
        </w:rPr>
        <w:fldChar w:fldCharType="begin" w:fldLock="1"/>
      </w:r>
      <w:r w:rsidRPr="00B153B3">
        <w:rPr>
          <w:rFonts w:ascii="Times New Roman" w:eastAsia="Calibri" w:hAnsi="Times New Roman" w:cs="Times New Roman"/>
          <w:sz w:val="24"/>
          <w:szCs w:val="24"/>
        </w:rPr>
        <w:instrText>ADDIN CSL_CITATION {"citationItems":[{"id":"ITEM-1","itemData":{"DOI":"10.32923/edugama.v6i2.1411","abstract":"The purpose of this study is to describe the curriculum, methods, and evaluation system for learning","author":[{"dropping-particle":"","family":"Syarifah","given":"Juriana","non-dropping-particle":"","parse-names":false,"suffix":""}],"container-title":"EDUGAMA: Jurnal Kependidikan dan Sosial Keagamaan","id":"ITEM-1","issue":"2","issued":{"date-parts":[["2020"]]},"page":"2614-0217","title":"Pembelajaran Bahasa Arab di Pesantren Al-Islam dan Darul Abror (Antara Tradisional dan Modern)","type":"article-journal","volume":"6"},"locator":"145-146","uris":["http://www.mendeley.com/documents/?uuid=991f44b9-0e20-4433-9bdb-3d314c8ef753"]}],"mendeley":{"formattedCitation":"(Syarifah, 2020, pp. 145–146)","plainTextFormattedCitation":"(Syarifah, 2020, pp. 145–146)","previouslyFormattedCitation":"(Syarifah, 2020, pp. 145–146)"},"properties":{"noteIndex":0},"schema":"https://github.com/citation-style-language/schema/raw/master/csl-citation.json"}</w:instrText>
      </w:r>
      <w:r w:rsidRPr="00B153B3">
        <w:rPr>
          <w:rFonts w:ascii="Times New Roman" w:eastAsia="Calibri" w:hAnsi="Times New Roman" w:cs="Times New Roman"/>
          <w:sz w:val="24"/>
          <w:szCs w:val="24"/>
        </w:rPr>
        <w:fldChar w:fldCharType="separate"/>
      </w:r>
      <w:r w:rsidRPr="00B153B3">
        <w:rPr>
          <w:rFonts w:ascii="Times New Roman" w:eastAsia="Calibri" w:hAnsi="Times New Roman" w:cs="Times New Roman"/>
          <w:noProof/>
          <w:sz w:val="24"/>
          <w:szCs w:val="24"/>
        </w:rPr>
        <w:t>(Syarifah, 2020, pp. 145–146)</w:t>
      </w:r>
      <w:r w:rsidRPr="00B153B3">
        <w:rPr>
          <w:rFonts w:ascii="Times New Roman" w:eastAsia="Calibri" w:hAnsi="Times New Roman" w:cs="Times New Roman"/>
          <w:sz w:val="24"/>
          <w:szCs w:val="24"/>
        </w:rPr>
        <w:fldChar w:fldCharType="end"/>
      </w:r>
      <w:r w:rsidRPr="00B153B3">
        <w:rPr>
          <w:rFonts w:ascii="Times New Roman" w:eastAsia="Calibri" w:hAnsi="Times New Roman" w:cs="Times New Roman"/>
          <w:sz w:val="24"/>
          <w:szCs w:val="24"/>
        </w:rPr>
        <w:t>.</w:t>
      </w:r>
    </w:p>
    <w:p w14:paraId="7B445DA2" w14:textId="77777777" w:rsidR="00B153B3" w:rsidRPr="00B153B3" w:rsidRDefault="00B153B3" w:rsidP="00B153B3">
      <w:pPr>
        <w:ind w:firstLine="720"/>
        <w:jc w:val="both"/>
        <w:rPr>
          <w:rFonts w:ascii="Times New Roman" w:eastAsia="Calibri" w:hAnsi="Times New Roman" w:cs="Times New Roman"/>
          <w:sz w:val="24"/>
          <w:szCs w:val="24"/>
        </w:rPr>
      </w:pPr>
      <w:r w:rsidRPr="00B153B3">
        <w:rPr>
          <w:rFonts w:ascii="Times New Roman" w:eastAsia="Calibri" w:hAnsi="Times New Roman" w:cs="Times New Roman"/>
          <w:vanish/>
          <w:sz w:val="24"/>
          <w:szCs w:val="24"/>
        </w:rPr>
        <w:lastRenderedPageBreak/>
        <w:t>Top of Form</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bijakan</w:t>
      </w:r>
      <w:proofErr w:type="spellEnd"/>
      <w:r w:rsidRPr="00B153B3">
        <w:rPr>
          <w:rFonts w:ascii="Times New Roman" w:eastAsia="Calibri" w:hAnsi="Times New Roman" w:cs="Times New Roman"/>
          <w:sz w:val="24"/>
          <w:szCs w:val="24"/>
        </w:rPr>
        <w:t xml:space="preserve"> pada </w:t>
      </w:r>
      <w:proofErr w:type="spellStart"/>
      <w:r w:rsidRPr="00B153B3">
        <w:rPr>
          <w:rFonts w:ascii="Times New Roman" w:eastAsia="Calibri" w:hAnsi="Times New Roman" w:cs="Times New Roman"/>
          <w:sz w:val="24"/>
          <w:szCs w:val="24"/>
        </w:rPr>
        <w:t>dasar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upa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pa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ghasil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rekomend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bija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ta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lternatif</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bija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Rekomend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sebu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mud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jadi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s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buat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bijakan</w:t>
      </w:r>
      <w:proofErr w:type="spellEnd"/>
      <w:r w:rsidRPr="00B153B3">
        <w:rPr>
          <w:rFonts w:ascii="Times New Roman" w:eastAsia="Calibri" w:hAnsi="Times New Roman" w:cs="Times New Roman"/>
          <w:sz w:val="24"/>
          <w:szCs w:val="24"/>
        </w:rPr>
        <w:t xml:space="preserve"> Publik, yang </w:t>
      </w:r>
      <w:proofErr w:type="spellStart"/>
      <w:r w:rsidRPr="00B153B3">
        <w:rPr>
          <w:rFonts w:ascii="Times New Roman" w:eastAsia="Calibri" w:hAnsi="Times New Roman" w:cs="Times New Roman"/>
          <w:sz w:val="24"/>
          <w:szCs w:val="24"/>
        </w:rPr>
        <w:t>ber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gat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asal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osial</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dihadapi</w:t>
      </w:r>
      <w:proofErr w:type="spellEnd"/>
      <w:r w:rsidRPr="00B153B3">
        <w:rPr>
          <w:rFonts w:ascii="Times New Roman" w:eastAsia="Calibri" w:hAnsi="Times New Roman" w:cs="Times New Roman"/>
          <w:sz w:val="24"/>
          <w:szCs w:val="24"/>
        </w:rPr>
        <w:t xml:space="preserve"> oleh </w:t>
      </w:r>
      <w:proofErr w:type="spellStart"/>
      <w:r w:rsidRPr="00B153B3">
        <w:rPr>
          <w:rFonts w:ascii="Times New Roman" w:eastAsia="Calibri" w:hAnsi="Times New Roman" w:cs="Times New Roman"/>
          <w:sz w:val="24"/>
          <w:szCs w:val="24"/>
        </w:rPr>
        <w:t>pemerint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hususnya</w:t>
      </w:r>
      <w:proofErr w:type="spellEnd"/>
      <w:r w:rsidRPr="00B153B3">
        <w:rPr>
          <w:rFonts w:ascii="Times New Roman" w:eastAsia="Calibri" w:hAnsi="Times New Roman" w:cs="Times New Roman"/>
          <w:sz w:val="24"/>
          <w:szCs w:val="24"/>
        </w:rPr>
        <w:t xml:space="preserve"> </w:t>
      </w:r>
      <w:r w:rsidRPr="00B153B3">
        <w:rPr>
          <w:rFonts w:ascii="Times New Roman" w:eastAsia="Calibri" w:hAnsi="Times New Roman" w:cs="Times New Roman"/>
          <w:sz w:val="24"/>
          <w:szCs w:val="24"/>
          <w:vertAlign w:val="superscript"/>
        </w:rPr>
        <w:fldChar w:fldCharType="begin" w:fldLock="1"/>
      </w:r>
      <w:r w:rsidRPr="00B153B3">
        <w:rPr>
          <w:rFonts w:ascii="Times New Roman" w:eastAsia="Calibri" w:hAnsi="Times New Roman" w:cs="Times New Roman"/>
          <w:sz w:val="24"/>
          <w:szCs w:val="24"/>
        </w:rPr>
        <w:instrText>ADDIN CSL_CITATION {"citationItems":[{"id":"ITEM-1","itemData":{"DOI":"10.26418/jpasdev.v1i1.41615","abstract":"The Policy Research Model that uses the quantitative approach is more complicated and commonly used by a quantitative paradigm. Therefore, there must be the other alternative methods that simpler, more pragmatic, and effective methods but without decreasing the scientific values. In this paper, The researcher suggest that a qualitative research model called the Tohardis qualitative research model abbreviated as MPKKT. MPPKKT is designed by the conventional or classic model. They are 1. Pre survey using the naturalistic model in exploring the various problems., 2. Focus Group Discussion (FDG-1) is as a research formulating, 3. Focus Group Discussion (FGD-2) is as a policy formulation, 4. Expert Judgment is as an evaluation of an eligibility policy, 5. Discussion with the stakeholders in considering the policy output to implement it. MPKKT has been applied on the thesis research by the postgraduate students in Magister Program of Social Sciences in Fisip Untan. Based on the above application, here can be inferred that simple and more practical in implementing it. Besides, because it is used the social policy paradigm, it has a highly probability in implementing it by the users.","author":[{"dropping-particle":"","family":"Tohardi","given":"Ahmad","non-dropping-particle":"","parse-names":false,"suffix":""}],"container-title":"JPASDEV : Journal of Public Administration and Sociology of Development","id":"ITEM-1","issue":"1","issued":{"date-parts":[["2020"]]},"page":"58","title":"Model Penelitian Kebijakan Kualitatif ”Tohardi”","type":"article-journal","volume":"1"},"locator":"59","uris":["http://www.mendeley.com/documents/?uuid=9934c01d-7ee3-4120-a12b-01238d8c1fa5"]}],"mendeley":{"formattedCitation":"(Tohardi, 2020, p. 59)","plainTextFormattedCitation":"(Tohardi, 2020, p. 59)","previouslyFormattedCitation":"(Tohardi, 2020, p. 59)"},"properties":{"noteIndex":0},"schema":"https://github.com/citation-style-language/schema/raw/master/csl-citation.json"}</w:instrText>
      </w:r>
      <w:r w:rsidRPr="00B153B3">
        <w:rPr>
          <w:rFonts w:ascii="Times New Roman" w:eastAsia="Calibri" w:hAnsi="Times New Roman" w:cs="Times New Roman"/>
          <w:sz w:val="24"/>
          <w:szCs w:val="24"/>
          <w:vertAlign w:val="superscript"/>
        </w:rPr>
        <w:fldChar w:fldCharType="separate"/>
      </w:r>
      <w:r w:rsidRPr="00B153B3">
        <w:rPr>
          <w:rFonts w:ascii="Times New Roman" w:eastAsia="Calibri" w:hAnsi="Times New Roman" w:cs="Times New Roman"/>
          <w:bCs/>
          <w:noProof/>
          <w:sz w:val="24"/>
          <w:szCs w:val="24"/>
        </w:rPr>
        <w:t>(Tohardi, 2020, p. 59)</w:t>
      </w:r>
      <w:r w:rsidRPr="00B153B3">
        <w:rPr>
          <w:rFonts w:ascii="Times New Roman" w:eastAsia="Calibri" w:hAnsi="Times New Roman" w:cs="Times New Roman"/>
          <w:sz w:val="24"/>
          <w:szCs w:val="24"/>
        </w:rPr>
        <w:fldChar w:fldCharType="end"/>
      </w:r>
      <w:r w:rsidRPr="00B153B3">
        <w:rPr>
          <w:rFonts w:ascii="Times New Roman" w:eastAsia="Calibri" w:hAnsi="Times New Roman" w:cs="Times New Roman"/>
          <w:sz w:val="24"/>
          <w:szCs w:val="24"/>
        </w:rPr>
        <w:t>.</w:t>
      </w:r>
    </w:p>
    <w:p w14:paraId="08C90EEF" w14:textId="77777777" w:rsidR="00B153B3" w:rsidRPr="00B153B3" w:rsidRDefault="00B153B3" w:rsidP="00B153B3">
      <w:pPr>
        <w:ind w:firstLine="720"/>
        <w:jc w:val="both"/>
        <w:rPr>
          <w:rFonts w:ascii="Times New Roman" w:eastAsia="Calibri" w:hAnsi="Times New Roman" w:cs="Times New Roman"/>
          <w:sz w:val="24"/>
          <w:szCs w:val="24"/>
        </w:rPr>
      </w:pPr>
      <w:proofErr w:type="spellStart"/>
      <w:r w:rsidRPr="00B153B3">
        <w:rPr>
          <w:rFonts w:ascii="Times New Roman" w:eastAsia="Calibri" w:hAnsi="Times New Roman" w:cs="Times New Roman"/>
          <w:sz w:val="24"/>
          <w:szCs w:val="24"/>
        </w:rPr>
        <w:t>Se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minolog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r w:rsidRPr="00B153B3">
        <w:rPr>
          <w:rFonts w:ascii="Times New Roman" w:eastAsia="Calibri" w:hAnsi="Times New Roman" w:cs="Times New Roman"/>
          <w:i/>
          <w:iCs/>
          <w:sz w:val="24"/>
          <w:szCs w:val="24"/>
        </w:rPr>
        <w:t>Islamic Studies,</w:t>
      </w:r>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jelas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derhan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sah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aham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spek-aspek</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terkai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agama Islam. Proses </w:t>
      </w:r>
      <w:proofErr w:type="spellStart"/>
      <w:r w:rsidRPr="00B153B3">
        <w:rPr>
          <w:rFonts w:ascii="Times New Roman" w:eastAsia="Calibri" w:hAnsi="Times New Roman" w:cs="Times New Roman"/>
          <w:sz w:val="24"/>
          <w:szCs w:val="24"/>
        </w:rPr>
        <w:t>mendalami</w:t>
      </w:r>
      <w:proofErr w:type="spellEnd"/>
      <w:r w:rsidRPr="00B153B3">
        <w:rPr>
          <w:rFonts w:ascii="Times New Roman" w:eastAsia="Calibri" w:hAnsi="Times New Roman" w:cs="Times New Roman"/>
          <w:sz w:val="24"/>
          <w:szCs w:val="24"/>
        </w:rPr>
        <w:t xml:space="preserve"> agama Islam </w:t>
      </w:r>
      <w:proofErr w:type="spellStart"/>
      <w:r w:rsidRPr="00B153B3">
        <w:rPr>
          <w:rFonts w:ascii="Times New Roman" w:eastAsia="Calibri" w:hAnsi="Times New Roman" w:cs="Times New Roman"/>
          <w:sz w:val="24"/>
          <w:szCs w:val="24"/>
        </w:rPr>
        <w:t>tersebu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ida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ha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lakukan</w:t>
      </w:r>
      <w:proofErr w:type="spellEnd"/>
      <w:r w:rsidRPr="00B153B3">
        <w:rPr>
          <w:rFonts w:ascii="Times New Roman" w:eastAsia="Calibri" w:hAnsi="Times New Roman" w:cs="Times New Roman"/>
          <w:sz w:val="24"/>
          <w:szCs w:val="24"/>
        </w:rPr>
        <w:t xml:space="preserve"> oleh </w:t>
      </w:r>
      <w:proofErr w:type="spellStart"/>
      <w:r w:rsidRPr="00B153B3">
        <w:rPr>
          <w:rFonts w:ascii="Times New Roman" w:eastAsia="Calibri" w:hAnsi="Times New Roman" w:cs="Times New Roman"/>
          <w:sz w:val="24"/>
          <w:szCs w:val="24"/>
        </w:rPr>
        <w:t>umat</w:t>
      </w:r>
      <w:proofErr w:type="spellEnd"/>
      <w:r w:rsidRPr="00B153B3">
        <w:rPr>
          <w:rFonts w:ascii="Times New Roman" w:eastAsia="Calibri" w:hAnsi="Times New Roman" w:cs="Times New Roman"/>
          <w:sz w:val="24"/>
          <w:szCs w:val="24"/>
        </w:rPr>
        <w:t xml:space="preserve"> Islam, </w:t>
      </w:r>
      <w:proofErr w:type="spellStart"/>
      <w:r w:rsidRPr="00B153B3">
        <w:rPr>
          <w:rFonts w:ascii="Times New Roman" w:eastAsia="Calibri" w:hAnsi="Times New Roman" w:cs="Times New Roman"/>
          <w:sz w:val="24"/>
          <w:szCs w:val="24"/>
        </w:rPr>
        <w:t>tetapi</w:t>
      </w:r>
      <w:proofErr w:type="spellEnd"/>
      <w:r w:rsidRPr="00B153B3">
        <w:rPr>
          <w:rFonts w:ascii="Times New Roman" w:eastAsia="Calibri" w:hAnsi="Times New Roman" w:cs="Times New Roman"/>
          <w:sz w:val="24"/>
          <w:szCs w:val="24"/>
        </w:rPr>
        <w:t xml:space="preserve"> juga oleh </w:t>
      </w:r>
      <w:proofErr w:type="spellStart"/>
      <w:r w:rsidRPr="00B153B3">
        <w:rPr>
          <w:rFonts w:ascii="Times New Roman" w:eastAsia="Calibri" w:hAnsi="Times New Roman" w:cs="Times New Roman"/>
          <w:sz w:val="24"/>
          <w:szCs w:val="24"/>
        </w:rPr>
        <w:t>individu</w:t>
      </w:r>
      <w:proofErr w:type="spellEnd"/>
      <w:r w:rsidRPr="00B153B3">
        <w:rPr>
          <w:rFonts w:ascii="Times New Roman" w:eastAsia="Calibri" w:hAnsi="Times New Roman" w:cs="Times New Roman"/>
          <w:sz w:val="24"/>
          <w:szCs w:val="24"/>
        </w:rPr>
        <w:t xml:space="preserve"> di </w:t>
      </w:r>
      <w:proofErr w:type="spellStart"/>
      <w:r w:rsidRPr="00B153B3">
        <w:rPr>
          <w:rFonts w:ascii="Times New Roman" w:eastAsia="Calibri" w:hAnsi="Times New Roman" w:cs="Times New Roman"/>
          <w:sz w:val="24"/>
          <w:szCs w:val="24"/>
        </w:rPr>
        <w:t>lu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munita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uslim</w:t>
      </w:r>
      <w:proofErr w:type="spellEnd"/>
      <w:r w:rsidRPr="00B153B3">
        <w:rPr>
          <w:rFonts w:ascii="Times New Roman" w:eastAsia="Calibri" w:hAnsi="Times New Roman" w:cs="Times New Roman"/>
          <w:sz w:val="24"/>
          <w:szCs w:val="24"/>
        </w:rPr>
        <w:t xml:space="preserve">. Tujuan dan </w:t>
      </w:r>
      <w:proofErr w:type="spellStart"/>
      <w:r w:rsidRPr="00B153B3">
        <w:rPr>
          <w:rFonts w:ascii="Times New Roman" w:eastAsia="Calibri" w:hAnsi="Times New Roman" w:cs="Times New Roman"/>
          <w:sz w:val="24"/>
          <w:szCs w:val="24"/>
        </w:rPr>
        <w:t>motiv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tud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islaman</w:t>
      </w:r>
      <w:proofErr w:type="spellEnd"/>
      <w:r w:rsidRPr="00B153B3">
        <w:rPr>
          <w:rFonts w:ascii="Times New Roman" w:eastAsia="Calibri" w:hAnsi="Times New Roman" w:cs="Times New Roman"/>
          <w:sz w:val="24"/>
          <w:szCs w:val="24"/>
        </w:rPr>
        <w:t xml:space="preserve"> di </w:t>
      </w:r>
      <w:proofErr w:type="spellStart"/>
      <w:r w:rsidRPr="00B153B3">
        <w:rPr>
          <w:rFonts w:ascii="Times New Roman" w:eastAsia="Calibri" w:hAnsi="Times New Roman" w:cs="Times New Roman"/>
          <w:sz w:val="24"/>
          <w:szCs w:val="24"/>
        </w:rPr>
        <w:t>ant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mat</w:t>
      </w:r>
      <w:proofErr w:type="spellEnd"/>
      <w:r w:rsidRPr="00B153B3">
        <w:rPr>
          <w:rFonts w:ascii="Times New Roman" w:eastAsia="Calibri" w:hAnsi="Times New Roman" w:cs="Times New Roman"/>
          <w:sz w:val="24"/>
          <w:szCs w:val="24"/>
        </w:rPr>
        <w:t xml:space="preserve"> Islam </w:t>
      </w:r>
      <w:proofErr w:type="spellStart"/>
      <w:r w:rsidRPr="00B153B3">
        <w:rPr>
          <w:rFonts w:ascii="Times New Roman" w:eastAsia="Calibri" w:hAnsi="Times New Roman" w:cs="Times New Roman"/>
          <w:sz w:val="24"/>
          <w:szCs w:val="24"/>
        </w:rPr>
        <w:t>ten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bed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eka</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berada</w:t>
      </w:r>
      <w:proofErr w:type="spellEnd"/>
      <w:r w:rsidRPr="00B153B3">
        <w:rPr>
          <w:rFonts w:ascii="Times New Roman" w:eastAsia="Calibri" w:hAnsi="Times New Roman" w:cs="Times New Roman"/>
          <w:sz w:val="24"/>
          <w:szCs w:val="24"/>
        </w:rPr>
        <w:t xml:space="preserve"> di </w:t>
      </w:r>
      <w:proofErr w:type="spellStart"/>
      <w:r w:rsidRPr="00B153B3">
        <w:rPr>
          <w:rFonts w:ascii="Times New Roman" w:eastAsia="Calibri" w:hAnsi="Times New Roman" w:cs="Times New Roman"/>
          <w:sz w:val="24"/>
          <w:szCs w:val="24"/>
        </w:rPr>
        <w:t>lu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ingk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sebut</w:t>
      </w:r>
      <w:proofErr w:type="spellEnd"/>
      <w:r w:rsidRPr="00B153B3">
        <w:rPr>
          <w:rFonts w:ascii="Times New Roman" w:eastAsia="Calibri" w:hAnsi="Times New Roman" w:cs="Times New Roman"/>
          <w:sz w:val="24"/>
          <w:szCs w:val="24"/>
        </w:rPr>
        <w:t xml:space="preserve">. Bagi </w:t>
      </w:r>
      <w:proofErr w:type="spellStart"/>
      <w:r w:rsidRPr="00B153B3">
        <w:rPr>
          <w:rFonts w:ascii="Times New Roman" w:eastAsia="Calibri" w:hAnsi="Times New Roman" w:cs="Times New Roman"/>
          <w:sz w:val="24"/>
          <w:szCs w:val="24"/>
        </w:rPr>
        <w:t>umat</w:t>
      </w:r>
      <w:proofErr w:type="spellEnd"/>
      <w:r w:rsidRPr="00B153B3">
        <w:rPr>
          <w:rFonts w:ascii="Times New Roman" w:eastAsia="Calibri" w:hAnsi="Times New Roman" w:cs="Times New Roman"/>
          <w:sz w:val="24"/>
          <w:szCs w:val="24"/>
        </w:rPr>
        <w:t xml:space="preserve"> Islam, </w:t>
      </w:r>
      <w:proofErr w:type="spellStart"/>
      <w:r w:rsidRPr="00B153B3">
        <w:rPr>
          <w:rFonts w:ascii="Times New Roman" w:eastAsia="Calibri" w:hAnsi="Times New Roman" w:cs="Times New Roman"/>
          <w:sz w:val="24"/>
          <w:szCs w:val="24"/>
        </w:rPr>
        <w:t>stud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islam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dalam</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memaham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jaran-ajaran</w:t>
      </w:r>
      <w:proofErr w:type="spellEnd"/>
      <w:r w:rsidRPr="00B153B3">
        <w:rPr>
          <w:rFonts w:ascii="Times New Roman" w:eastAsia="Calibri" w:hAnsi="Times New Roman" w:cs="Times New Roman"/>
          <w:sz w:val="24"/>
          <w:szCs w:val="24"/>
        </w:rPr>
        <w:t xml:space="preserve"> Islam agar </w:t>
      </w:r>
      <w:proofErr w:type="spellStart"/>
      <w:r w:rsidRPr="00B153B3">
        <w:rPr>
          <w:rFonts w:ascii="Times New Roman" w:eastAsia="Calibri" w:hAnsi="Times New Roman" w:cs="Times New Roman"/>
          <w:sz w:val="24"/>
          <w:szCs w:val="24"/>
        </w:rPr>
        <w:t>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terapkan</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diamal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ik</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ben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ment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g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eka</w:t>
      </w:r>
      <w:proofErr w:type="spellEnd"/>
      <w:r w:rsidRPr="00B153B3">
        <w:rPr>
          <w:rFonts w:ascii="Times New Roman" w:eastAsia="Calibri" w:hAnsi="Times New Roman" w:cs="Times New Roman"/>
          <w:sz w:val="24"/>
          <w:szCs w:val="24"/>
        </w:rPr>
        <w:t xml:space="preserve"> di </w:t>
      </w:r>
      <w:proofErr w:type="spellStart"/>
      <w:r w:rsidRPr="00B153B3">
        <w:rPr>
          <w:rFonts w:ascii="Times New Roman" w:eastAsia="Calibri" w:hAnsi="Times New Roman" w:cs="Times New Roman"/>
          <w:sz w:val="24"/>
          <w:szCs w:val="24"/>
        </w:rPr>
        <w:t>lu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munita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usli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tud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islam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aham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spek-aspek</w:t>
      </w:r>
      <w:proofErr w:type="spellEnd"/>
      <w:r w:rsidRPr="00B153B3">
        <w:rPr>
          <w:rFonts w:ascii="Times New Roman" w:eastAsia="Calibri" w:hAnsi="Times New Roman" w:cs="Times New Roman"/>
          <w:sz w:val="24"/>
          <w:szCs w:val="24"/>
        </w:rPr>
        <w:t xml:space="preserve"> agama dan </w:t>
      </w:r>
      <w:proofErr w:type="spellStart"/>
      <w:r w:rsidRPr="00B153B3">
        <w:rPr>
          <w:rFonts w:ascii="Times New Roman" w:eastAsia="Calibri" w:hAnsi="Times New Roman" w:cs="Times New Roman"/>
          <w:sz w:val="24"/>
          <w:szCs w:val="24"/>
        </w:rPr>
        <w:t>prakt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agamaan</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dianut</w:t>
      </w:r>
      <w:proofErr w:type="spellEnd"/>
      <w:r w:rsidRPr="00B153B3">
        <w:rPr>
          <w:rFonts w:ascii="Times New Roman" w:eastAsia="Calibri" w:hAnsi="Times New Roman" w:cs="Times New Roman"/>
          <w:sz w:val="24"/>
          <w:szCs w:val="24"/>
        </w:rPr>
        <w:t xml:space="preserve"> oleh </w:t>
      </w:r>
      <w:proofErr w:type="spellStart"/>
      <w:r w:rsidRPr="00B153B3">
        <w:rPr>
          <w:rFonts w:ascii="Times New Roman" w:eastAsia="Calibri" w:hAnsi="Times New Roman" w:cs="Times New Roman"/>
          <w:sz w:val="24"/>
          <w:szCs w:val="24"/>
        </w:rPr>
        <w:t>umat</w:t>
      </w:r>
      <w:proofErr w:type="spellEnd"/>
      <w:r w:rsidRPr="00B153B3">
        <w:rPr>
          <w:rFonts w:ascii="Times New Roman" w:eastAsia="Calibri" w:hAnsi="Times New Roman" w:cs="Times New Roman"/>
          <w:sz w:val="24"/>
          <w:szCs w:val="24"/>
        </w:rPr>
        <w:t xml:space="preserve"> Islam, </w:t>
      </w:r>
      <w:proofErr w:type="spellStart"/>
      <w:r w:rsidRPr="00B153B3">
        <w:rPr>
          <w:rFonts w:ascii="Times New Roman" w:eastAsia="Calibri" w:hAnsi="Times New Roman" w:cs="Times New Roman"/>
          <w:sz w:val="24"/>
          <w:szCs w:val="24"/>
        </w:rPr>
        <w:t>dianggap</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mata-mat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ua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lm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etahuan</w:t>
      </w:r>
      <w:proofErr w:type="spellEnd"/>
      <w:r w:rsidRPr="00B153B3">
        <w:rPr>
          <w:rFonts w:ascii="Times New Roman" w:eastAsia="Calibri" w:hAnsi="Times New Roman" w:cs="Times New Roman"/>
          <w:sz w:val="24"/>
          <w:szCs w:val="24"/>
        </w:rPr>
        <w:t xml:space="preserve"> </w:t>
      </w:r>
      <w:r w:rsidRPr="00B153B3">
        <w:rPr>
          <w:rFonts w:ascii="Times New Roman" w:eastAsia="Calibri" w:hAnsi="Times New Roman" w:cs="Times New Roman"/>
          <w:sz w:val="24"/>
          <w:szCs w:val="24"/>
        </w:rPr>
        <w:fldChar w:fldCharType="begin" w:fldLock="1"/>
      </w:r>
      <w:r w:rsidRPr="00B153B3">
        <w:rPr>
          <w:rFonts w:ascii="Times New Roman" w:eastAsia="Calibri" w:hAnsi="Times New Roman" w:cs="Times New Roman"/>
          <w:sz w:val="24"/>
          <w:szCs w:val="24"/>
        </w:rPr>
        <w:instrText>ADDIN CSL_CITATION {"citationItems":[{"id":"ITEM-1","itemData":{"abstract":"Islamic Studies (studi Islam), mengandung beberapa unsur yang berkaitan dengan ajaran atau nilai Islam secara dogmatis dan aplikatif, bermanfaat untuk menilai tata nilai Islam dan merefleksikan nilai keagamaan dalam kehidupan sehari-hari. Studi tentang nilai-nilai keIslaman, akan melahirkan kritik mendalam tentang Islam sebagai ajaran yang diberikan Allah SWT, kepada hambaNya untuk memperoleh kebahagiaan hidup di dunia dan keselamatan hidup di akhirat. Dari kritik tersebut mendorong tumbuhnya kesadaran dan keyakinan mengenai kebenaran mengenai kebenaran Islam. Dalam aspek perilaku umat, Islam yang diasumsikan sebagai cerminan nilai Islam dalam tatanan sosial keagamaan, studi Islam melahirkan keragaman perilaku keagamaan yang sangat khas dan penuh makna. Yang mana perilaku umat Islam dapat dikonfrontasikan dengan nilai-nilai dan sumber ajaran Islam. Islamic Studies (studi keIslaman) merupakan disiplin ilmu yang membahas Islam sebagai ajaran, kelembagaan, sejarah dan kehidupan umat Islam secara etnografis dan sosiologis. Berkaitan dengan diskursus keagamaan, Charles J.Adams (1976) menawarkan beberapa pemikiran yang menyangkut tiga hal sebagai wilayah terapan dari suatu metode ataupun pendekatan. Pertama, masalah definisi “Islam” dan “agama”. Kedua, pendekatan yang relevan dalam proses pengkajian Islam. Ketiga,bidang kajian dalam penelitian dan pengkajian Islam. Dari situlah diharapkan dapat ditemukan pemahaman yang komprehensif mengenai cara menjalankan pengkajian agama yang semestinya. Mengingat kondisi global saat ini, muncul dampak negatif dari kemajuan sains dan teknologi, antara lain; mansyarakat lebih condong mengejar kepentingan dunia belaka, dengan melupakan kepentingan abadi yaitu kehidupan yang kekal di akhirat.","author":[{"dropping-particle":"","family":"Arif","given":"Mohammad","non-dropping-particle":"","parse-names":false,"suffix":""}],"container-title":"Islamic","editor":[{"dropping-particle":"","family":"Anam","given":"Wahidul","non-dropping-particle":"","parse-names":false,"suffix":""}],"id":"ITEM-1","issued":{"date-parts":[["2017"]]},"number-of-pages":"322","publisher":"STAIN Kediri Press","publisher-place":"Kediri","title":"Studi Islam dalam Dinamika Global","type":"book"},"locator":"2-3","uris":["http://www.mendeley.com/documents/?uuid=4e8dd7dd-e579-44b3-a2b7-68a6261a01f4","http://www.mendeley.com/documents/?uuid=284ce29a-bee4-4ece-bcf3-3a91c579d068"]}],"mendeley":{"formattedCitation":"(Arif, 2017, pp. 2–3)","plainTextFormattedCitation":"(Arif, 2017, pp. 2–3)","previouslyFormattedCitation":"(Arif, 2017, pp. 2–3)"},"properties":{"noteIndex":0},"schema":"https://github.com/citation-style-language/schema/raw/master/csl-citation.json"}</w:instrText>
      </w:r>
      <w:r w:rsidRPr="00B153B3">
        <w:rPr>
          <w:rFonts w:ascii="Times New Roman" w:eastAsia="Calibri" w:hAnsi="Times New Roman" w:cs="Times New Roman"/>
          <w:sz w:val="24"/>
          <w:szCs w:val="24"/>
        </w:rPr>
        <w:fldChar w:fldCharType="separate"/>
      </w:r>
      <w:r w:rsidRPr="00B153B3">
        <w:rPr>
          <w:rFonts w:ascii="Times New Roman" w:eastAsia="Calibri" w:hAnsi="Times New Roman" w:cs="Times New Roman"/>
          <w:noProof/>
          <w:sz w:val="24"/>
          <w:szCs w:val="24"/>
        </w:rPr>
        <w:t>(Arif, 2017, pp. 2–3)</w:t>
      </w:r>
      <w:r w:rsidRPr="00B153B3">
        <w:rPr>
          <w:rFonts w:ascii="Times New Roman" w:eastAsia="Calibri" w:hAnsi="Times New Roman" w:cs="Times New Roman"/>
          <w:sz w:val="24"/>
          <w:szCs w:val="24"/>
        </w:rPr>
        <w:fldChar w:fldCharType="end"/>
      </w:r>
      <w:r w:rsidRPr="00B153B3">
        <w:rPr>
          <w:rFonts w:ascii="Times New Roman" w:eastAsia="Calibri" w:hAnsi="Times New Roman" w:cs="Times New Roman"/>
          <w:sz w:val="24"/>
          <w:szCs w:val="24"/>
        </w:rPr>
        <w:t>.</w:t>
      </w:r>
    </w:p>
    <w:p w14:paraId="244E9CB3" w14:textId="77777777" w:rsidR="00B153B3" w:rsidRPr="00B153B3" w:rsidRDefault="00B153B3" w:rsidP="00B153B3">
      <w:pPr>
        <w:ind w:firstLine="720"/>
        <w:jc w:val="both"/>
        <w:rPr>
          <w:rFonts w:ascii="Times New Roman" w:eastAsia="Calibri" w:hAnsi="Times New Roman" w:cs="Times New Roman"/>
          <w:vanish/>
          <w:sz w:val="24"/>
          <w:szCs w:val="24"/>
        </w:rPr>
      </w:pPr>
      <w:r w:rsidRPr="00B153B3">
        <w:rPr>
          <w:rFonts w:ascii="Times New Roman" w:eastAsia="Calibri" w:hAnsi="Times New Roman" w:cs="Times New Roman"/>
          <w:vanish/>
          <w:sz w:val="24"/>
          <w:szCs w:val="24"/>
        </w:rPr>
        <w:t>Top of Form</w:t>
      </w:r>
    </w:p>
    <w:p w14:paraId="76DE4981" w14:textId="77777777" w:rsidR="00B153B3" w:rsidRPr="00B153B3" w:rsidRDefault="00B153B3" w:rsidP="00B153B3">
      <w:pPr>
        <w:ind w:firstLine="720"/>
        <w:jc w:val="both"/>
        <w:rPr>
          <w:rFonts w:ascii="Times New Roman" w:eastAsia="Calibri" w:hAnsi="Times New Roman" w:cs="Times New Roman"/>
          <w:sz w:val="24"/>
          <w:szCs w:val="24"/>
        </w:rPr>
      </w:pPr>
      <w:proofErr w:type="spellStart"/>
      <w:r w:rsidRPr="00B153B3">
        <w:rPr>
          <w:rFonts w:ascii="Times New Roman" w:eastAsia="Calibri" w:hAnsi="Times New Roman" w:cs="Times New Roman"/>
          <w:sz w:val="24"/>
          <w:szCs w:val="24"/>
        </w:rPr>
        <w:t>Pondo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santren</w:t>
      </w:r>
      <w:proofErr w:type="spellEnd"/>
      <w:r w:rsidRPr="00B153B3">
        <w:rPr>
          <w:rFonts w:ascii="Times New Roman" w:eastAsia="Calibri" w:hAnsi="Times New Roman" w:cs="Times New Roman"/>
          <w:sz w:val="24"/>
          <w:szCs w:val="24"/>
        </w:rPr>
        <w:t xml:space="preserve"> Ora Aji </w:t>
      </w:r>
      <w:proofErr w:type="spellStart"/>
      <w:r w:rsidRPr="00B153B3">
        <w:rPr>
          <w:rFonts w:ascii="Times New Roman" w:eastAsia="Calibri" w:hAnsi="Times New Roman" w:cs="Times New Roman"/>
          <w:sz w:val="24"/>
          <w:szCs w:val="24"/>
        </w:rPr>
        <w:t>memberi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w:t>
      </w:r>
      <w:proofErr w:type="spellStart"/>
      <w:r w:rsidRPr="00B153B3">
        <w:rPr>
          <w:rFonts w:ascii="Times New Roman" w:eastAsia="Calibri" w:hAnsi="Times New Roman" w:cs="Times New Roman"/>
          <w:sz w:val="24"/>
          <w:szCs w:val="24"/>
        </w:rPr>
        <w:t>kepad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luru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antri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utam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fokus</w:t>
      </w:r>
      <w:proofErr w:type="spellEnd"/>
      <w:r w:rsidRPr="00B153B3">
        <w:rPr>
          <w:rFonts w:ascii="Times New Roman" w:eastAsia="Calibri" w:hAnsi="Times New Roman" w:cs="Times New Roman"/>
          <w:sz w:val="24"/>
          <w:szCs w:val="24"/>
        </w:rPr>
        <w:t xml:space="preserve"> pada </w:t>
      </w:r>
      <w:proofErr w:type="spellStart"/>
      <w:r w:rsidRPr="00B153B3">
        <w:rPr>
          <w:rFonts w:ascii="Times New Roman" w:eastAsia="Calibri" w:hAnsi="Times New Roman" w:cs="Times New Roman"/>
          <w:sz w:val="24"/>
          <w:szCs w:val="24"/>
        </w:rPr>
        <w:t>mater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s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pert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lm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nahwu</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sharaf</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dijadwal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tiap</w:t>
      </w:r>
      <w:proofErr w:type="spellEnd"/>
      <w:r w:rsidRPr="00B153B3">
        <w:rPr>
          <w:rFonts w:ascii="Times New Roman" w:eastAsia="Calibri" w:hAnsi="Times New Roman" w:cs="Times New Roman"/>
          <w:sz w:val="24"/>
          <w:szCs w:val="24"/>
        </w:rPr>
        <w:t xml:space="preserve"> pekan. </w:t>
      </w:r>
      <w:proofErr w:type="spellStart"/>
      <w:r w:rsidRPr="00B153B3">
        <w:rPr>
          <w:rFonts w:ascii="Times New Roman" w:eastAsia="Calibri" w:hAnsi="Times New Roman" w:cs="Times New Roman"/>
          <w:sz w:val="24"/>
          <w:szCs w:val="24"/>
        </w:rPr>
        <w:t>Pendekat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cap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s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bel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dan </w:t>
      </w:r>
      <w:proofErr w:type="spellStart"/>
      <w:r w:rsidRPr="00B153B3">
        <w:rPr>
          <w:rFonts w:ascii="Times New Roman" w:eastAsia="Calibri" w:hAnsi="Times New Roman" w:cs="Times New Roman"/>
          <w:sz w:val="24"/>
          <w:szCs w:val="24"/>
        </w:rPr>
        <w:t>kemamp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ktif</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komunik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gguna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w:t>
      </w:r>
    </w:p>
    <w:p w14:paraId="52AC9B13" w14:textId="5951459F" w:rsidR="00EA1FCA" w:rsidRPr="00B153B3" w:rsidRDefault="00B153B3" w:rsidP="005909A8">
      <w:pPr>
        <w:ind w:firstLine="720"/>
        <w:jc w:val="both"/>
        <w:rPr>
          <w:rFonts w:ascii="Times New Roman" w:eastAsia="Calibri" w:hAnsi="Times New Roman" w:cs="Times New Roman"/>
          <w:sz w:val="24"/>
          <w:szCs w:val="24"/>
        </w:rPr>
      </w:pP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ujuk</w:t>
      </w:r>
      <w:proofErr w:type="spellEnd"/>
      <w:r w:rsidRPr="00B153B3">
        <w:rPr>
          <w:rFonts w:ascii="Times New Roman" w:eastAsia="Calibri" w:hAnsi="Times New Roman" w:cs="Times New Roman"/>
          <w:sz w:val="24"/>
          <w:szCs w:val="24"/>
        </w:rPr>
        <w:t xml:space="preserve"> pada </w:t>
      </w:r>
      <w:proofErr w:type="spellStart"/>
      <w:r w:rsidRPr="00B153B3">
        <w:rPr>
          <w:rFonts w:ascii="Times New Roman" w:eastAsia="Calibri" w:hAnsi="Times New Roman" w:cs="Times New Roman"/>
          <w:sz w:val="24"/>
          <w:szCs w:val="24"/>
        </w:rPr>
        <w:t>penjelas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belumny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kemuka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rumus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asal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yak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jauh</w:t>
      </w:r>
      <w:proofErr w:type="spellEnd"/>
      <w:r w:rsidRPr="00B153B3">
        <w:rPr>
          <w:rFonts w:ascii="Times New Roman" w:eastAsia="Calibri" w:hAnsi="Times New Roman" w:cs="Times New Roman"/>
          <w:sz w:val="24"/>
          <w:szCs w:val="24"/>
        </w:rPr>
        <w:t xml:space="preserve"> mana </w:t>
      </w:r>
      <w:proofErr w:type="spellStart"/>
      <w:r w:rsidRPr="00B153B3">
        <w:rPr>
          <w:rFonts w:ascii="Times New Roman" w:eastAsia="Calibri" w:hAnsi="Times New Roman" w:cs="Times New Roman"/>
          <w:sz w:val="24"/>
          <w:szCs w:val="24"/>
        </w:rPr>
        <w:t>kurikulu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bel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di </w:t>
      </w:r>
      <w:proofErr w:type="spellStart"/>
      <w:r w:rsidRPr="00B153B3">
        <w:rPr>
          <w:rFonts w:ascii="Times New Roman" w:eastAsia="Calibri" w:hAnsi="Times New Roman" w:cs="Times New Roman"/>
          <w:sz w:val="24"/>
          <w:szCs w:val="24"/>
        </w:rPr>
        <w:t>Pondok</w:t>
      </w:r>
      <w:proofErr w:type="spellEnd"/>
      <w:r w:rsidRPr="00B153B3">
        <w:rPr>
          <w:rFonts w:ascii="Times New Roman" w:eastAsia="Calibri" w:hAnsi="Times New Roman" w:cs="Times New Roman"/>
          <w:sz w:val="24"/>
          <w:szCs w:val="24"/>
        </w:rPr>
        <w:t xml:space="preserve"> Ora </w:t>
      </w:r>
      <w:r w:rsidRPr="00B153B3">
        <w:rPr>
          <w:rFonts w:ascii="Times New Roman" w:eastAsia="Calibri" w:hAnsi="Times New Roman" w:cs="Times New Roman"/>
          <w:sz w:val="24"/>
          <w:szCs w:val="24"/>
        </w:rPr>
        <w:t xml:space="preserve">Aji </w:t>
      </w:r>
      <w:proofErr w:type="spellStart"/>
      <w:r w:rsidRPr="00B153B3">
        <w:rPr>
          <w:rFonts w:ascii="Times New Roman" w:eastAsia="Calibri" w:hAnsi="Times New Roman" w:cs="Times New Roman"/>
          <w:sz w:val="24"/>
          <w:szCs w:val="24"/>
        </w:rPr>
        <w:t>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terap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ik</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efektif</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hingg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il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ggambar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rap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aja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di </w:t>
      </w:r>
      <w:proofErr w:type="spellStart"/>
      <w:r w:rsidRPr="00B153B3">
        <w:rPr>
          <w:rFonts w:ascii="Times New Roman" w:eastAsia="Calibri" w:hAnsi="Times New Roman" w:cs="Times New Roman"/>
          <w:sz w:val="24"/>
          <w:szCs w:val="24"/>
        </w:rPr>
        <w:t>Pondok</w:t>
      </w:r>
      <w:proofErr w:type="spellEnd"/>
      <w:r w:rsidRPr="00B153B3">
        <w:rPr>
          <w:rFonts w:ascii="Times New Roman" w:eastAsia="Calibri" w:hAnsi="Times New Roman" w:cs="Times New Roman"/>
          <w:sz w:val="24"/>
          <w:szCs w:val="24"/>
        </w:rPr>
        <w:t xml:space="preserve"> Ora Aji.</w:t>
      </w:r>
    </w:p>
    <w:p w14:paraId="42C5FDD8" w14:textId="77777777" w:rsidR="00F34482" w:rsidRDefault="00F34482" w:rsidP="005909A8">
      <w:pPr>
        <w:pStyle w:val="Heading1"/>
        <w:keepNext/>
        <w:keepLines/>
        <w:tabs>
          <w:tab w:val="left" w:pos="216"/>
        </w:tabs>
        <w:spacing w:before="0" w:beforeAutospacing="0" w:after="0" w:afterAutospacing="0" w:line="276" w:lineRule="auto"/>
        <w:rPr>
          <w:sz w:val="22"/>
          <w:szCs w:val="22"/>
        </w:rPr>
      </w:pPr>
    </w:p>
    <w:p w14:paraId="40A82E6C" w14:textId="77777777" w:rsidR="00EA1FCA" w:rsidRPr="00EA1FCA" w:rsidRDefault="007D7E44" w:rsidP="005909A8">
      <w:pPr>
        <w:pStyle w:val="Heading1"/>
        <w:keepNext/>
        <w:keepLines/>
        <w:tabs>
          <w:tab w:val="left" w:pos="216"/>
        </w:tabs>
        <w:spacing w:before="0" w:beforeAutospacing="0" w:after="0" w:afterAutospacing="0" w:line="276" w:lineRule="auto"/>
        <w:rPr>
          <w:i/>
          <w:sz w:val="22"/>
          <w:szCs w:val="22"/>
          <w:lang w:val="id-ID"/>
        </w:rPr>
      </w:pPr>
      <w:r>
        <w:rPr>
          <w:sz w:val="22"/>
          <w:szCs w:val="22"/>
        </w:rPr>
        <w:t xml:space="preserve">B.  </w:t>
      </w:r>
      <w:r w:rsidR="00EA1FCA" w:rsidRPr="00EA1FCA">
        <w:rPr>
          <w:sz w:val="22"/>
          <w:szCs w:val="22"/>
          <w:lang w:val="id-ID"/>
        </w:rPr>
        <w:t xml:space="preserve">METODE PENELITIAN </w:t>
      </w:r>
    </w:p>
    <w:p w14:paraId="72DBFBD2" w14:textId="77777777" w:rsidR="00B153B3" w:rsidRPr="00B153B3" w:rsidRDefault="00B153B3" w:rsidP="005909A8">
      <w:pPr>
        <w:ind w:firstLine="720"/>
        <w:jc w:val="both"/>
        <w:rPr>
          <w:rFonts w:ascii="Times New Roman" w:eastAsia="Calibri" w:hAnsi="Times New Roman" w:cs="Times New Roman"/>
          <w:sz w:val="24"/>
          <w:szCs w:val="24"/>
        </w:rPr>
      </w:pPr>
      <w:r w:rsidRPr="00B153B3">
        <w:rPr>
          <w:rFonts w:ascii="Times New Roman" w:eastAsia="Calibri" w:hAnsi="Times New Roman" w:cs="Times New Roman"/>
          <w:sz w:val="24"/>
          <w:szCs w:val="24"/>
        </w:rPr>
        <w:t xml:space="preserve">Metode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diterap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tud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dal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tode</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ualitatif</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dekat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tud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asu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dasar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aparan</w:t>
      </w:r>
      <w:proofErr w:type="spellEnd"/>
      <w:r w:rsidRPr="00B153B3">
        <w:rPr>
          <w:rFonts w:ascii="Times New Roman" w:eastAsia="Calibri" w:hAnsi="Times New Roman" w:cs="Times New Roman"/>
          <w:sz w:val="24"/>
          <w:szCs w:val="24"/>
        </w:rPr>
        <w:t xml:space="preserve"> Fraenkel dan Wallen,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ualitatif</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fokus</w:t>
      </w:r>
      <w:proofErr w:type="spellEnd"/>
      <w:r w:rsidRPr="00B153B3">
        <w:rPr>
          <w:rFonts w:ascii="Times New Roman" w:eastAsia="Calibri" w:hAnsi="Times New Roman" w:cs="Times New Roman"/>
          <w:sz w:val="24"/>
          <w:szCs w:val="24"/>
        </w:rPr>
        <w:t xml:space="preserve"> pada proses yang </w:t>
      </w:r>
      <w:proofErr w:type="spellStart"/>
      <w:r w:rsidRPr="00B153B3">
        <w:rPr>
          <w:rFonts w:ascii="Times New Roman" w:eastAsia="Calibri" w:hAnsi="Times New Roman" w:cs="Times New Roman"/>
          <w:sz w:val="24"/>
          <w:szCs w:val="24"/>
        </w:rPr>
        <w:t>berlangsung</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rt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hasil</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diperole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dekat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husu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aham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atar</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lakang</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ta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sal-usu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ua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fenomen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gun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perole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maham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gen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itu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jad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lompo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ta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omunika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osi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tentu</w:t>
      </w:r>
      <w:proofErr w:type="spellEnd"/>
      <w:r w:rsidRPr="00B153B3">
        <w:rPr>
          <w:rFonts w:ascii="Times New Roman" w:eastAsia="Calibri" w:hAnsi="Times New Roman" w:cs="Times New Roman"/>
          <w:sz w:val="24"/>
          <w:szCs w:val="24"/>
        </w:rPr>
        <w:t xml:space="preserve">. Dalam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artisip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pili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dasar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riteria</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mempertimbang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cukup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rt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sesua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uju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hingga</w:t>
      </w:r>
      <w:proofErr w:type="spellEnd"/>
      <w:r w:rsidRPr="00B153B3">
        <w:rPr>
          <w:rFonts w:ascii="Times New Roman" w:eastAsia="Calibri" w:hAnsi="Times New Roman" w:cs="Times New Roman"/>
          <w:sz w:val="24"/>
          <w:szCs w:val="24"/>
        </w:rPr>
        <w:t xml:space="preserve"> data yang </w:t>
      </w:r>
      <w:proofErr w:type="spellStart"/>
      <w:r w:rsidRPr="00B153B3">
        <w:rPr>
          <w:rFonts w:ascii="Times New Roman" w:eastAsia="Calibri" w:hAnsi="Times New Roman" w:cs="Times New Roman"/>
          <w:sz w:val="24"/>
          <w:szCs w:val="24"/>
        </w:rPr>
        <w:t>dikumpul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pa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representasi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fenomena</w:t>
      </w:r>
      <w:proofErr w:type="spellEnd"/>
      <w:r w:rsidRPr="00B153B3">
        <w:rPr>
          <w:rFonts w:ascii="Times New Roman" w:eastAsia="Calibri" w:hAnsi="Times New Roman" w:cs="Times New Roman"/>
          <w:sz w:val="24"/>
          <w:szCs w:val="24"/>
        </w:rPr>
        <w:t xml:space="preserve"> yang </w:t>
      </w:r>
      <w:proofErr w:type="spellStart"/>
      <w:r w:rsidRPr="00B153B3">
        <w:rPr>
          <w:rFonts w:ascii="Times New Roman" w:eastAsia="Calibri" w:hAnsi="Times New Roman" w:cs="Times New Roman"/>
          <w:sz w:val="24"/>
          <w:szCs w:val="24"/>
        </w:rPr>
        <w:t>dikaj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lebi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kurat</w:t>
      </w:r>
      <w:proofErr w:type="spellEnd"/>
      <w:r w:rsidRPr="00B153B3">
        <w:rPr>
          <w:rFonts w:ascii="Times New Roman" w:eastAsia="Calibri" w:hAnsi="Times New Roman" w:cs="Times New Roman"/>
          <w:sz w:val="24"/>
          <w:szCs w:val="24"/>
        </w:rPr>
        <w:t>.</w:t>
      </w:r>
    </w:p>
    <w:p w14:paraId="0F09AEBE" w14:textId="5639C071" w:rsidR="00EA1FCA" w:rsidRPr="00B153B3" w:rsidRDefault="00B153B3" w:rsidP="00B153B3">
      <w:pPr>
        <w:ind w:firstLine="720"/>
        <w:jc w:val="both"/>
        <w:rPr>
          <w:rFonts w:ascii="Times New Roman" w:eastAsia="Calibri" w:hAnsi="Times New Roman" w:cs="Times New Roman"/>
          <w:sz w:val="24"/>
          <w:szCs w:val="24"/>
        </w:rPr>
      </w:pPr>
      <w:proofErr w:type="spellStart"/>
      <w:r w:rsidRPr="00B153B3">
        <w:rPr>
          <w:rFonts w:ascii="Times New Roman" w:eastAsia="Calibri" w:hAnsi="Times New Roman" w:cs="Times New Roman"/>
          <w:sz w:val="24"/>
          <w:szCs w:val="24"/>
        </w:rPr>
        <w:t>Pemilih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artisip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ilaku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purposive sampling, </w:t>
      </w:r>
      <w:proofErr w:type="spellStart"/>
      <w:r w:rsidRPr="00B153B3">
        <w:rPr>
          <w:rFonts w:ascii="Times New Roman" w:eastAsia="Calibri" w:hAnsi="Times New Roman" w:cs="Times New Roman"/>
          <w:sz w:val="24"/>
          <w:szCs w:val="24"/>
        </w:rPr>
        <w:t>yai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kni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ambil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ampel</w:t>
      </w:r>
      <w:proofErr w:type="spellEnd"/>
      <w:r w:rsidRPr="00B153B3">
        <w:rPr>
          <w:rFonts w:ascii="Times New Roman" w:eastAsia="Calibri" w:hAnsi="Times New Roman" w:cs="Times New Roman"/>
          <w:sz w:val="24"/>
          <w:szCs w:val="24"/>
        </w:rPr>
        <w:t xml:space="preserve"> data </w:t>
      </w:r>
      <w:proofErr w:type="spellStart"/>
      <w:r w:rsidRPr="00B153B3">
        <w:rPr>
          <w:rFonts w:ascii="Times New Roman" w:eastAsia="Calibri" w:hAnsi="Times New Roman" w:cs="Times New Roman"/>
          <w:sz w:val="24"/>
          <w:szCs w:val="24"/>
        </w:rPr>
        <w:t>de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pertimbang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riteri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ten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Juml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artisip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dal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iga</w:t>
      </w:r>
      <w:proofErr w:type="spellEnd"/>
      <w:r w:rsidRPr="00B153B3">
        <w:rPr>
          <w:rFonts w:ascii="Times New Roman" w:eastAsia="Calibri" w:hAnsi="Times New Roman" w:cs="Times New Roman"/>
          <w:sz w:val="24"/>
          <w:szCs w:val="24"/>
        </w:rPr>
        <w:t xml:space="preserve"> orang, yang </w:t>
      </w:r>
      <w:proofErr w:type="spellStart"/>
      <w:r w:rsidRPr="00B153B3">
        <w:rPr>
          <w:rFonts w:ascii="Times New Roman" w:eastAsia="Calibri" w:hAnsi="Times New Roman" w:cs="Times New Roman"/>
          <w:sz w:val="24"/>
          <w:szCs w:val="24"/>
        </w:rPr>
        <w:t>dipili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erdasar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rtimbang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tent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pert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ahl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ta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r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ebaga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ambi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ebija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untu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mpermud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lit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yelidik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objek</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tau</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ituasi</w:t>
      </w:r>
      <w:proofErr w:type="spellEnd"/>
      <w:r w:rsidRPr="00B153B3">
        <w:rPr>
          <w:rFonts w:ascii="Times New Roman" w:eastAsia="Calibri" w:hAnsi="Times New Roman" w:cs="Times New Roman"/>
          <w:sz w:val="24"/>
          <w:szCs w:val="24"/>
        </w:rPr>
        <w:t>/</w:t>
      </w:r>
      <w:proofErr w:type="spellStart"/>
      <w:r w:rsidRPr="00B153B3">
        <w:rPr>
          <w:rFonts w:ascii="Times New Roman" w:eastAsia="Calibri" w:hAnsi="Times New Roman" w:cs="Times New Roman"/>
          <w:sz w:val="24"/>
          <w:szCs w:val="24"/>
        </w:rPr>
        <w:t>interaks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sosial</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terkait</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rap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kurikulu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didi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bahasa</w:t>
      </w:r>
      <w:proofErr w:type="spellEnd"/>
      <w:r w:rsidRPr="00B153B3">
        <w:rPr>
          <w:rFonts w:ascii="Times New Roman" w:eastAsia="Calibri" w:hAnsi="Times New Roman" w:cs="Times New Roman"/>
          <w:sz w:val="24"/>
          <w:szCs w:val="24"/>
        </w:rPr>
        <w:t xml:space="preserve"> Arab. </w:t>
      </w:r>
      <w:proofErr w:type="spellStart"/>
      <w:r w:rsidRPr="00B153B3">
        <w:rPr>
          <w:rFonts w:ascii="Times New Roman" w:eastAsia="Calibri" w:hAnsi="Times New Roman" w:cs="Times New Roman"/>
          <w:sz w:val="24"/>
          <w:szCs w:val="24"/>
        </w:rPr>
        <w:t>Instrume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cakup</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wawancar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dalam</w:t>
      </w:r>
      <w:proofErr w:type="spellEnd"/>
      <w:r w:rsidRPr="00B153B3">
        <w:rPr>
          <w:rFonts w:ascii="Times New Roman" w:eastAsia="Calibri" w:hAnsi="Times New Roman" w:cs="Times New Roman"/>
          <w:sz w:val="24"/>
          <w:szCs w:val="24"/>
        </w:rPr>
        <w:t xml:space="preserve"> </w:t>
      </w:r>
      <w:r w:rsidRPr="00B153B3">
        <w:rPr>
          <w:rFonts w:ascii="Times New Roman" w:eastAsia="Calibri" w:hAnsi="Times New Roman" w:cs="Times New Roman"/>
          <w:i/>
          <w:iCs/>
          <w:sz w:val="24"/>
          <w:szCs w:val="24"/>
        </w:rPr>
        <w:t>(in-depth interview)</w:t>
      </w:r>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analisis</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dokumen</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observasi</w:t>
      </w:r>
      <w:proofErr w:type="spellEnd"/>
      <w:r w:rsidRPr="00B153B3">
        <w:rPr>
          <w:rFonts w:ascii="Times New Roman" w:eastAsia="Calibri" w:hAnsi="Times New Roman" w:cs="Times New Roman"/>
          <w:sz w:val="24"/>
          <w:szCs w:val="24"/>
        </w:rPr>
        <w:t xml:space="preserve">. Teknik </w:t>
      </w:r>
      <w:proofErr w:type="spellStart"/>
      <w:r w:rsidRPr="00B153B3">
        <w:rPr>
          <w:rFonts w:ascii="Times New Roman" w:eastAsia="Calibri" w:hAnsi="Times New Roman" w:cs="Times New Roman"/>
          <w:sz w:val="24"/>
          <w:szCs w:val="24"/>
        </w:rPr>
        <w:t>analisis</w:t>
      </w:r>
      <w:proofErr w:type="spellEnd"/>
      <w:r w:rsidRPr="00B153B3">
        <w:rPr>
          <w:rFonts w:ascii="Times New Roman" w:eastAsia="Calibri" w:hAnsi="Times New Roman" w:cs="Times New Roman"/>
          <w:sz w:val="24"/>
          <w:szCs w:val="24"/>
        </w:rPr>
        <w:t xml:space="preserve"> data </w:t>
      </w:r>
      <w:proofErr w:type="spellStart"/>
      <w:r w:rsidRPr="00B153B3">
        <w:rPr>
          <w:rFonts w:ascii="Times New Roman" w:eastAsia="Calibri" w:hAnsi="Times New Roman" w:cs="Times New Roman"/>
          <w:sz w:val="24"/>
          <w:szCs w:val="24"/>
        </w:rPr>
        <w:t>dalam</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eliti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in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mengikuti</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dekatan</w:t>
      </w:r>
      <w:proofErr w:type="spellEnd"/>
      <w:r w:rsidRPr="00B153B3">
        <w:rPr>
          <w:rFonts w:ascii="Times New Roman" w:eastAsia="Calibri" w:hAnsi="Times New Roman" w:cs="Times New Roman"/>
          <w:sz w:val="24"/>
          <w:szCs w:val="24"/>
        </w:rPr>
        <w:t xml:space="preserve"> model </w:t>
      </w:r>
      <w:proofErr w:type="spellStart"/>
      <w:r w:rsidRPr="00B153B3">
        <w:rPr>
          <w:rFonts w:ascii="Times New Roman" w:eastAsia="Calibri" w:hAnsi="Times New Roman" w:cs="Times New Roman"/>
          <w:sz w:val="24"/>
          <w:szCs w:val="24"/>
        </w:rPr>
        <w:t>interaktif</w:t>
      </w:r>
      <w:proofErr w:type="spellEnd"/>
      <w:r w:rsidRPr="00B153B3">
        <w:rPr>
          <w:rFonts w:ascii="Times New Roman" w:eastAsia="Calibri" w:hAnsi="Times New Roman" w:cs="Times New Roman"/>
          <w:sz w:val="24"/>
          <w:szCs w:val="24"/>
        </w:rPr>
        <w:t xml:space="preserve"> Miles dan Huberman, yang </w:t>
      </w:r>
      <w:proofErr w:type="spellStart"/>
      <w:r w:rsidRPr="00B153B3">
        <w:rPr>
          <w:rFonts w:ascii="Times New Roman" w:eastAsia="Calibri" w:hAnsi="Times New Roman" w:cs="Times New Roman"/>
          <w:sz w:val="24"/>
          <w:szCs w:val="24"/>
        </w:rPr>
        <w:t>melibatkan</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gumpulan</w:t>
      </w:r>
      <w:proofErr w:type="spellEnd"/>
      <w:r w:rsidRPr="00B153B3">
        <w:rPr>
          <w:rFonts w:ascii="Times New Roman" w:eastAsia="Calibri" w:hAnsi="Times New Roman" w:cs="Times New Roman"/>
          <w:sz w:val="24"/>
          <w:szCs w:val="24"/>
        </w:rPr>
        <w:t xml:space="preserve"> data </w:t>
      </w:r>
      <w:proofErr w:type="spellStart"/>
      <w:r w:rsidRPr="00B153B3">
        <w:rPr>
          <w:rFonts w:ascii="Times New Roman" w:eastAsia="Calibri" w:hAnsi="Times New Roman" w:cs="Times New Roman"/>
          <w:sz w:val="24"/>
          <w:szCs w:val="24"/>
        </w:rPr>
        <w:t>mentah</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penyajian</w:t>
      </w:r>
      <w:proofErr w:type="spellEnd"/>
      <w:r w:rsidRPr="00B153B3">
        <w:rPr>
          <w:rFonts w:ascii="Times New Roman" w:eastAsia="Calibri" w:hAnsi="Times New Roman" w:cs="Times New Roman"/>
          <w:sz w:val="24"/>
          <w:szCs w:val="24"/>
        </w:rPr>
        <w:t xml:space="preserve"> data, </w:t>
      </w:r>
      <w:proofErr w:type="spellStart"/>
      <w:r w:rsidRPr="00B153B3">
        <w:rPr>
          <w:rFonts w:ascii="Times New Roman" w:eastAsia="Calibri" w:hAnsi="Times New Roman" w:cs="Times New Roman"/>
          <w:sz w:val="24"/>
          <w:szCs w:val="24"/>
        </w:rPr>
        <w:t>reduksi</w:t>
      </w:r>
      <w:proofErr w:type="spellEnd"/>
      <w:r w:rsidRPr="00B153B3">
        <w:rPr>
          <w:rFonts w:ascii="Times New Roman" w:eastAsia="Calibri" w:hAnsi="Times New Roman" w:cs="Times New Roman"/>
          <w:sz w:val="24"/>
          <w:szCs w:val="24"/>
        </w:rPr>
        <w:t xml:space="preserve"> data, </w:t>
      </w:r>
      <w:proofErr w:type="spellStart"/>
      <w:r w:rsidRPr="00B153B3">
        <w:rPr>
          <w:rFonts w:ascii="Times New Roman" w:eastAsia="Calibri" w:hAnsi="Times New Roman" w:cs="Times New Roman"/>
          <w:sz w:val="24"/>
          <w:szCs w:val="24"/>
        </w:rPr>
        <w:lastRenderedPageBreak/>
        <w:t>serta</w:t>
      </w:r>
      <w:proofErr w:type="spellEnd"/>
      <w:r w:rsidRPr="00B153B3">
        <w:rPr>
          <w:rFonts w:ascii="Times New Roman" w:eastAsia="Calibri" w:hAnsi="Times New Roman" w:cs="Times New Roman"/>
          <w:sz w:val="24"/>
          <w:szCs w:val="24"/>
        </w:rPr>
        <w:t xml:space="preserve"> </w:t>
      </w:r>
      <w:proofErr w:type="spellStart"/>
      <w:r w:rsidRPr="00B153B3">
        <w:rPr>
          <w:rFonts w:ascii="Times New Roman" w:eastAsia="Calibri" w:hAnsi="Times New Roman" w:cs="Times New Roman"/>
          <w:sz w:val="24"/>
          <w:szCs w:val="24"/>
        </w:rPr>
        <w:t>verifikasi</w:t>
      </w:r>
      <w:proofErr w:type="spellEnd"/>
      <w:r w:rsidRPr="00B153B3">
        <w:rPr>
          <w:rFonts w:ascii="Times New Roman" w:eastAsia="Calibri" w:hAnsi="Times New Roman" w:cs="Times New Roman"/>
          <w:sz w:val="24"/>
          <w:szCs w:val="24"/>
        </w:rPr>
        <w:t xml:space="preserve"> dan </w:t>
      </w:r>
      <w:proofErr w:type="spellStart"/>
      <w:r w:rsidRPr="00B153B3">
        <w:rPr>
          <w:rFonts w:ascii="Times New Roman" w:eastAsia="Calibri" w:hAnsi="Times New Roman" w:cs="Times New Roman"/>
          <w:sz w:val="24"/>
          <w:szCs w:val="24"/>
        </w:rPr>
        <w:t>kesimpulan</w:t>
      </w:r>
      <w:proofErr w:type="spellEnd"/>
      <w:r w:rsidRPr="00B153B3">
        <w:rPr>
          <w:rFonts w:ascii="Times New Roman" w:eastAsia="Calibri" w:hAnsi="Times New Roman" w:cs="Times New Roman"/>
          <w:sz w:val="24"/>
          <w:szCs w:val="24"/>
        </w:rPr>
        <w:t xml:space="preserve"> data </w:t>
      </w:r>
      <w:r w:rsidRPr="00B153B3">
        <w:rPr>
          <w:rFonts w:ascii="Times New Roman" w:eastAsia="Calibri" w:hAnsi="Times New Roman" w:cs="Times New Roman"/>
          <w:sz w:val="24"/>
          <w:szCs w:val="24"/>
          <w:vertAlign w:val="superscript"/>
        </w:rPr>
        <w:fldChar w:fldCharType="begin" w:fldLock="1"/>
      </w:r>
      <w:r w:rsidRPr="00B153B3">
        <w:rPr>
          <w:rFonts w:ascii="Times New Roman" w:eastAsia="Calibri" w:hAnsi="Times New Roman" w:cs="Times New Roman"/>
          <w:sz w:val="24"/>
          <w:szCs w:val="24"/>
        </w:rPr>
        <w:instrText>ADDIN CSL_CITATION {"citationItems":[{"id":"ITEM-1","itemData":{"DOI":"10.33366/jc.v10i2.2380","ISSN":"2089-4503","abstract":"Pelayanan kesehatan bagian dari hak mendasar untuk masyarakat di Indonesia, dimana   pelayanan   yang   dibutuhkan   harus   tersedia   dan dijaminkan oleh Pemerintah Indonesia. Jaminan kesehatan adalah jaminan yang berupa jaminan  perlindungan kesehatan agar setiap peserta memperoleh manfaat dari pemeliharaan kesehatan serta perlindungan untuk memenuhi  kebutuhan  dasar  kesehatannya. Namun dalam menyediakan Jaminan kesehatan tersebut bagi masyarakat masih banyaknya masyarakat yang belum menjadi peserta dalam program jaminan kesehatan Nasional. Berdasarkan hal ini, oleh Bupati Malaka, dr. Stefanus Bria Seran, MPH dibuatlah suatu kebijakan program pelayanan kesehatan gratis berbasis e-KTP. Tujuan penelitian ini untuk mengeksplorasi tentang efektifitas penyelenggaraan kebijakan program pelayanan kesehatan gratis berbasis e-KTP di Puskesmas. Penelitian yang dibuat ini merupakan sebuah penelitian kualitatif berdasarkan pendekatan case study. Dengan Jumlah responden terdiri dari 8 orang yang dipilih berdasarkan kriteria kecukupan dan kesesuaian. Hasil penelitian bahwa tingkat efektifitas penyelenggaraan kebijakan program pelayanan kesehatan gratis berbasis e-KTP berjalan baik dan sangat efektif serta daya terima dan kepuasan masyarakat cukup tinggi.","author":[{"dropping-particle":"","family":"Nahak","given":"Dominggus Florianus","non-dropping-particle":"","parse-names":false,"suffix":""},{"dropping-particle":"","family":"Manongga","given":"Stefanus P","non-dropping-particle":"","parse-names":false,"suffix":""},{"dropping-particle":"","family":"Muntasir","given":"Muntasir","non-dropping-particle":"","parse-names":false,"suffix":""}],"container-title":"Care : Jurnal Ilmiah Ilmu Kesehatan","id":"ITEM-1","issue":"2","issued":{"date-parts":[["2022"]]},"page":"198-206","title":"Study Case Terhadap Efektivitas Penyelenggaraan Kebijakan Program Pelayanan Kesehatan Gratis Dengan Berbasis E-Ktp Di Kabupaten Malaka","type":"article-journal","volume":"10"},"locator":"200","uris":["http://www.mendeley.com/documents/?uuid=028fa362-bc24-4c0b-8d14-d7d0a2158b27"]}],"mendeley":{"formattedCitation":"(Nahak et al., 2022, p. 200)","plainTextFormattedCitation":"(Nahak et al., 2022, p. 200)","previouslyFormattedCitation":"(Nahak et al., 2022, p. 200)"},"properties":{"noteIndex":0},"schema":"https://github.com/citation-style-language/schema/raw/master/csl-citation.json"}</w:instrText>
      </w:r>
      <w:r w:rsidRPr="00B153B3">
        <w:rPr>
          <w:rFonts w:ascii="Times New Roman" w:eastAsia="Calibri" w:hAnsi="Times New Roman" w:cs="Times New Roman"/>
          <w:sz w:val="24"/>
          <w:szCs w:val="24"/>
          <w:vertAlign w:val="superscript"/>
        </w:rPr>
        <w:fldChar w:fldCharType="separate"/>
      </w:r>
      <w:r w:rsidRPr="00B153B3">
        <w:rPr>
          <w:rFonts w:ascii="Times New Roman" w:eastAsia="Calibri" w:hAnsi="Times New Roman" w:cs="Times New Roman"/>
          <w:bCs/>
          <w:noProof/>
          <w:sz w:val="24"/>
          <w:szCs w:val="24"/>
        </w:rPr>
        <w:t>(Nahak et al., 2022, p. 200)</w:t>
      </w:r>
      <w:r w:rsidRPr="00B153B3">
        <w:rPr>
          <w:rFonts w:ascii="Times New Roman" w:eastAsia="Calibri" w:hAnsi="Times New Roman" w:cs="Times New Roman"/>
          <w:sz w:val="24"/>
          <w:szCs w:val="24"/>
        </w:rPr>
        <w:fldChar w:fldCharType="end"/>
      </w:r>
      <w:r w:rsidRPr="00B153B3">
        <w:rPr>
          <w:rFonts w:ascii="Times New Roman" w:eastAsia="Calibri" w:hAnsi="Times New Roman" w:cs="Times New Roman"/>
          <w:sz w:val="24"/>
          <w:szCs w:val="24"/>
        </w:rPr>
        <w:t>.</w:t>
      </w:r>
      <w:r w:rsidRPr="00B153B3">
        <w:rPr>
          <w:rFonts w:ascii="Times New Roman" w:eastAsia="Calibri" w:hAnsi="Times New Roman" w:cs="Times New Roman"/>
          <w:vanish/>
          <w:sz w:val="24"/>
          <w:szCs w:val="24"/>
        </w:rPr>
        <w:t>Top of Form</w:t>
      </w:r>
    </w:p>
    <w:p w14:paraId="018169C5" w14:textId="77777777" w:rsidR="00F34482" w:rsidRDefault="00F34482" w:rsidP="00F34482">
      <w:pPr>
        <w:pStyle w:val="Heading1"/>
        <w:keepNext/>
        <w:keepLines/>
        <w:tabs>
          <w:tab w:val="left" w:pos="216"/>
        </w:tabs>
        <w:spacing w:before="0" w:beforeAutospacing="0" w:after="0" w:afterAutospacing="0"/>
        <w:rPr>
          <w:rFonts w:eastAsia="SimSun"/>
          <w:bCs w:val="0"/>
          <w:spacing w:val="-1"/>
          <w:kern w:val="0"/>
          <w:sz w:val="22"/>
          <w:szCs w:val="22"/>
        </w:rPr>
      </w:pPr>
    </w:p>
    <w:p w14:paraId="4A853435" w14:textId="77777777" w:rsidR="002D328D" w:rsidRDefault="007D7E44" w:rsidP="002D328D">
      <w:pPr>
        <w:pStyle w:val="Heading1"/>
        <w:keepNext/>
        <w:keepLines/>
        <w:tabs>
          <w:tab w:val="left" w:pos="216"/>
        </w:tabs>
        <w:spacing w:before="0" w:beforeAutospacing="0" w:after="0" w:afterAutospacing="0" w:line="276" w:lineRule="auto"/>
        <w:rPr>
          <w:sz w:val="22"/>
          <w:szCs w:val="22"/>
          <w:lang w:val="id-ID"/>
        </w:rPr>
      </w:pPr>
      <w:r w:rsidRPr="00395E36">
        <w:rPr>
          <w:rFonts w:eastAsia="SimSun"/>
          <w:bCs w:val="0"/>
          <w:spacing w:val="-1"/>
          <w:kern w:val="0"/>
          <w:sz w:val="22"/>
          <w:szCs w:val="22"/>
        </w:rPr>
        <w:t xml:space="preserve">C.  </w:t>
      </w:r>
      <w:r w:rsidR="00EA1FCA" w:rsidRPr="00395E36">
        <w:rPr>
          <w:sz w:val="22"/>
          <w:szCs w:val="22"/>
          <w:lang w:val="id-ID"/>
        </w:rPr>
        <w:t>HASIL DAN PEMBAHASAN</w:t>
      </w:r>
    </w:p>
    <w:p w14:paraId="04B223CB" w14:textId="1684ECE9" w:rsidR="002D328D" w:rsidRPr="002D328D" w:rsidRDefault="00E42B94" w:rsidP="00E42B94">
      <w:pPr>
        <w:pStyle w:val="Heading1"/>
        <w:keepNext/>
        <w:keepLines/>
        <w:tabs>
          <w:tab w:val="left" w:pos="216"/>
        </w:tabs>
        <w:spacing w:before="0" w:beforeAutospacing="0" w:after="0" w:afterAutospacing="0" w:line="276" w:lineRule="auto"/>
        <w:rPr>
          <w:sz w:val="22"/>
          <w:szCs w:val="22"/>
          <w:lang w:val="id-ID"/>
        </w:rPr>
      </w:pPr>
      <w:r>
        <w:rPr>
          <w:rFonts w:eastAsia="Calibri"/>
          <w:sz w:val="24"/>
          <w:szCs w:val="24"/>
        </w:rPr>
        <w:tab/>
        <w:t xml:space="preserve">  </w:t>
      </w:r>
      <w:proofErr w:type="spellStart"/>
      <w:r w:rsidR="002D328D" w:rsidRPr="002D328D">
        <w:rPr>
          <w:rFonts w:eastAsia="Calibri"/>
          <w:sz w:val="24"/>
          <w:szCs w:val="24"/>
        </w:rPr>
        <w:t>Profil</w:t>
      </w:r>
      <w:proofErr w:type="spellEnd"/>
      <w:r w:rsidR="002D328D" w:rsidRPr="002D328D">
        <w:rPr>
          <w:rFonts w:eastAsia="Calibri"/>
          <w:sz w:val="24"/>
          <w:szCs w:val="24"/>
        </w:rPr>
        <w:t xml:space="preserve"> </w:t>
      </w:r>
      <w:proofErr w:type="spellStart"/>
      <w:r w:rsidR="002D328D" w:rsidRPr="002D328D">
        <w:rPr>
          <w:rFonts w:eastAsia="Calibri"/>
          <w:sz w:val="24"/>
          <w:szCs w:val="24"/>
        </w:rPr>
        <w:t>Pesantren</w:t>
      </w:r>
      <w:proofErr w:type="spellEnd"/>
      <w:r w:rsidR="002D328D" w:rsidRPr="002D328D">
        <w:rPr>
          <w:rFonts w:eastAsia="Calibri"/>
          <w:sz w:val="24"/>
          <w:szCs w:val="24"/>
        </w:rPr>
        <w:t xml:space="preserve"> Ora Aji</w:t>
      </w:r>
    </w:p>
    <w:p w14:paraId="41300405" w14:textId="77777777" w:rsidR="00E42B94" w:rsidRDefault="002D328D" w:rsidP="00E42B94">
      <w:pPr>
        <w:pStyle w:val="ListParagraph"/>
        <w:numPr>
          <w:ilvl w:val="0"/>
          <w:numId w:val="37"/>
        </w:numPr>
        <w:jc w:val="both"/>
        <w:rPr>
          <w:rFonts w:ascii="Times New Roman" w:eastAsia="Calibri" w:hAnsi="Times New Roman" w:cs="Times New Roman"/>
          <w:sz w:val="24"/>
          <w:szCs w:val="24"/>
        </w:rPr>
      </w:pPr>
      <w:r w:rsidRPr="00E42B94">
        <w:rPr>
          <w:rFonts w:ascii="Times New Roman" w:eastAsia="Calibri" w:hAnsi="Times New Roman" w:cs="Times New Roman"/>
          <w:sz w:val="24"/>
          <w:szCs w:val="24"/>
        </w:rPr>
        <w:t xml:space="preserve">Sejarah </w:t>
      </w:r>
      <w:proofErr w:type="spellStart"/>
      <w:r w:rsidRPr="00E42B94">
        <w:rPr>
          <w:rFonts w:ascii="Times New Roman" w:eastAsia="Calibri" w:hAnsi="Times New Roman" w:cs="Times New Roman"/>
          <w:sz w:val="24"/>
          <w:szCs w:val="24"/>
        </w:rPr>
        <w:t>Berdiriny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ondo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santren</w:t>
      </w:r>
      <w:proofErr w:type="spellEnd"/>
      <w:r w:rsidRPr="00E42B94">
        <w:rPr>
          <w:rFonts w:ascii="Times New Roman" w:eastAsia="Calibri" w:hAnsi="Times New Roman" w:cs="Times New Roman"/>
          <w:sz w:val="24"/>
          <w:szCs w:val="24"/>
        </w:rPr>
        <w:t xml:space="preserve"> Ora Aji</w:t>
      </w:r>
    </w:p>
    <w:p w14:paraId="2E7EB7DE" w14:textId="236DAA6E" w:rsidR="002D328D" w:rsidRPr="00E42B94" w:rsidRDefault="002D328D" w:rsidP="00E42B94">
      <w:pPr>
        <w:pStyle w:val="ListParagraph"/>
        <w:ind w:firstLine="720"/>
        <w:jc w:val="both"/>
        <w:rPr>
          <w:rFonts w:ascii="Times New Roman" w:eastAsia="Calibri" w:hAnsi="Times New Roman" w:cs="Times New Roman"/>
          <w:sz w:val="24"/>
          <w:szCs w:val="24"/>
        </w:rPr>
      </w:pPr>
      <w:proofErr w:type="spellStart"/>
      <w:r w:rsidRPr="00E42B94">
        <w:rPr>
          <w:rFonts w:ascii="Times New Roman" w:eastAsia="Calibri" w:hAnsi="Times New Roman" w:cs="Times New Roman"/>
          <w:sz w:val="24"/>
          <w:szCs w:val="24"/>
        </w:rPr>
        <w:t>Pondo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santren</w:t>
      </w:r>
      <w:proofErr w:type="spellEnd"/>
      <w:r w:rsidRPr="00E42B94">
        <w:rPr>
          <w:rFonts w:ascii="Times New Roman" w:eastAsia="Calibri" w:hAnsi="Times New Roman" w:cs="Times New Roman"/>
          <w:sz w:val="24"/>
          <w:szCs w:val="24"/>
        </w:rPr>
        <w:t xml:space="preserve"> Ora Aji </w:t>
      </w:r>
      <w:proofErr w:type="spellStart"/>
      <w:r w:rsidRPr="00E42B94">
        <w:rPr>
          <w:rFonts w:ascii="Times New Roman" w:eastAsia="Calibri" w:hAnsi="Times New Roman" w:cs="Times New Roman"/>
          <w:sz w:val="24"/>
          <w:szCs w:val="24"/>
        </w:rPr>
        <w:t>berdir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rtama</w:t>
      </w:r>
      <w:proofErr w:type="spellEnd"/>
      <w:r w:rsidRPr="00E42B94">
        <w:rPr>
          <w:rFonts w:ascii="Times New Roman" w:eastAsia="Calibri" w:hAnsi="Times New Roman" w:cs="Times New Roman"/>
          <w:sz w:val="24"/>
          <w:szCs w:val="24"/>
        </w:rPr>
        <w:t xml:space="preserve"> kali oleh KH. Miftah Maulana </w:t>
      </w:r>
      <w:proofErr w:type="spellStart"/>
      <w:r w:rsidRPr="00E42B94">
        <w:rPr>
          <w:rFonts w:ascii="Times New Roman" w:eastAsia="Calibri" w:hAnsi="Times New Roman" w:cs="Times New Roman"/>
          <w:sz w:val="24"/>
          <w:szCs w:val="24"/>
        </w:rPr>
        <w:t>Habiburrahman</w:t>
      </w:r>
      <w:proofErr w:type="spellEnd"/>
      <w:r w:rsidRPr="00E42B94">
        <w:rPr>
          <w:rFonts w:ascii="Times New Roman" w:eastAsia="Calibri" w:hAnsi="Times New Roman" w:cs="Times New Roman"/>
          <w:sz w:val="24"/>
          <w:szCs w:val="24"/>
        </w:rPr>
        <w:t xml:space="preserve"> pada </w:t>
      </w:r>
      <w:proofErr w:type="spellStart"/>
      <w:r w:rsidRPr="00E42B94">
        <w:rPr>
          <w:rFonts w:ascii="Times New Roman" w:eastAsia="Calibri" w:hAnsi="Times New Roman" w:cs="Times New Roman"/>
          <w:sz w:val="24"/>
          <w:szCs w:val="24"/>
        </w:rPr>
        <w:t>tahun</w:t>
      </w:r>
      <w:proofErr w:type="spellEnd"/>
      <w:r w:rsidRPr="00E42B94">
        <w:rPr>
          <w:rFonts w:ascii="Times New Roman" w:eastAsia="Calibri" w:hAnsi="Times New Roman" w:cs="Times New Roman"/>
          <w:sz w:val="24"/>
          <w:szCs w:val="24"/>
        </w:rPr>
        <w:t xml:space="preserve"> 2012 </w:t>
      </w:r>
      <w:proofErr w:type="spellStart"/>
      <w:r w:rsidRPr="00E42B94">
        <w:rPr>
          <w:rFonts w:ascii="Times New Roman" w:eastAsia="Calibri" w:hAnsi="Times New Roman" w:cs="Times New Roman"/>
          <w:sz w:val="24"/>
          <w:szCs w:val="24"/>
        </w:rPr>
        <w:t>Masehi</w:t>
      </w:r>
      <w:proofErr w:type="spellEnd"/>
      <w:r w:rsidRPr="00E42B94">
        <w:rPr>
          <w:rFonts w:ascii="Times New Roman" w:eastAsia="Calibri" w:hAnsi="Times New Roman" w:cs="Times New Roman"/>
          <w:sz w:val="24"/>
          <w:szCs w:val="24"/>
        </w:rPr>
        <w:t xml:space="preserve">, di Dusun </w:t>
      </w:r>
      <w:proofErr w:type="spellStart"/>
      <w:r w:rsidRPr="00E42B94">
        <w:rPr>
          <w:rFonts w:ascii="Times New Roman" w:eastAsia="Calibri" w:hAnsi="Times New Roman" w:cs="Times New Roman"/>
          <w:sz w:val="24"/>
          <w:szCs w:val="24"/>
        </w:rPr>
        <w:t>Tundan</w:t>
      </w:r>
      <w:proofErr w:type="spellEnd"/>
      <w:r w:rsidRPr="00E42B94">
        <w:rPr>
          <w:rFonts w:ascii="Times New Roman" w:eastAsia="Calibri" w:hAnsi="Times New Roman" w:cs="Times New Roman"/>
          <w:sz w:val="24"/>
          <w:szCs w:val="24"/>
        </w:rPr>
        <w:t xml:space="preserve">, Desa </w:t>
      </w:r>
      <w:proofErr w:type="spellStart"/>
      <w:r w:rsidRPr="00E42B94">
        <w:rPr>
          <w:rFonts w:ascii="Times New Roman" w:eastAsia="Calibri" w:hAnsi="Times New Roman" w:cs="Times New Roman"/>
          <w:sz w:val="24"/>
          <w:szCs w:val="24"/>
        </w:rPr>
        <w:t>Purwomartan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Kecamat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Kalas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Kabupaten</w:t>
      </w:r>
      <w:proofErr w:type="spellEnd"/>
      <w:r w:rsidRPr="00E42B94">
        <w:rPr>
          <w:rFonts w:ascii="Times New Roman" w:eastAsia="Calibri" w:hAnsi="Times New Roman" w:cs="Times New Roman"/>
          <w:sz w:val="24"/>
          <w:szCs w:val="24"/>
        </w:rPr>
        <w:t xml:space="preserve"> Sleman, </w:t>
      </w:r>
      <w:proofErr w:type="spellStart"/>
      <w:r w:rsidRPr="00E42B94">
        <w:rPr>
          <w:rFonts w:ascii="Times New Roman" w:eastAsia="Calibri" w:hAnsi="Times New Roman" w:cs="Times New Roman"/>
          <w:sz w:val="24"/>
          <w:szCs w:val="24"/>
        </w:rPr>
        <w:t>Provinsi</w:t>
      </w:r>
      <w:proofErr w:type="spellEnd"/>
      <w:r w:rsidRPr="00E42B94">
        <w:rPr>
          <w:rFonts w:ascii="Times New Roman" w:eastAsia="Calibri" w:hAnsi="Times New Roman" w:cs="Times New Roman"/>
          <w:sz w:val="24"/>
          <w:szCs w:val="24"/>
        </w:rPr>
        <w:t xml:space="preserve"> Daerah Istimewa Yogyakarta. </w:t>
      </w:r>
      <w:proofErr w:type="spellStart"/>
      <w:r w:rsidRPr="00E42B94">
        <w:rPr>
          <w:rFonts w:ascii="Times New Roman" w:eastAsia="Calibri" w:hAnsi="Times New Roman" w:cs="Times New Roman"/>
          <w:sz w:val="24"/>
          <w:szCs w:val="24"/>
        </w:rPr>
        <w:t>Pendiri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ondo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santren</w:t>
      </w:r>
      <w:proofErr w:type="spellEnd"/>
      <w:r w:rsidRPr="00E42B94">
        <w:rPr>
          <w:rFonts w:ascii="Times New Roman" w:eastAsia="Calibri" w:hAnsi="Times New Roman" w:cs="Times New Roman"/>
          <w:sz w:val="24"/>
          <w:szCs w:val="24"/>
        </w:rPr>
        <w:t xml:space="preserve"> Ora Aji </w:t>
      </w:r>
      <w:proofErr w:type="spellStart"/>
      <w:r w:rsidRPr="00E42B94">
        <w:rPr>
          <w:rFonts w:ascii="Times New Roman" w:eastAsia="Calibri" w:hAnsi="Times New Roman" w:cs="Times New Roman"/>
          <w:sz w:val="24"/>
          <w:szCs w:val="24"/>
        </w:rPr>
        <w:t>memilik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tuju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utam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untu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embentu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generas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uda</w:t>
      </w:r>
      <w:proofErr w:type="spellEnd"/>
      <w:r w:rsidRPr="00E42B94">
        <w:rPr>
          <w:rFonts w:ascii="Times New Roman" w:eastAsia="Calibri" w:hAnsi="Times New Roman" w:cs="Times New Roman"/>
          <w:sz w:val="24"/>
          <w:szCs w:val="24"/>
        </w:rPr>
        <w:t xml:space="preserve"> Islam yang </w:t>
      </w:r>
      <w:proofErr w:type="spellStart"/>
      <w:r w:rsidRPr="00E42B94">
        <w:rPr>
          <w:rFonts w:ascii="Times New Roman" w:eastAsia="Calibri" w:hAnsi="Times New Roman" w:cs="Times New Roman"/>
          <w:sz w:val="24"/>
          <w:szCs w:val="24"/>
        </w:rPr>
        <w:t>memaham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secar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endalam</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ajaran</w:t>
      </w:r>
      <w:proofErr w:type="spellEnd"/>
      <w:r w:rsidRPr="00E42B94">
        <w:rPr>
          <w:rFonts w:ascii="Times New Roman" w:eastAsia="Calibri" w:hAnsi="Times New Roman" w:cs="Times New Roman"/>
          <w:sz w:val="24"/>
          <w:szCs w:val="24"/>
        </w:rPr>
        <w:t xml:space="preserve"> agama, </w:t>
      </w:r>
      <w:proofErr w:type="spellStart"/>
      <w:r w:rsidRPr="00E42B94">
        <w:rPr>
          <w:rFonts w:ascii="Times New Roman" w:eastAsia="Calibri" w:hAnsi="Times New Roman" w:cs="Times New Roman"/>
          <w:sz w:val="24"/>
          <w:szCs w:val="24"/>
        </w:rPr>
        <w:t>berim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bertakw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emilik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ngetahu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luas</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keterampil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rofesional</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sert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andiri</w:t>
      </w:r>
      <w:proofErr w:type="spellEnd"/>
      <w:r w:rsidRPr="00E42B94">
        <w:rPr>
          <w:rFonts w:ascii="Times New Roman" w:eastAsia="Calibri" w:hAnsi="Times New Roman" w:cs="Times New Roman"/>
          <w:sz w:val="24"/>
          <w:szCs w:val="24"/>
        </w:rPr>
        <w:t xml:space="preserve">. Motto </w:t>
      </w:r>
      <w:r w:rsidRPr="00E42B94">
        <w:rPr>
          <w:rFonts w:ascii="Times New Roman" w:eastAsia="Calibri" w:hAnsi="Times New Roman" w:cs="Times New Roman"/>
          <w:i/>
          <w:iCs/>
          <w:sz w:val="24"/>
          <w:szCs w:val="24"/>
        </w:rPr>
        <w:t>“</w:t>
      </w:r>
      <w:proofErr w:type="spellStart"/>
      <w:r w:rsidRPr="00E42B94">
        <w:rPr>
          <w:rFonts w:ascii="Times New Roman" w:eastAsia="Calibri" w:hAnsi="Times New Roman" w:cs="Times New Roman"/>
          <w:i/>
          <w:iCs/>
          <w:sz w:val="24"/>
          <w:szCs w:val="24"/>
        </w:rPr>
        <w:t>Ahlussunah</w:t>
      </w:r>
      <w:proofErr w:type="spellEnd"/>
      <w:r w:rsidRPr="00E42B94">
        <w:rPr>
          <w:rFonts w:ascii="Times New Roman" w:eastAsia="Calibri" w:hAnsi="Times New Roman" w:cs="Times New Roman"/>
          <w:i/>
          <w:iCs/>
          <w:sz w:val="24"/>
          <w:szCs w:val="24"/>
        </w:rPr>
        <w:t xml:space="preserve"> </w:t>
      </w:r>
      <w:proofErr w:type="spellStart"/>
      <w:r w:rsidRPr="00E42B94">
        <w:rPr>
          <w:rFonts w:ascii="Times New Roman" w:eastAsia="Calibri" w:hAnsi="Times New Roman" w:cs="Times New Roman"/>
          <w:i/>
          <w:iCs/>
          <w:sz w:val="24"/>
          <w:szCs w:val="24"/>
        </w:rPr>
        <w:t>wal</w:t>
      </w:r>
      <w:proofErr w:type="spellEnd"/>
      <w:r w:rsidRPr="00E42B94">
        <w:rPr>
          <w:rFonts w:ascii="Times New Roman" w:eastAsia="Calibri" w:hAnsi="Times New Roman" w:cs="Times New Roman"/>
          <w:i/>
          <w:iCs/>
          <w:sz w:val="24"/>
          <w:szCs w:val="24"/>
        </w:rPr>
        <w:t xml:space="preserve"> </w:t>
      </w:r>
      <w:proofErr w:type="spellStart"/>
      <w:r w:rsidRPr="00E42B94">
        <w:rPr>
          <w:rFonts w:ascii="Times New Roman" w:eastAsia="Calibri" w:hAnsi="Times New Roman" w:cs="Times New Roman"/>
          <w:i/>
          <w:iCs/>
          <w:sz w:val="24"/>
          <w:szCs w:val="24"/>
        </w:rPr>
        <w:t>Jama’ah</w:t>
      </w:r>
      <w:proofErr w:type="spellEnd"/>
      <w:r w:rsidRPr="00E42B94">
        <w:rPr>
          <w:rFonts w:ascii="Times New Roman" w:eastAsia="Calibri" w:hAnsi="Times New Roman" w:cs="Times New Roman"/>
          <w:i/>
          <w:iCs/>
          <w:sz w:val="24"/>
          <w:szCs w:val="24"/>
        </w:rPr>
        <w:t>”</w:t>
      </w:r>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ijadik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landas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ndidik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untu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enciptak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keseimbang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antar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ndidikan</w:t>
      </w:r>
      <w:proofErr w:type="spellEnd"/>
      <w:r w:rsidRPr="00E42B94">
        <w:rPr>
          <w:rFonts w:ascii="Times New Roman" w:eastAsia="Calibri" w:hAnsi="Times New Roman" w:cs="Times New Roman"/>
          <w:sz w:val="24"/>
          <w:szCs w:val="24"/>
        </w:rPr>
        <w:t xml:space="preserve"> agama </w:t>
      </w:r>
      <w:proofErr w:type="spellStart"/>
      <w:r w:rsidRPr="00E42B94">
        <w:rPr>
          <w:rFonts w:ascii="Times New Roman" w:eastAsia="Calibri" w:hAnsi="Times New Roman" w:cs="Times New Roman"/>
          <w:sz w:val="24"/>
          <w:szCs w:val="24"/>
        </w:rPr>
        <w:t>sebaga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asar</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keyakinan</w:t>
      </w:r>
      <w:proofErr w:type="spellEnd"/>
      <w:r w:rsidRPr="00E42B94">
        <w:rPr>
          <w:rFonts w:ascii="Times New Roman" w:eastAsia="Calibri" w:hAnsi="Times New Roman" w:cs="Times New Roman"/>
          <w:sz w:val="24"/>
          <w:szCs w:val="24"/>
        </w:rPr>
        <w:t xml:space="preserve"> dan </w:t>
      </w:r>
      <w:proofErr w:type="spellStart"/>
      <w:r w:rsidRPr="00E42B94">
        <w:rPr>
          <w:rFonts w:ascii="Times New Roman" w:eastAsia="Calibri" w:hAnsi="Times New Roman" w:cs="Times New Roman"/>
          <w:sz w:val="24"/>
          <w:szCs w:val="24"/>
        </w:rPr>
        <w:t>amal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kepada</w:t>
      </w:r>
      <w:proofErr w:type="spellEnd"/>
      <w:r w:rsidRPr="00E42B94">
        <w:rPr>
          <w:rFonts w:ascii="Times New Roman" w:eastAsia="Calibri" w:hAnsi="Times New Roman" w:cs="Times New Roman"/>
          <w:sz w:val="24"/>
          <w:szCs w:val="24"/>
        </w:rPr>
        <w:t xml:space="preserve"> Sang </w:t>
      </w:r>
      <w:proofErr w:type="spellStart"/>
      <w:r w:rsidRPr="00E42B94">
        <w:rPr>
          <w:rFonts w:ascii="Times New Roman" w:eastAsia="Calibri" w:hAnsi="Times New Roman" w:cs="Times New Roman"/>
          <w:sz w:val="24"/>
          <w:szCs w:val="24"/>
        </w:rPr>
        <w:t>Pencipt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sert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ndidik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umum</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sebaga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asar</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kehidup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sosial</w:t>
      </w:r>
      <w:proofErr w:type="spellEnd"/>
      <w:r w:rsidRPr="00E42B94">
        <w:rPr>
          <w:rFonts w:ascii="Times New Roman" w:eastAsia="Calibri" w:hAnsi="Times New Roman" w:cs="Times New Roman"/>
          <w:sz w:val="24"/>
          <w:szCs w:val="24"/>
        </w:rPr>
        <w:t xml:space="preserve"> dan negara </w:t>
      </w:r>
      <w:proofErr w:type="spellStart"/>
      <w:r w:rsidRPr="00E42B94">
        <w:rPr>
          <w:rFonts w:ascii="Times New Roman" w:eastAsia="Calibri" w:hAnsi="Times New Roman" w:cs="Times New Roman"/>
          <w:sz w:val="24"/>
          <w:szCs w:val="24"/>
        </w:rPr>
        <w:t>sesua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engan</w:t>
      </w:r>
      <w:proofErr w:type="spellEnd"/>
      <w:r w:rsidRPr="00E42B94">
        <w:rPr>
          <w:rFonts w:ascii="Times New Roman" w:eastAsia="Calibri" w:hAnsi="Times New Roman" w:cs="Times New Roman"/>
          <w:sz w:val="24"/>
          <w:szCs w:val="24"/>
        </w:rPr>
        <w:t xml:space="preserve"> UUD 1945 dan Pancasila. </w:t>
      </w:r>
      <w:proofErr w:type="spellStart"/>
      <w:r w:rsidRPr="00E42B94">
        <w:rPr>
          <w:rFonts w:ascii="Times New Roman" w:eastAsia="Calibri" w:hAnsi="Times New Roman" w:cs="Times New Roman"/>
          <w:sz w:val="24"/>
          <w:szCs w:val="24"/>
        </w:rPr>
        <w:t>Pondo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santren</w:t>
      </w:r>
      <w:proofErr w:type="spellEnd"/>
      <w:r w:rsidRPr="00E42B94">
        <w:rPr>
          <w:rFonts w:ascii="Times New Roman" w:eastAsia="Calibri" w:hAnsi="Times New Roman" w:cs="Times New Roman"/>
          <w:sz w:val="24"/>
          <w:szCs w:val="24"/>
        </w:rPr>
        <w:t xml:space="preserve"> Ora Aji </w:t>
      </w:r>
      <w:proofErr w:type="spellStart"/>
      <w:r w:rsidRPr="00E42B94">
        <w:rPr>
          <w:rFonts w:ascii="Times New Roman" w:eastAsia="Calibri" w:hAnsi="Times New Roman" w:cs="Times New Roman"/>
          <w:sz w:val="24"/>
          <w:szCs w:val="24"/>
        </w:rPr>
        <w:t>mendapat</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orongan</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ositif</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ar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asyarakat</w:t>
      </w:r>
      <w:proofErr w:type="spellEnd"/>
      <w:r w:rsidRPr="00E42B94">
        <w:rPr>
          <w:rFonts w:ascii="Times New Roman" w:eastAsia="Calibri" w:hAnsi="Times New Roman" w:cs="Times New Roman"/>
          <w:sz w:val="24"/>
          <w:szCs w:val="24"/>
        </w:rPr>
        <w:t xml:space="preserve"> dan </w:t>
      </w:r>
      <w:proofErr w:type="spellStart"/>
      <w:r w:rsidRPr="00E42B94">
        <w:rPr>
          <w:rFonts w:ascii="Times New Roman" w:eastAsia="Calibri" w:hAnsi="Times New Roman" w:cs="Times New Roman"/>
          <w:sz w:val="24"/>
          <w:szCs w:val="24"/>
        </w:rPr>
        <w:t>pemerintah</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aerah</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bai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alam</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bentuk</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dukungan</w:t>
      </w:r>
      <w:proofErr w:type="spellEnd"/>
      <w:r w:rsidRPr="00E42B94">
        <w:rPr>
          <w:rFonts w:ascii="Times New Roman" w:eastAsia="Calibri" w:hAnsi="Times New Roman" w:cs="Times New Roman"/>
          <w:sz w:val="24"/>
          <w:szCs w:val="24"/>
        </w:rPr>
        <w:t xml:space="preserve"> moral </w:t>
      </w:r>
      <w:proofErr w:type="spellStart"/>
      <w:r w:rsidRPr="00E42B94">
        <w:rPr>
          <w:rFonts w:ascii="Times New Roman" w:eastAsia="Calibri" w:hAnsi="Times New Roman" w:cs="Times New Roman"/>
          <w:sz w:val="24"/>
          <w:szCs w:val="24"/>
        </w:rPr>
        <w:t>maupun</w:t>
      </w:r>
      <w:proofErr w:type="spellEnd"/>
      <w:r w:rsidRPr="00E42B94">
        <w:rPr>
          <w:rFonts w:ascii="Times New Roman" w:eastAsia="Calibri" w:hAnsi="Times New Roman" w:cs="Times New Roman"/>
          <w:sz w:val="24"/>
          <w:szCs w:val="24"/>
        </w:rPr>
        <w:t xml:space="preserve"> material, </w:t>
      </w:r>
      <w:proofErr w:type="spellStart"/>
      <w:r w:rsidRPr="00E42B94">
        <w:rPr>
          <w:rFonts w:ascii="Times New Roman" w:eastAsia="Calibri" w:hAnsi="Times New Roman" w:cs="Times New Roman"/>
          <w:sz w:val="24"/>
          <w:szCs w:val="24"/>
        </w:rPr>
        <w:t>sehingga</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engalami</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peningkatan</w:t>
      </w:r>
      <w:proofErr w:type="spellEnd"/>
      <w:r w:rsidRPr="00E42B94">
        <w:rPr>
          <w:rFonts w:ascii="Times New Roman" w:eastAsia="Calibri" w:hAnsi="Times New Roman" w:cs="Times New Roman"/>
          <w:sz w:val="24"/>
          <w:szCs w:val="24"/>
        </w:rPr>
        <w:t xml:space="preserve"> yang </w:t>
      </w:r>
      <w:proofErr w:type="spellStart"/>
      <w:r w:rsidRPr="00E42B94">
        <w:rPr>
          <w:rFonts w:ascii="Times New Roman" w:eastAsia="Calibri" w:hAnsi="Times New Roman" w:cs="Times New Roman"/>
          <w:sz w:val="24"/>
          <w:szCs w:val="24"/>
        </w:rPr>
        <w:t>cukup</w:t>
      </w:r>
      <w:proofErr w:type="spellEnd"/>
      <w:r w:rsidRPr="00E42B94">
        <w:rPr>
          <w:rFonts w:ascii="Times New Roman" w:eastAsia="Calibri" w:hAnsi="Times New Roman" w:cs="Times New Roman"/>
          <w:sz w:val="24"/>
          <w:szCs w:val="24"/>
        </w:rPr>
        <w:t xml:space="preserve"> </w:t>
      </w:r>
      <w:proofErr w:type="spellStart"/>
      <w:r w:rsidRPr="00E42B94">
        <w:rPr>
          <w:rFonts w:ascii="Times New Roman" w:eastAsia="Calibri" w:hAnsi="Times New Roman" w:cs="Times New Roman"/>
          <w:sz w:val="24"/>
          <w:szCs w:val="24"/>
        </w:rPr>
        <w:t>membanggakan</w:t>
      </w:r>
      <w:proofErr w:type="spellEnd"/>
      <w:r w:rsidRPr="00E42B94">
        <w:rPr>
          <w:rFonts w:ascii="Times New Roman" w:eastAsia="Calibri" w:hAnsi="Times New Roman" w:cs="Times New Roman"/>
          <w:sz w:val="24"/>
          <w:szCs w:val="24"/>
        </w:rPr>
        <w:t>.</w:t>
      </w:r>
    </w:p>
    <w:p w14:paraId="4E60858E" w14:textId="77777777" w:rsidR="002D328D" w:rsidRPr="002D328D" w:rsidRDefault="002D328D" w:rsidP="002D328D">
      <w:pPr>
        <w:ind w:left="720" w:firstLine="72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stitu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esantre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melib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formal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jenj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tara</w:t>
      </w:r>
      <w:proofErr w:type="spellEnd"/>
      <w:r w:rsidRPr="002D328D">
        <w:rPr>
          <w:rFonts w:ascii="Times New Roman" w:eastAsia="Calibri" w:hAnsi="Times New Roman" w:cs="Times New Roman"/>
          <w:sz w:val="24"/>
          <w:szCs w:val="24"/>
        </w:rPr>
        <w:t xml:space="preserve"> (MDA-MTs-MA), dan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non formal </w:t>
      </w:r>
      <w:proofErr w:type="spellStart"/>
      <w:r w:rsidRPr="002D328D">
        <w:rPr>
          <w:rFonts w:ascii="Times New Roman" w:eastAsia="Calibri" w:hAnsi="Times New Roman" w:cs="Times New Roman"/>
          <w:sz w:val="24"/>
          <w:szCs w:val="24"/>
        </w:rPr>
        <w:t>melalu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i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i/>
          <w:iCs/>
          <w:sz w:val="24"/>
          <w:szCs w:val="24"/>
        </w:rPr>
        <w:t>Ahlussunnah</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wal</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Jama’ah</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tarekat </w:t>
      </w:r>
      <w:proofErr w:type="spellStart"/>
      <w:r w:rsidRPr="002D328D">
        <w:rPr>
          <w:rFonts w:ascii="Times New Roman" w:eastAsia="Calibri" w:hAnsi="Times New Roman" w:cs="Times New Roman"/>
          <w:sz w:val="24"/>
          <w:szCs w:val="24"/>
        </w:rPr>
        <w:t>naqsyabandiyah</w:t>
      </w:r>
      <w:proofErr w:type="spellEnd"/>
      <w:r w:rsidRPr="002D328D">
        <w:rPr>
          <w:rFonts w:ascii="Times New Roman" w:eastAsia="Calibri" w:hAnsi="Times New Roman" w:cs="Times New Roman"/>
          <w:sz w:val="24"/>
          <w:szCs w:val="24"/>
        </w:rPr>
        <w:t xml:space="preserve">. Masa </w:t>
      </w:r>
      <w:proofErr w:type="spellStart"/>
      <w:r w:rsidRPr="002D328D">
        <w:rPr>
          <w:rFonts w:ascii="Times New Roman" w:eastAsia="Calibri" w:hAnsi="Times New Roman" w:cs="Times New Roman"/>
          <w:sz w:val="24"/>
          <w:szCs w:val="24"/>
        </w:rPr>
        <w:t>dep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diharap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t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kontribusi</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teng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alumni. </w:t>
      </w:r>
      <w:proofErr w:type="spellStart"/>
      <w:r w:rsidRPr="002D328D">
        <w:rPr>
          <w:rFonts w:ascii="Times New Roman" w:eastAsia="Calibri" w:hAnsi="Times New Roman" w:cs="Times New Roman"/>
          <w:sz w:val="24"/>
          <w:szCs w:val="24"/>
        </w:rPr>
        <w:t>Foku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tahuan</w:t>
      </w:r>
      <w:proofErr w:type="spellEnd"/>
      <w:r w:rsidRPr="002D328D">
        <w:rPr>
          <w:rFonts w:ascii="Times New Roman" w:eastAsia="Calibri" w:hAnsi="Times New Roman" w:cs="Times New Roman"/>
          <w:sz w:val="24"/>
          <w:szCs w:val="24"/>
        </w:rPr>
        <w:t xml:space="preserve"> agama, </w:t>
      </w:r>
      <w:proofErr w:type="spellStart"/>
      <w:r w:rsidRPr="002D328D">
        <w:rPr>
          <w:rFonts w:ascii="Times New Roman" w:eastAsia="Calibri" w:hAnsi="Times New Roman" w:cs="Times New Roman"/>
          <w:sz w:val="24"/>
          <w:szCs w:val="24"/>
        </w:rPr>
        <w:t>umum</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teknolo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idah</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ningk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ima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rap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hasi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ri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tak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jahter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berpengetah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u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insip-prinsip</w:t>
      </w:r>
      <w:proofErr w:type="spellEnd"/>
      <w:r w:rsidRPr="002D328D">
        <w:rPr>
          <w:rFonts w:ascii="Times New Roman" w:eastAsia="Calibri" w:hAnsi="Times New Roman" w:cs="Times New Roman"/>
          <w:sz w:val="24"/>
          <w:szCs w:val="24"/>
        </w:rPr>
        <w:t xml:space="preserve"> Pancasila dan UUD 1945.</w:t>
      </w:r>
    </w:p>
    <w:p w14:paraId="67F0847B" w14:textId="77777777" w:rsidR="002D328D" w:rsidRPr="002D328D" w:rsidRDefault="002D328D" w:rsidP="002D328D">
      <w:pPr>
        <w:ind w:left="720" w:firstLine="72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Sej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rikan</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tahun</w:t>
      </w:r>
      <w:proofErr w:type="spellEnd"/>
      <w:r w:rsidRPr="002D328D">
        <w:rPr>
          <w:rFonts w:ascii="Times New Roman" w:eastAsia="Calibri" w:hAnsi="Times New Roman" w:cs="Times New Roman"/>
          <w:sz w:val="24"/>
          <w:szCs w:val="24"/>
        </w:rPr>
        <w:t xml:space="preserve"> 2012,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berkomitm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wujud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mang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rilog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r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optima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a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wa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agamaan</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i/>
          <w:iCs/>
          <w:sz w:val="24"/>
          <w:szCs w:val="24"/>
        </w:rPr>
        <w:t>(</w:t>
      </w:r>
      <w:proofErr w:type="spellStart"/>
      <w:r w:rsidRPr="002D328D">
        <w:rPr>
          <w:rFonts w:ascii="Times New Roman" w:eastAsia="Calibri" w:hAnsi="Times New Roman" w:cs="Times New Roman"/>
          <w:i/>
          <w:iCs/>
          <w:sz w:val="24"/>
          <w:szCs w:val="24"/>
        </w:rPr>
        <w:t>tafaqquh</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fiddin</w:t>
      </w:r>
      <w:proofErr w:type="spellEnd"/>
      <w:r w:rsidRPr="002D328D">
        <w:rPr>
          <w:rFonts w:ascii="Times New Roman" w:eastAsia="Calibri" w:hAnsi="Times New Roman" w:cs="Times New Roman"/>
          <w:i/>
          <w:iCs/>
          <w:sz w:val="24"/>
          <w:szCs w:val="24"/>
        </w:rPr>
        <w:t>)</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emba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dan badan </w:t>
      </w:r>
      <w:proofErr w:type="spellStart"/>
      <w:r w:rsidRPr="002D328D">
        <w:rPr>
          <w:rFonts w:ascii="Times New Roman" w:eastAsia="Calibri" w:hAnsi="Times New Roman" w:cs="Times New Roman"/>
          <w:sz w:val="24"/>
          <w:szCs w:val="24"/>
        </w:rPr>
        <w:t>sosi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nkretis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mang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rilo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da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yang </w:t>
      </w:r>
      <w:proofErr w:type="spellStart"/>
      <w:r w:rsidRPr="002D328D">
        <w:rPr>
          <w:rFonts w:ascii="Times New Roman" w:eastAsia="Calibri" w:hAnsi="Times New Roman" w:cs="Times New Roman"/>
          <w:sz w:val="24"/>
          <w:szCs w:val="24"/>
        </w:rPr>
        <w:t>hadi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stitu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i/>
          <w:iCs/>
          <w:sz w:val="24"/>
          <w:szCs w:val="24"/>
        </w:rPr>
        <w:t>Ahlusunnah</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wal</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Jama’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kad</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et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d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sli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ba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agama dan </w:t>
      </w:r>
      <w:proofErr w:type="spellStart"/>
      <w:r w:rsidRPr="002D328D">
        <w:rPr>
          <w:rFonts w:ascii="Times New Roman" w:eastAsia="Calibri" w:hAnsi="Times New Roman" w:cs="Times New Roman"/>
          <w:sz w:val="24"/>
          <w:szCs w:val="24"/>
        </w:rPr>
        <w:t>bang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berup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er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ya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ad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mu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l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np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andang</w:t>
      </w:r>
      <w:proofErr w:type="spellEnd"/>
      <w:r w:rsidRPr="002D328D">
        <w:rPr>
          <w:rFonts w:ascii="Times New Roman" w:eastAsia="Calibri" w:hAnsi="Times New Roman" w:cs="Times New Roman"/>
          <w:sz w:val="24"/>
          <w:szCs w:val="24"/>
        </w:rPr>
        <w:t xml:space="preserve"> strata </w:t>
      </w:r>
      <w:proofErr w:type="spellStart"/>
      <w:r w:rsidRPr="002D328D">
        <w:rPr>
          <w:rFonts w:ascii="Times New Roman" w:eastAsia="Calibri" w:hAnsi="Times New Roman" w:cs="Times New Roman"/>
          <w:sz w:val="24"/>
          <w:szCs w:val="24"/>
        </w:rPr>
        <w:t>ekonom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sosial</w:t>
      </w:r>
      <w:proofErr w:type="spellEnd"/>
      <w:r w:rsidRPr="002D328D">
        <w:rPr>
          <w:rFonts w:ascii="Times New Roman" w:eastAsia="Calibri" w:hAnsi="Times New Roman" w:cs="Times New Roman"/>
          <w:sz w:val="24"/>
          <w:szCs w:val="24"/>
        </w:rPr>
        <w:t xml:space="preserve">. Hal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ja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wujud</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nya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mplement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ad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luruh</w:t>
      </w:r>
      <w:proofErr w:type="spellEnd"/>
      <w:r w:rsidRPr="002D328D">
        <w:rPr>
          <w:rFonts w:ascii="Times New Roman" w:eastAsia="Calibri" w:hAnsi="Times New Roman" w:cs="Times New Roman"/>
          <w:sz w:val="24"/>
          <w:szCs w:val="24"/>
        </w:rPr>
        <w:t xml:space="preserve"> rakyat Indonesia, di mana </w:t>
      </w:r>
      <w:proofErr w:type="spellStart"/>
      <w:r w:rsidRPr="002D328D">
        <w:rPr>
          <w:rFonts w:ascii="Times New Roman" w:eastAsia="Calibri" w:hAnsi="Times New Roman" w:cs="Times New Roman"/>
          <w:sz w:val="24"/>
          <w:szCs w:val="24"/>
        </w:rPr>
        <w:t>sebag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s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nt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as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pi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ngg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anggu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i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nak-an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w:t>
      </w:r>
      <w:r w:rsidRPr="002D328D">
        <w:rPr>
          <w:rFonts w:ascii="Times New Roman" w:eastAsia="Calibri" w:hAnsi="Times New Roman" w:cs="Times New Roman"/>
          <w:vanish/>
          <w:sz w:val="24"/>
          <w:szCs w:val="24"/>
        </w:rPr>
        <w:t>Top of Form</w:t>
      </w:r>
    </w:p>
    <w:p w14:paraId="5AF44C1C" w14:textId="77777777" w:rsidR="005E3E97" w:rsidRDefault="002D328D" w:rsidP="005E3E97">
      <w:pPr>
        <w:pStyle w:val="ListParagraph"/>
        <w:numPr>
          <w:ilvl w:val="0"/>
          <w:numId w:val="37"/>
        </w:numPr>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lastRenderedPageBreak/>
        <w:t>Biografi</w:t>
      </w:r>
      <w:proofErr w:type="spellEnd"/>
      <w:r w:rsidRPr="002766FA">
        <w:rPr>
          <w:rFonts w:ascii="Times New Roman" w:eastAsia="Calibri" w:hAnsi="Times New Roman" w:cs="Times New Roman"/>
          <w:sz w:val="24"/>
          <w:szCs w:val="24"/>
        </w:rPr>
        <w:t xml:space="preserve"> KH. Miftah Maulana </w:t>
      </w:r>
      <w:proofErr w:type="spellStart"/>
      <w:r w:rsidRPr="002766FA">
        <w:rPr>
          <w:rFonts w:ascii="Times New Roman" w:eastAsia="Calibri" w:hAnsi="Times New Roman" w:cs="Times New Roman"/>
          <w:sz w:val="24"/>
          <w:szCs w:val="24"/>
        </w:rPr>
        <w:t>Habiburrahman</w:t>
      </w:r>
      <w:proofErr w:type="spellEnd"/>
      <w:r w:rsidRPr="002766FA">
        <w:rPr>
          <w:rFonts w:ascii="Times New Roman" w:eastAsia="Calibri" w:hAnsi="Times New Roman" w:cs="Times New Roman"/>
          <w:sz w:val="24"/>
          <w:szCs w:val="24"/>
        </w:rPr>
        <w:t xml:space="preserve"> (Gus Miftah)</w:t>
      </w:r>
    </w:p>
    <w:p w14:paraId="6B72C44F" w14:textId="77777777" w:rsidR="005E3E97" w:rsidRDefault="002D328D" w:rsidP="005E3E97">
      <w:pPr>
        <w:pStyle w:val="ListParagraph"/>
        <w:ind w:firstLine="720"/>
        <w:jc w:val="both"/>
        <w:rPr>
          <w:rFonts w:ascii="Times New Roman" w:eastAsia="Calibri" w:hAnsi="Times New Roman" w:cs="Times New Roman"/>
          <w:sz w:val="24"/>
          <w:szCs w:val="24"/>
        </w:rPr>
      </w:pPr>
      <w:r w:rsidRPr="005E3E97">
        <w:rPr>
          <w:rFonts w:ascii="Times New Roman" w:eastAsia="Calibri" w:hAnsi="Times New Roman" w:cs="Times New Roman"/>
          <w:sz w:val="24"/>
          <w:szCs w:val="24"/>
        </w:rPr>
        <w:t xml:space="preserve">Gus Miftah, </w:t>
      </w:r>
      <w:proofErr w:type="spellStart"/>
      <w:r w:rsidRPr="005E3E97">
        <w:rPr>
          <w:rFonts w:ascii="Times New Roman" w:eastAsia="Calibri" w:hAnsi="Times New Roman" w:cs="Times New Roman"/>
          <w:sz w:val="24"/>
          <w:szCs w:val="24"/>
        </w:rPr>
        <w:t>atau</w:t>
      </w:r>
      <w:proofErr w:type="spellEnd"/>
      <w:r w:rsidRPr="005E3E97">
        <w:rPr>
          <w:rFonts w:ascii="Times New Roman" w:eastAsia="Calibri" w:hAnsi="Times New Roman" w:cs="Times New Roman"/>
          <w:sz w:val="24"/>
          <w:szCs w:val="24"/>
        </w:rPr>
        <w:t xml:space="preserve"> nama </w:t>
      </w:r>
      <w:proofErr w:type="spellStart"/>
      <w:r w:rsidRPr="005E3E97">
        <w:rPr>
          <w:rFonts w:ascii="Times New Roman" w:eastAsia="Calibri" w:hAnsi="Times New Roman" w:cs="Times New Roman"/>
          <w:sz w:val="24"/>
          <w:szCs w:val="24"/>
        </w:rPr>
        <w:t>lengkapnya</w:t>
      </w:r>
      <w:proofErr w:type="spellEnd"/>
      <w:r w:rsidRPr="005E3E97">
        <w:rPr>
          <w:rFonts w:ascii="Times New Roman" w:eastAsia="Calibri" w:hAnsi="Times New Roman" w:cs="Times New Roman"/>
          <w:sz w:val="24"/>
          <w:szCs w:val="24"/>
        </w:rPr>
        <w:t xml:space="preserve"> K.H. Miftah Maulana </w:t>
      </w:r>
      <w:proofErr w:type="spellStart"/>
      <w:r w:rsidRPr="005E3E97">
        <w:rPr>
          <w:rFonts w:ascii="Times New Roman" w:eastAsia="Calibri" w:hAnsi="Times New Roman" w:cs="Times New Roman"/>
          <w:sz w:val="24"/>
          <w:szCs w:val="24"/>
        </w:rPr>
        <w:t>Habiburrahm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ikenal</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luas</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sebaga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tokoh</w:t>
      </w:r>
      <w:proofErr w:type="spellEnd"/>
      <w:r w:rsidRPr="005E3E97">
        <w:rPr>
          <w:rFonts w:ascii="Times New Roman" w:eastAsia="Calibri" w:hAnsi="Times New Roman" w:cs="Times New Roman"/>
          <w:sz w:val="24"/>
          <w:szCs w:val="24"/>
        </w:rPr>
        <w:t xml:space="preserve"> yang </w:t>
      </w:r>
      <w:proofErr w:type="spellStart"/>
      <w:r w:rsidRPr="005E3E97">
        <w:rPr>
          <w:rFonts w:ascii="Times New Roman" w:eastAsia="Calibri" w:hAnsi="Times New Roman" w:cs="Times New Roman"/>
          <w:sz w:val="24"/>
          <w:szCs w:val="24"/>
        </w:rPr>
        <w:t>terkenal</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Kelahiran</w:t>
      </w:r>
      <w:proofErr w:type="spellEnd"/>
      <w:r w:rsidRPr="005E3E97">
        <w:rPr>
          <w:rFonts w:ascii="Times New Roman" w:eastAsia="Calibri" w:hAnsi="Times New Roman" w:cs="Times New Roman"/>
          <w:sz w:val="24"/>
          <w:szCs w:val="24"/>
        </w:rPr>
        <w:t xml:space="preserve"> Gus Miftah </w:t>
      </w:r>
      <w:proofErr w:type="spellStart"/>
      <w:r w:rsidRPr="005E3E97">
        <w:rPr>
          <w:rFonts w:ascii="Times New Roman" w:eastAsia="Calibri" w:hAnsi="Times New Roman" w:cs="Times New Roman"/>
          <w:sz w:val="24"/>
          <w:szCs w:val="24"/>
        </w:rPr>
        <w:t>terjadi</w:t>
      </w:r>
      <w:proofErr w:type="spellEnd"/>
      <w:r w:rsidRPr="005E3E97">
        <w:rPr>
          <w:rFonts w:ascii="Times New Roman" w:eastAsia="Calibri" w:hAnsi="Times New Roman" w:cs="Times New Roman"/>
          <w:sz w:val="24"/>
          <w:szCs w:val="24"/>
        </w:rPr>
        <w:t xml:space="preserve"> pada 5 Agustus 1981 di Lampung, dan </w:t>
      </w:r>
      <w:proofErr w:type="spellStart"/>
      <w:r w:rsidRPr="005E3E97">
        <w:rPr>
          <w:rFonts w:ascii="Times New Roman" w:eastAsia="Calibri" w:hAnsi="Times New Roman" w:cs="Times New Roman"/>
          <w:sz w:val="24"/>
          <w:szCs w:val="24"/>
        </w:rPr>
        <w:t>dia</w:t>
      </w:r>
      <w:proofErr w:type="spellEnd"/>
      <w:r w:rsidRPr="005E3E97">
        <w:rPr>
          <w:rFonts w:ascii="Times New Roman" w:eastAsia="Calibri" w:hAnsi="Times New Roman" w:cs="Times New Roman"/>
          <w:sz w:val="24"/>
          <w:szCs w:val="24"/>
        </w:rPr>
        <w:t xml:space="preserve"> juga </w:t>
      </w:r>
      <w:proofErr w:type="spellStart"/>
      <w:r w:rsidRPr="005E3E97">
        <w:rPr>
          <w:rFonts w:ascii="Times New Roman" w:eastAsia="Calibri" w:hAnsi="Times New Roman" w:cs="Times New Roman"/>
          <w:sz w:val="24"/>
          <w:szCs w:val="24"/>
        </w:rPr>
        <w:t>akrab</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isapa</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eng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juluk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Miftahin</w:t>
      </w:r>
      <w:proofErr w:type="spellEnd"/>
      <w:r w:rsidRPr="005E3E97">
        <w:rPr>
          <w:rFonts w:ascii="Times New Roman" w:eastAsia="Calibri" w:hAnsi="Times New Roman" w:cs="Times New Roman"/>
          <w:sz w:val="24"/>
          <w:szCs w:val="24"/>
        </w:rPr>
        <w:t xml:space="preserve"> Anan Maulana. Di Yogyakarta, Gus Miftah </w:t>
      </w:r>
      <w:proofErr w:type="spellStart"/>
      <w:r w:rsidRPr="005E3E97">
        <w:rPr>
          <w:rFonts w:ascii="Times New Roman" w:eastAsia="Calibri" w:hAnsi="Times New Roman" w:cs="Times New Roman"/>
          <w:sz w:val="24"/>
          <w:szCs w:val="24"/>
        </w:rPr>
        <w:t>dikenal</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sebaga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seorang</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i</w:t>
      </w:r>
      <w:proofErr w:type="spellEnd"/>
      <w:r w:rsidRPr="005E3E97">
        <w:rPr>
          <w:rFonts w:ascii="Times New Roman" w:eastAsia="Calibri" w:hAnsi="Times New Roman" w:cs="Times New Roman"/>
          <w:sz w:val="24"/>
          <w:szCs w:val="24"/>
        </w:rPr>
        <w:t xml:space="preserve"> yang </w:t>
      </w:r>
      <w:proofErr w:type="spellStart"/>
      <w:r w:rsidRPr="005E3E97">
        <w:rPr>
          <w:rFonts w:ascii="Times New Roman" w:eastAsia="Calibri" w:hAnsi="Times New Roman" w:cs="Times New Roman"/>
          <w:sz w:val="24"/>
          <w:szCs w:val="24"/>
        </w:rPr>
        <w:t>tida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konvensional</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Ia</w:t>
      </w:r>
      <w:proofErr w:type="spellEnd"/>
      <w:r w:rsidRPr="005E3E97">
        <w:rPr>
          <w:rFonts w:ascii="Times New Roman" w:eastAsia="Calibri" w:hAnsi="Times New Roman" w:cs="Times New Roman"/>
          <w:sz w:val="24"/>
          <w:szCs w:val="24"/>
        </w:rPr>
        <w:t xml:space="preserve"> juga </w:t>
      </w:r>
      <w:proofErr w:type="spellStart"/>
      <w:r w:rsidRPr="005E3E97">
        <w:rPr>
          <w:rFonts w:ascii="Times New Roman" w:eastAsia="Calibri" w:hAnsi="Times New Roman" w:cs="Times New Roman"/>
          <w:sz w:val="24"/>
          <w:szCs w:val="24"/>
        </w:rPr>
        <w:t>memilik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ikat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keluarga</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eng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ndir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ondo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Tegalsari</w:t>
      </w:r>
      <w:proofErr w:type="spellEnd"/>
      <w:r w:rsidRPr="005E3E97">
        <w:rPr>
          <w:rFonts w:ascii="Times New Roman" w:eastAsia="Calibri" w:hAnsi="Times New Roman" w:cs="Times New Roman"/>
          <w:sz w:val="24"/>
          <w:szCs w:val="24"/>
        </w:rPr>
        <w:t xml:space="preserve">, Kiai Hasan </w:t>
      </w:r>
      <w:proofErr w:type="spellStart"/>
      <w:r w:rsidRPr="005E3E97">
        <w:rPr>
          <w:rFonts w:ascii="Times New Roman" w:eastAsia="Calibri" w:hAnsi="Times New Roman" w:cs="Times New Roman"/>
          <w:sz w:val="24"/>
          <w:szCs w:val="24"/>
        </w:rPr>
        <w:t>Besari</w:t>
      </w:r>
      <w:proofErr w:type="spellEnd"/>
      <w:r w:rsidRPr="005E3E97">
        <w:rPr>
          <w:rFonts w:ascii="Times New Roman" w:eastAsia="Calibri" w:hAnsi="Times New Roman" w:cs="Times New Roman"/>
          <w:sz w:val="24"/>
          <w:szCs w:val="24"/>
        </w:rPr>
        <w:t xml:space="preserve">. Gus Miftah </w:t>
      </w:r>
      <w:proofErr w:type="spellStart"/>
      <w:r w:rsidRPr="005E3E97">
        <w:rPr>
          <w:rFonts w:ascii="Times New Roman" w:eastAsia="Calibri" w:hAnsi="Times New Roman" w:cs="Times New Roman"/>
          <w:sz w:val="24"/>
          <w:szCs w:val="24"/>
        </w:rPr>
        <w:t>menjad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usat</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rhatian</w:t>
      </w:r>
      <w:proofErr w:type="spellEnd"/>
      <w:r w:rsidRPr="005E3E97">
        <w:rPr>
          <w:rFonts w:ascii="Times New Roman" w:eastAsia="Calibri" w:hAnsi="Times New Roman" w:cs="Times New Roman"/>
          <w:sz w:val="24"/>
          <w:szCs w:val="24"/>
        </w:rPr>
        <w:t xml:space="preserve"> media </w:t>
      </w:r>
      <w:proofErr w:type="spellStart"/>
      <w:r w:rsidRPr="005E3E97">
        <w:rPr>
          <w:rFonts w:ascii="Times New Roman" w:eastAsia="Calibri" w:hAnsi="Times New Roman" w:cs="Times New Roman"/>
          <w:sz w:val="24"/>
          <w:szCs w:val="24"/>
        </w:rPr>
        <w:t>karena</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rannya</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sebaga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muda</w:t>
      </w:r>
      <w:proofErr w:type="spellEnd"/>
      <w:r w:rsidRPr="005E3E97">
        <w:rPr>
          <w:rFonts w:ascii="Times New Roman" w:eastAsia="Calibri" w:hAnsi="Times New Roman" w:cs="Times New Roman"/>
          <w:sz w:val="24"/>
          <w:szCs w:val="24"/>
        </w:rPr>
        <w:t xml:space="preserve"> Nahdlatul Ulama yang </w:t>
      </w:r>
      <w:proofErr w:type="spellStart"/>
      <w:r w:rsidRPr="005E3E97">
        <w:rPr>
          <w:rFonts w:ascii="Times New Roman" w:eastAsia="Calibri" w:hAnsi="Times New Roman" w:cs="Times New Roman"/>
          <w:sz w:val="24"/>
          <w:szCs w:val="24"/>
        </w:rPr>
        <w:t>mengkhususk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kwahnya</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untu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komunitas</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umat</w:t>
      </w:r>
      <w:proofErr w:type="spellEnd"/>
      <w:r w:rsidRPr="005E3E97">
        <w:rPr>
          <w:rFonts w:ascii="Times New Roman" w:eastAsia="Calibri" w:hAnsi="Times New Roman" w:cs="Times New Roman"/>
          <w:sz w:val="24"/>
          <w:szCs w:val="24"/>
        </w:rPr>
        <w:t xml:space="preserve"> marginal, di </w:t>
      </w:r>
      <w:proofErr w:type="spellStart"/>
      <w:r w:rsidRPr="005E3E97">
        <w:rPr>
          <w:rFonts w:ascii="Times New Roman" w:eastAsia="Calibri" w:hAnsi="Times New Roman" w:cs="Times New Roman"/>
          <w:sz w:val="24"/>
          <w:szCs w:val="24"/>
        </w:rPr>
        <w:t>dalam</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maupun</w:t>
      </w:r>
      <w:proofErr w:type="spellEnd"/>
      <w:r w:rsidRPr="005E3E97">
        <w:rPr>
          <w:rFonts w:ascii="Times New Roman" w:eastAsia="Calibri" w:hAnsi="Times New Roman" w:cs="Times New Roman"/>
          <w:sz w:val="24"/>
          <w:szCs w:val="24"/>
        </w:rPr>
        <w:t xml:space="preserve"> di </w:t>
      </w:r>
      <w:proofErr w:type="spellStart"/>
      <w:r w:rsidRPr="005E3E97">
        <w:rPr>
          <w:rFonts w:ascii="Times New Roman" w:eastAsia="Calibri" w:hAnsi="Times New Roman" w:cs="Times New Roman"/>
          <w:sz w:val="24"/>
          <w:szCs w:val="24"/>
        </w:rPr>
        <w:t>luar</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santren</w:t>
      </w:r>
      <w:proofErr w:type="spellEnd"/>
      <w:r w:rsidRPr="005E3E97">
        <w:rPr>
          <w:rFonts w:ascii="Times New Roman" w:eastAsia="Calibri" w:hAnsi="Times New Roman" w:cs="Times New Roman"/>
          <w:sz w:val="24"/>
          <w:szCs w:val="24"/>
        </w:rPr>
        <w:t xml:space="preserve">. Salah </w:t>
      </w:r>
      <w:proofErr w:type="spellStart"/>
      <w:r w:rsidRPr="005E3E97">
        <w:rPr>
          <w:rFonts w:ascii="Times New Roman" w:eastAsia="Calibri" w:hAnsi="Times New Roman" w:cs="Times New Roman"/>
          <w:sz w:val="24"/>
          <w:szCs w:val="24"/>
        </w:rPr>
        <w:t>satu</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fenomena</w:t>
      </w:r>
      <w:proofErr w:type="spellEnd"/>
      <w:r w:rsidRPr="005E3E97">
        <w:rPr>
          <w:rFonts w:ascii="Times New Roman" w:eastAsia="Calibri" w:hAnsi="Times New Roman" w:cs="Times New Roman"/>
          <w:sz w:val="24"/>
          <w:szCs w:val="24"/>
        </w:rPr>
        <w:t xml:space="preserve"> yang </w:t>
      </w:r>
      <w:proofErr w:type="spellStart"/>
      <w:r w:rsidRPr="005E3E97">
        <w:rPr>
          <w:rFonts w:ascii="Times New Roman" w:eastAsia="Calibri" w:hAnsi="Times New Roman" w:cs="Times New Roman"/>
          <w:sz w:val="24"/>
          <w:szCs w:val="24"/>
        </w:rPr>
        <w:t>menari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rhatian</w:t>
      </w:r>
      <w:proofErr w:type="spellEnd"/>
      <w:r w:rsidRPr="005E3E97">
        <w:rPr>
          <w:rFonts w:ascii="Times New Roman" w:eastAsia="Calibri" w:hAnsi="Times New Roman" w:cs="Times New Roman"/>
          <w:sz w:val="24"/>
          <w:szCs w:val="24"/>
        </w:rPr>
        <w:t xml:space="preserve"> media </w:t>
      </w:r>
      <w:proofErr w:type="spellStart"/>
      <w:r w:rsidRPr="005E3E97">
        <w:rPr>
          <w:rFonts w:ascii="Times New Roman" w:eastAsia="Calibri" w:hAnsi="Times New Roman" w:cs="Times New Roman"/>
          <w:sz w:val="24"/>
          <w:szCs w:val="24"/>
        </w:rPr>
        <w:t>adalah</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ketika</w:t>
      </w:r>
      <w:proofErr w:type="spellEnd"/>
      <w:r w:rsidRPr="005E3E97">
        <w:rPr>
          <w:rFonts w:ascii="Times New Roman" w:eastAsia="Calibri" w:hAnsi="Times New Roman" w:cs="Times New Roman"/>
          <w:sz w:val="24"/>
          <w:szCs w:val="24"/>
        </w:rPr>
        <w:t xml:space="preserve"> Gus Miftah </w:t>
      </w:r>
      <w:proofErr w:type="spellStart"/>
      <w:r w:rsidRPr="005E3E97">
        <w:rPr>
          <w:rFonts w:ascii="Times New Roman" w:eastAsia="Calibri" w:hAnsi="Times New Roman" w:cs="Times New Roman"/>
          <w:sz w:val="24"/>
          <w:szCs w:val="24"/>
        </w:rPr>
        <w:t>berdakwah</w:t>
      </w:r>
      <w:proofErr w:type="spellEnd"/>
      <w:r w:rsidRPr="005E3E97">
        <w:rPr>
          <w:rFonts w:ascii="Times New Roman" w:eastAsia="Calibri" w:hAnsi="Times New Roman" w:cs="Times New Roman"/>
          <w:sz w:val="24"/>
          <w:szCs w:val="24"/>
        </w:rPr>
        <w:t xml:space="preserve"> di salah </w:t>
      </w:r>
      <w:proofErr w:type="spellStart"/>
      <w:r w:rsidRPr="005E3E97">
        <w:rPr>
          <w:rFonts w:ascii="Times New Roman" w:eastAsia="Calibri" w:hAnsi="Times New Roman" w:cs="Times New Roman"/>
          <w:sz w:val="24"/>
          <w:szCs w:val="24"/>
        </w:rPr>
        <w:t>satu</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klub</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malam</w:t>
      </w:r>
      <w:proofErr w:type="spellEnd"/>
      <w:r w:rsidRPr="005E3E97">
        <w:rPr>
          <w:rFonts w:ascii="Times New Roman" w:eastAsia="Calibri" w:hAnsi="Times New Roman" w:cs="Times New Roman"/>
          <w:sz w:val="24"/>
          <w:szCs w:val="24"/>
        </w:rPr>
        <w:t xml:space="preserve">, yang </w:t>
      </w:r>
      <w:proofErr w:type="spellStart"/>
      <w:r w:rsidRPr="005E3E97">
        <w:rPr>
          <w:rFonts w:ascii="Times New Roman" w:eastAsia="Calibri" w:hAnsi="Times New Roman" w:cs="Times New Roman"/>
          <w:sz w:val="24"/>
          <w:szCs w:val="24"/>
        </w:rPr>
        <w:t>kemudi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menjadi</w:t>
      </w:r>
      <w:proofErr w:type="spellEnd"/>
      <w:r w:rsidRPr="005E3E97">
        <w:rPr>
          <w:rFonts w:ascii="Times New Roman" w:eastAsia="Calibri" w:hAnsi="Times New Roman" w:cs="Times New Roman"/>
          <w:sz w:val="24"/>
          <w:szCs w:val="24"/>
        </w:rPr>
        <w:t xml:space="preserve"> viral di </w:t>
      </w:r>
      <w:proofErr w:type="spellStart"/>
      <w:r w:rsidRPr="005E3E97">
        <w:rPr>
          <w:rFonts w:ascii="Times New Roman" w:eastAsia="Calibri" w:hAnsi="Times New Roman" w:cs="Times New Roman"/>
          <w:sz w:val="24"/>
          <w:szCs w:val="24"/>
        </w:rPr>
        <w:t>berbagai</w:t>
      </w:r>
      <w:proofErr w:type="spellEnd"/>
      <w:r w:rsidRPr="005E3E97">
        <w:rPr>
          <w:rFonts w:ascii="Times New Roman" w:eastAsia="Calibri" w:hAnsi="Times New Roman" w:cs="Times New Roman"/>
          <w:sz w:val="24"/>
          <w:szCs w:val="24"/>
        </w:rPr>
        <w:t xml:space="preserve"> media </w:t>
      </w:r>
      <w:proofErr w:type="spellStart"/>
      <w:r w:rsidRPr="005E3E97">
        <w:rPr>
          <w:rFonts w:ascii="Times New Roman" w:eastAsia="Calibri" w:hAnsi="Times New Roman" w:cs="Times New Roman"/>
          <w:sz w:val="24"/>
          <w:szCs w:val="24"/>
        </w:rPr>
        <w:t>sosial</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kwah</w:t>
      </w:r>
      <w:proofErr w:type="spellEnd"/>
      <w:r w:rsidRPr="005E3E97">
        <w:rPr>
          <w:rFonts w:ascii="Times New Roman" w:eastAsia="Calibri" w:hAnsi="Times New Roman" w:cs="Times New Roman"/>
          <w:sz w:val="24"/>
          <w:szCs w:val="24"/>
        </w:rPr>
        <w:t xml:space="preserve"> Gus Miftah </w:t>
      </w:r>
      <w:proofErr w:type="spellStart"/>
      <w:r w:rsidRPr="005E3E97">
        <w:rPr>
          <w:rFonts w:ascii="Times New Roman" w:eastAsia="Calibri" w:hAnsi="Times New Roman" w:cs="Times New Roman"/>
          <w:sz w:val="24"/>
          <w:szCs w:val="24"/>
        </w:rPr>
        <w:t>in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menciptakan</w:t>
      </w:r>
      <w:proofErr w:type="spellEnd"/>
      <w:r w:rsidRPr="005E3E97">
        <w:rPr>
          <w:rFonts w:ascii="Times New Roman" w:eastAsia="Calibri" w:hAnsi="Times New Roman" w:cs="Times New Roman"/>
          <w:sz w:val="24"/>
          <w:szCs w:val="24"/>
        </w:rPr>
        <w:t xml:space="preserve"> pro dan </w:t>
      </w:r>
      <w:proofErr w:type="spellStart"/>
      <w:r w:rsidRPr="005E3E97">
        <w:rPr>
          <w:rFonts w:ascii="Times New Roman" w:eastAsia="Calibri" w:hAnsi="Times New Roman" w:cs="Times New Roman"/>
          <w:sz w:val="24"/>
          <w:szCs w:val="24"/>
        </w:rPr>
        <w:t>kontra</w:t>
      </w:r>
      <w:proofErr w:type="spellEnd"/>
      <w:r w:rsidRPr="005E3E97">
        <w:rPr>
          <w:rFonts w:ascii="Times New Roman" w:eastAsia="Calibri" w:hAnsi="Times New Roman" w:cs="Times New Roman"/>
          <w:sz w:val="24"/>
          <w:szCs w:val="24"/>
        </w:rPr>
        <w:t xml:space="preserve"> di </w:t>
      </w:r>
      <w:proofErr w:type="spellStart"/>
      <w:r w:rsidRPr="005E3E97">
        <w:rPr>
          <w:rFonts w:ascii="Times New Roman" w:eastAsia="Calibri" w:hAnsi="Times New Roman" w:cs="Times New Roman"/>
          <w:sz w:val="24"/>
          <w:szCs w:val="24"/>
        </w:rPr>
        <w:t>berbaga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kalang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r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atas</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hingga</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bawah</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masyarakat</w:t>
      </w:r>
      <w:proofErr w:type="spellEnd"/>
      <w:r w:rsidRPr="005E3E97">
        <w:rPr>
          <w:rFonts w:ascii="Times New Roman" w:eastAsia="Calibri" w:hAnsi="Times New Roman" w:cs="Times New Roman"/>
          <w:sz w:val="24"/>
          <w:szCs w:val="24"/>
        </w:rPr>
        <w:t>.</w:t>
      </w:r>
    </w:p>
    <w:p w14:paraId="69B5E43C" w14:textId="77777777" w:rsidR="005E3E97" w:rsidRDefault="002D328D" w:rsidP="005E3E97">
      <w:pPr>
        <w:pStyle w:val="ListParagraph"/>
        <w:ind w:firstLine="720"/>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Gus Miftah, </w:t>
      </w:r>
      <w:proofErr w:type="spellStart"/>
      <w:r w:rsidRPr="002D328D">
        <w:rPr>
          <w:rFonts w:ascii="Times New Roman" w:eastAsia="Calibri" w:hAnsi="Times New Roman" w:cs="Times New Roman"/>
          <w:sz w:val="24"/>
          <w:szCs w:val="24"/>
        </w:rPr>
        <w:t>seor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ahiran</w:t>
      </w:r>
      <w:proofErr w:type="spellEnd"/>
      <w:r w:rsidRPr="002D328D">
        <w:rPr>
          <w:rFonts w:ascii="Times New Roman" w:eastAsia="Calibri" w:hAnsi="Times New Roman" w:cs="Times New Roman"/>
          <w:sz w:val="24"/>
          <w:szCs w:val="24"/>
        </w:rPr>
        <w:t xml:space="preserve"> Lampung yang </w:t>
      </w:r>
      <w:proofErr w:type="spellStart"/>
      <w:r w:rsidRPr="002D328D">
        <w:rPr>
          <w:rFonts w:ascii="Times New Roman" w:eastAsia="Calibri" w:hAnsi="Times New Roman" w:cs="Times New Roman"/>
          <w:sz w:val="24"/>
          <w:szCs w:val="24"/>
        </w:rPr>
        <w:t>tumbuh</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lingkungan</w:t>
      </w:r>
      <w:proofErr w:type="spellEnd"/>
      <w:r w:rsidRPr="002D328D">
        <w:rPr>
          <w:rFonts w:ascii="Times New Roman" w:eastAsia="Calibri" w:hAnsi="Times New Roman" w:cs="Times New Roman"/>
          <w:sz w:val="24"/>
          <w:szCs w:val="24"/>
        </w:rPr>
        <w:t xml:space="preserve"> Jawa dan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unjuk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jel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su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ilm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gam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jala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mul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MTs </w:t>
      </w:r>
      <w:proofErr w:type="spellStart"/>
      <w:r w:rsidRPr="002D328D">
        <w:rPr>
          <w:rFonts w:ascii="Times New Roman" w:eastAsia="Calibri" w:hAnsi="Times New Roman" w:cs="Times New Roman"/>
          <w:sz w:val="24"/>
          <w:szCs w:val="24"/>
        </w:rPr>
        <w:t>hingga</w:t>
      </w:r>
      <w:proofErr w:type="spellEnd"/>
      <w:r w:rsidRPr="002D328D">
        <w:rPr>
          <w:rFonts w:ascii="Times New Roman" w:eastAsia="Calibri" w:hAnsi="Times New Roman" w:cs="Times New Roman"/>
          <w:sz w:val="24"/>
          <w:szCs w:val="24"/>
        </w:rPr>
        <w:t xml:space="preserve"> MAN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ustanu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ud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anju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gur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nggi</w:t>
      </w:r>
      <w:proofErr w:type="spellEnd"/>
      <w:r w:rsidRPr="002D328D">
        <w:rPr>
          <w:rFonts w:ascii="Times New Roman" w:eastAsia="Calibri" w:hAnsi="Times New Roman" w:cs="Times New Roman"/>
          <w:sz w:val="24"/>
          <w:szCs w:val="24"/>
        </w:rPr>
        <w:t xml:space="preserve"> UIN Sunan </w:t>
      </w:r>
      <w:proofErr w:type="spellStart"/>
      <w:r w:rsidRPr="002D328D">
        <w:rPr>
          <w:rFonts w:ascii="Times New Roman" w:eastAsia="Calibri" w:hAnsi="Times New Roman" w:cs="Times New Roman"/>
          <w:sz w:val="24"/>
          <w:szCs w:val="24"/>
        </w:rPr>
        <w:t>Kalijaga</w:t>
      </w:r>
      <w:proofErr w:type="spellEnd"/>
      <w:r w:rsidRPr="002D328D">
        <w:rPr>
          <w:rFonts w:ascii="Times New Roman" w:eastAsia="Calibri" w:hAnsi="Times New Roman" w:cs="Times New Roman"/>
          <w:sz w:val="24"/>
          <w:szCs w:val="24"/>
        </w:rPr>
        <w:t xml:space="preserve"> Yogyakarta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jurusan</w:t>
      </w:r>
      <w:proofErr w:type="spellEnd"/>
      <w:r w:rsidRPr="002D328D">
        <w:rPr>
          <w:rFonts w:ascii="Times New Roman" w:eastAsia="Calibri" w:hAnsi="Times New Roman" w:cs="Times New Roman"/>
          <w:sz w:val="24"/>
          <w:szCs w:val="24"/>
        </w:rPr>
        <w:t xml:space="preserve"> Pendidikan Islam. Gus Miftah </w:t>
      </w:r>
      <w:proofErr w:type="spellStart"/>
      <w:r w:rsidRPr="002D328D">
        <w:rPr>
          <w:rFonts w:ascii="Times New Roman" w:eastAsia="Calibri" w:hAnsi="Times New Roman" w:cs="Times New Roman"/>
          <w:sz w:val="24"/>
          <w:szCs w:val="24"/>
        </w:rPr>
        <w:t>memul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tiv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dakw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j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sia</w:t>
      </w:r>
      <w:proofErr w:type="spellEnd"/>
      <w:r w:rsidRPr="002D328D">
        <w:rPr>
          <w:rFonts w:ascii="Times New Roman" w:eastAsia="Calibri" w:hAnsi="Times New Roman" w:cs="Times New Roman"/>
          <w:sz w:val="24"/>
          <w:szCs w:val="24"/>
        </w:rPr>
        <w:t xml:space="preserve"> 21 </w:t>
      </w:r>
      <w:proofErr w:type="spellStart"/>
      <w:r w:rsidRPr="002D328D">
        <w:rPr>
          <w:rFonts w:ascii="Times New Roman" w:eastAsia="Calibri" w:hAnsi="Times New Roman" w:cs="Times New Roman"/>
          <w:sz w:val="24"/>
          <w:szCs w:val="24"/>
        </w:rPr>
        <w:t>tahun</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aw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un</w:t>
      </w:r>
      <w:proofErr w:type="spellEnd"/>
      <w:r w:rsidRPr="002D328D">
        <w:rPr>
          <w:rFonts w:ascii="Times New Roman" w:eastAsia="Calibri" w:hAnsi="Times New Roman" w:cs="Times New Roman"/>
          <w:sz w:val="24"/>
          <w:szCs w:val="24"/>
        </w:rPr>
        <w:t xml:space="preserve"> 2000-an. </w:t>
      </w:r>
      <w:proofErr w:type="spellStart"/>
      <w:r w:rsidRPr="002D328D">
        <w:rPr>
          <w:rFonts w:ascii="Times New Roman" w:eastAsia="Calibri" w:hAnsi="Times New Roman" w:cs="Times New Roman"/>
          <w:sz w:val="24"/>
          <w:szCs w:val="24"/>
        </w:rPr>
        <w:t>Sua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i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aksa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hol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ajud</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t xml:space="preserve">pada </w:t>
      </w:r>
      <w:proofErr w:type="spellStart"/>
      <w:r w:rsidRPr="002D328D">
        <w:rPr>
          <w:rFonts w:ascii="Times New Roman" w:eastAsia="Calibri" w:hAnsi="Times New Roman" w:cs="Times New Roman"/>
          <w:sz w:val="24"/>
          <w:szCs w:val="24"/>
        </w:rPr>
        <w:t>m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Jum’at</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de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o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rkem</w:t>
      </w:r>
      <w:proofErr w:type="spellEnd"/>
      <w:r w:rsidRPr="002D328D">
        <w:rPr>
          <w:rFonts w:ascii="Times New Roman" w:eastAsia="Calibri" w:hAnsi="Times New Roman" w:cs="Times New Roman"/>
          <w:sz w:val="24"/>
          <w:szCs w:val="24"/>
        </w:rPr>
        <w:t xml:space="preserve"> Yogyakarta, </w:t>
      </w:r>
      <w:proofErr w:type="spellStart"/>
      <w:r w:rsidRPr="002D328D">
        <w:rPr>
          <w:rFonts w:ascii="Times New Roman" w:eastAsia="Calibri" w:hAnsi="Times New Roman" w:cs="Times New Roman"/>
          <w:sz w:val="24"/>
          <w:szCs w:val="24"/>
        </w:rPr>
        <w:t>ti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kerj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ersial</w:t>
      </w:r>
      <w:proofErr w:type="spellEnd"/>
      <w:r w:rsidRPr="002D328D">
        <w:rPr>
          <w:rFonts w:ascii="Times New Roman" w:eastAsia="Calibri" w:hAnsi="Times New Roman" w:cs="Times New Roman"/>
          <w:sz w:val="24"/>
          <w:szCs w:val="24"/>
        </w:rPr>
        <w:t xml:space="preserve"> (PSK) </w:t>
      </w:r>
      <w:proofErr w:type="spellStart"/>
      <w:r w:rsidRPr="002D328D">
        <w:rPr>
          <w:rFonts w:ascii="Times New Roman" w:eastAsia="Calibri" w:hAnsi="Times New Roman" w:cs="Times New Roman"/>
          <w:sz w:val="24"/>
          <w:szCs w:val="24"/>
        </w:rPr>
        <w:t>mengikutiny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ungg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ng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les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sad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uh</w:t>
      </w:r>
      <w:proofErr w:type="spellEnd"/>
      <w:r w:rsidRPr="002D328D">
        <w:rPr>
          <w:rFonts w:ascii="Times New Roman" w:eastAsia="Calibri" w:hAnsi="Times New Roman" w:cs="Times New Roman"/>
          <w:sz w:val="24"/>
          <w:szCs w:val="24"/>
        </w:rPr>
        <w:t xml:space="preserve">, Gus Miftah </w:t>
      </w:r>
      <w:proofErr w:type="spellStart"/>
      <w:r w:rsidRPr="002D328D">
        <w:rPr>
          <w:rFonts w:ascii="Times New Roman" w:eastAsia="Calibri" w:hAnsi="Times New Roman" w:cs="Times New Roman"/>
          <w:sz w:val="24"/>
          <w:szCs w:val="24"/>
        </w:rPr>
        <w:t>membac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yat-ayat</w:t>
      </w:r>
      <w:proofErr w:type="spellEnd"/>
      <w:r w:rsidRPr="002D328D">
        <w:rPr>
          <w:rFonts w:ascii="Times New Roman" w:eastAsia="Calibri" w:hAnsi="Times New Roman" w:cs="Times New Roman"/>
          <w:sz w:val="24"/>
          <w:szCs w:val="24"/>
        </w:rPr>
        <w:t xml:space="preserve"> Al-Qur’an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r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ebab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iga</w:t>
      </w:r>
      <w:proofErr w:type="spellEnd"/>
      <w:r w:rsidRPr="002D328D">
        <w:rPr>
          <w:rFonts w:ascii="Times New Roman" w:eastAsia="Calibri" w:hAnsi="Times New Roman" w:cs="Times New Roman"/>
          <w:sz w:val="24"/>
          <w:szCs w:val="24"/>
        </w:rPr>
        <w:t xml:space="preserve"> PSK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ang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jad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uat</w:t>
      </w:r>
      <w:proofErr w:type="spellEnd"/>
      <w:r w:rsidRPr="002D328D">
        <w:rPr>
          <w:rFonts w:ascii="Times New Roman" w:eastAsia="Calibri" w:hAnsi="Times New Roman" w:cs="Times New Roman"/>
          <w:sz w:val="24"/>
          <w:szCs w:val="24"/>
        </w:rPr>
        <w:t xml:space="preserve"> Gus Miftah </w:t>
      </w:r>
      <w:proofErr w:type="spellStart"/>
      <w:r w:rsidRPr="002D328D">
        <w:rPr>
          <w:rFonts w:ascii="Times New Roman" w:eastAsia="Calibri" w:hAnsi="Times New Roman" w:cs="Times New Roman"/>
          <w:sz w:val="24"/>
          <w:szCs w:val="24"/>
        </w:rPr>
        <w:t>menya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PSK juga </w:t>
      </w:r>
      <w:proofErr w:type="spellStart"/>
      <w:r w:rsidRPr="002D328D">
        <w:rPr>
          <w:rFonts w:ascii="Times New Roman" w:eastAsia="Calibri" w:hAnsi="Times New Roman" w:cs="Times New Roman"/>
          <w:sz w:val="24"/>
          <w:szCs w:val="24"/>
        </w:rPr>
        <w:t>membutuh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na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Allah. </w:t>
      </w:r>
      <w:proofErr w:type="spellStart"/>
      <w:r w:rsidRPr="002D328D">
        <w:rPr>
          <w:rFonts w:ascii="Times New Roman" w:eastAsia="Calibri" w:hAnsi="Times New Roman" w:cs="Times New Roman"/>
          <w:sz w:val="24"/>
          <w:szCs w:val="24"/>
        </w:rPr>
        <w:t>Nam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ingi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halang</w:t>
      </w:r>
      <w:proofErr w:type="spellEnd"/>
      <w:r w:rsidRPr="002D328D">
        <w:rPr>
          <w:rFonts w:ascii="Times New Roman" w:eastAsia="Calibri" w:hAnsi="Times New Roman" w:cs="Times New Roman"/>
          <w:sz w:val="24"/>
          <w:szCs w:val="24"/>
        </w:rPr>
        <w:t xml:space="preserve"> oleh stigma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ampil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to</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nd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g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rambut</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atur</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akai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erke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ovokatif</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kare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ng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t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mum</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sebag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nya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hadi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w:t>
      </w:r>
    </w:p>
    <w:p w14:paraId="6DE1FF3D" w14:textId="77777777" w:rsidR="005E3E97" w:rsidRDefault="002D328D" w:rsidP="005E3E97">
      <w:pPr>
        <w:pStyle w:val="ListParagraph"/>
        <w:ind w:firstLine="720"/>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Usai </w:t>
      </w:r>
      <w:proofErr w:type="spellStart"/>
      <w:r w:rsidRPr="002D328D">
        <w:rPr>
          <w:rFonts w:ascii="Times New Roman" w:eastAsia="Calibri" w:hAnsi="Times New Roman" w:cs="Times New Roman"/>
          <w:sz w:val="24"/>
          <w:szCs w:val="24"/>
        </w:rPr>
        <w:t>melaku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yiar</w:t>
      </w:r>
      <w:proofErr w:type="spellEnd"/>
      <w:r w:rsidRPr="002D328D">
        <w:rPr>
          <w:rFonts w:ascii="Times New Roman" w:eastAsia="Calibri" w:hAnsi="Times New Roman" w:cs="Times New Roman"/>
          <w:sz w:val="24"/>
          <w:szCs w:val="24"/>
        </w:rPr>
        <w:t xml:space="preserve"> Islam di </w:t>
      </w:r>
      <w:proofErr w:type="spellStart"/>
      <w:r w:rsidRPr="002D328D">
        <w:rPr>
          <w:rFonts w:ascii="Times New Roman" w:eastAsia="Calibri" w:hAnsi="Times New Roman" w:cs="Times New Roman"/>
          <w:sz w:val="24"/>
          <w:szCs w:val="24"/>
        </w:rPr>
        <w:t>lo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b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lam</w:t>
      </w:r>
      <w:proofErr w:type="spellEnd"/>
      <w:r w:rsidRPr="002D328D">
        <w:rPr>
          <w:rFonts w:ascii="Times New Roman" w:eastAsia="Calibri" w:hAnsi="Times New Roman" w:cs="Times New Roman"/>
          <w:sz w:val="24"/>
          <w:szCs w:val="24"/>
        </w:rPr>
        <w:t xml:space="preserve">, Gus Miftah </w:t>
      </w:r>
      <w:proofErr w:type="spellStart"/>
      <w:r w:rsidRPr="002D328D">
        <w:rPr>
          <w:rFonts w:ascii="Times New Roman" w:eastAsia="Calibri" w:hAnsi="Times New Roman" w:cs="Times New Roman"/>
          <w:sz w:val="24"/>
          <w:szCs w:val="24"/>
        </w:rPr>
        <w:t>memutus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ir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khusus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marginal, yang </w:t>
      </w:r>
      <w:proofErr w:type="spellStart"/>
      <w:r w:rsidRPr="002D328D">
        <w:rPr>
          <w:rFonts w:ascii="Times New Roman" w:eastAsia="Calibri" w:hAnsi="Times New Roman" w:cs="Times New Roman"/>
          <w:sz w:val="24"/>
          <w:szCs w:val="24"/>
        </w:rPr>
        <w:t>membutuh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aham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nghayat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leb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yariat</w:t>
      </w:r>
      <w:proofErr w:type="spellEnd"/>
      <w:r w:rsidRPr="002D328D">
        <w:rPr>
          <w:rFonts w:ascii="Times New Roman" w:eastAsia="Calibri" w:hAnsi="Times New Roman" w:cs="Times New Roman"/>
          <w:sz w:val="24"/>
          <w:szCs w:val="24"/>
        </w:rPr>
        <w:t xml:space="preserve"> agama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g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ek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ada</w:t>
      </w:r>
      <w:proofErr w:type="spellEnd"/>
      <w:r w:rsidRPr="002D328D">
        <w:rPr>
          <w:rFonts w:ascii="Times New Roman" w:eastAsia="Calibri" w:hAnsi="Times New Roman" w:cs="Times New Roman"/>
          <w:sz w:val="24"/>
          <w:szCs w:val="24"/>
        </w:rPr>
        <w:t xml:space="preserve"> Allah.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dirik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beri</w:t>
      </w:r>
      <w:proofErr w:type="spellEnd"/>
      <w:r w:rsidRPr="002D328D">
        <w:rPr>
          <w:rFonts w:ascii="Times New Roman" w:eastAsia="Calibri" w:hAnsi="Times New Roman" w:cs="Times New Roman"/>
          <w:sz w:val="24"/>
          <w:szCs w:val="24"/>
        </w:rPr>
        <w:t xml:space="preserve"> nama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a di </w:t>
      </w:r>
      <w:proofErr w:type="spellStart"/>
      <w:r w:rsidRPr="002D328D">
        <w:rPr>
          <w:rFonts w:ascii="Times New Roman" w:eastAsia="Calibri" w:hAnsi="Times New Roman" w:cs="Times New Roman"/>
          <w:sz w:val="24"/>
          <w:szCs w:val="24"/>
        </w:rPr>
        <w:t>Tudan</w:t>
      </w:r>
      <w:proofErr w:type="spellEnd"/>
      <w:r w:rsidRPr="002D328D">
        <w:rPr>
          <w:rFonts w:ascii="Times New Roman" w:eastAsia="Calibri" w:hAnsi="Times New Roman" w:cs="Times New Roman"/>
          <w:sz w:val="24"/>
          <w:szCs w:val="24"/>
        </w:rPr>
        <w:t xml:space="preserve">, Sleman, Yogyakarta, </w:t>
      </w:r>
      <w:proofErr w:type="spellStart"/>
      <w:r w:rsidRPr="002D328D">
        <w:rPr>
          <w:rFonts w:ascii="Times New Roman" w:eastAsia="Calibri" w:hAnsi="Times New Roman" w:cs="Times New Roman"/>
          <w:sz w:val="24"/>
          <w:szCs w:val="24"/>
        </w:rPr>
        <w:t>ber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j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un</w:t>
      </w:r>
      <w:proofErr w:type="spellEnd"/>
      <w:r w:rsidRPr="002D328D">
        <w:rPr>
          <w:rFonts w:ascii="Times New Roman" w:eastAsia="Calibri" w:hAnsi="Times New Roman" w:cs="Times New Roman"/>
          <w:sz w:val="24"/>
          <w:szCs w:val="24"/>
        </w:rPr>
        <w:t xml:space="preserve"> 2011. </w:t>
      </w:r>
      <w:proofErr w:type="spellStart"/>
      <w:r w:rsidRPr="002D328D">
        <w:rPr>
          <w:rFonts w:ascii="Times New Roman" w:eastAsia="Calibri" w:hAnsi="Times New Roman" w:cs="Times New Roman"/>
          <w:sz w:val="24"/>
          <w:szCs w:val="24"/>
        </w:rPr>
        <w:t>Penam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i/>
          <w:iCs/>
          <w:sz w:val="24"/>
          <w:szCs w:val="24"/>
        </w:rPr>
        <w:t>“Ora Aja”</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pilih</w:t>
      </w:r>
      <w:proofErr w:type="spellEnd"/>
      <w:r w:rsidRPr="002D328D">
        <w:rPr>
          <w:rFonts w:ascii="Times New Roman" w:eastAsia="Calibri" w:hAnsi="Times New Roman" w:cs="Times New Roman"/>
          <w:sz w:val="24"/>
          <w:szCs w:val="24"/>
        </w:rPr>
        <w:t xml:space="preserve"> oleh Gus Miftah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filosof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kuat</w:t>
      </w:r>
      <w:proofErr w:type="spellEnd"/>
      <w:r w:rsidRPr="002D328D">
        <w:rPr>
          <w:rFonts w:ascii="Times New Roman" w:eastAsia="Calibri" w:hAnsi="Times New Roman" w:cs="Times New Roman"/>
          <w:sz w:val="24"/>
          <w:szCs w:val="24"/>
        </w:rPr>
        <w:t xml:space="preserve">. Kata </w:t>
      </w:r>
      <w:r w:rsidRPr="002D328D">
        <w:rPr>
          <w:rFonts w:ascii="Times New Roman" w:eastAsia="Calibri" w:hAnsi="Times New Roman" w:cs="Times New Roman"/>
          <w:i/>
          <w:iCs/>
          <w:sz w:val="24"/>
          <w:szCs w:val="24"/>
        </w:rPr>
        <w:t>“Ora”</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Indonesia </w:t>
      </w:r>
      <w:proofErr w:type="spellStart"/>
      <w:r w:rsidRPr="002D328D">
        <w:rPr>
          <w:rFonts w:ascii="Times New Roman" w:eastAsia="Calibri" w:hAnsi="Times New Roman" w:cs="Times New Roman"/>
          <w:sz w:val="24"/>
          <w:szCs w:val="24"/>
        </w:rPr>
        <w:t>berar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dangkan</w:t>
      </w:r>
      <w:proofErr w:type="spellEnd"/>
      <w:r w:rsidRPr="002D328D">
        <w:rPr>
          <w:rFonts w:ascii="Times New Roman" w:eastAsia="Calibri" w:hAnsi="Times New Roman" w:cs="Times New Roman"/>
          <w:sz w:val="24"/>
          <w:szCs w:val="24"/>
        </w:rPr>
        <w:t xml:space="preserve"> kata </w:t>
      </w:r>
      <w:r w:rsidRPr="002D328D">
        <w:rPr>
          <w:rFonts w:ascii="Times New Roman" w:eastAsia="Calibri" w:hAnsi="Times New Roman" w:cs="Times New Roman"/>
          <w:i/>
          <w:iCs/>
          <w:sz w:val="24"/>
          <w:szCs w:val="24"/>
        </w:rPr>
        <w:t>“Aja”</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ar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harga</w:t>
      </w:r>
      <w:proofErr w:type="spellEnd"/>
      <w:r w:rsidRPr="002D328D">
        <w:rPr>
          <w:rFonts w:ascii="Times New Roman" w:eastAsia="Calibri" w:hAnsi="Times New Roman" w:cs="Times New Roman"/>
          <w:sz w:val="24"/>
          <w:szCs w:val="24"/>
        </w:rPr>
        <w:t xml:space="preserve">”. Dalam </w:t>
      </w:r>
      <w:proofErr w:type="spellStart"/>
      <w:r w:rsidRPr="002D328D">
        <w:rPr>
          <w:rFonts w:ascii="Times New Roman" w:eastAsia="Calibri" w:hAnsi="Times New Roman" w:cs="Times New Roman"/>
          <w:sz w:val="24"/>
          <w:szCs w:val="24"/>
        </w:rPr>
        <w:t>kontek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i/>
          <w:iCs/>
          <w:sz w:val="24"/>
          <w:szCs w:val="24"/>
        </w:rPr>
        <w:t>“Ora Aja”</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mak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har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ing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l</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nila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sejati</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lastRenderedPageBreak/>
        <w:t>hadapan</w:t>
      </w:r>
      <w:proofErr w:type="spellEnd"/>
      <w:r w:rsidRPr="002D328D">
        <w:rPr>
          <w:rFonts w:ascii="Times New Roman" w:eastAsia="Calibri" w:hAnsi="Times New Roman" w:cs="Times New Roman"/>
          <w:sz w:val="24"/>
          <w:szCs w:val="24"/>
        </w:rPr>
        <w:t xml:space="preserve"> Allah </w:t>
      </w:r>
      <w:proofErr w:type="spellStart"/>
      <w:r w:rsidRPr="002D328D">
        <w:rPr>
          <w:rFonts w:ascii="Times New Roman" w:eastAsia="Calibri" w:hAnsi="Times New Roman" w:cs="Times New Roman"/>
          <w:sz w:val="24"/>
          <w:szCs w:val="24"/>
        </w:rPr>
        <w:t>ada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la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m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tak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eorang</w:t>
      </w:r>
      <w:proofErr w:type="spellEnd"/>
      <w:r w:rsidRPr="002D328D">
        <w:rPr>
          <w:rFonts w:ascii="Times New Roman" w:eastAsia="Calibri" w:hAnsi="Times New Roman" w:cs="Times New Roman"/>
          <w:sz w:val="24"/>
          <w:szCs w:val="24"/>
        </w:rPr>
        <w:t>.</w:t>
      </w:r>
    </w:p>
    <w:p w14:paraId="5379DF00" w14:textId="77777777" w:rsidR="005E3E97" w:rsidRDefault="002D328D" w:rsidP="005E3E97">
      <w:pPr>
        <w:pStyle w:val="ListParagraph"/>
        <w:ind w:firstLine="720"/>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Dakwah</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b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jar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lakukan</w:t>
      </w:r>
      <w:proofErr w:type="spellEnd"/>
      <w:r w:rsidRPr="002D328D">
        <w:rPr>
          <w:rFonts w:ascii="Times New Roman" w:eastAsia="Calibri" w:hAnsi="Times New Roman" w:cs="Times New Roman"/>
          <w:sz w:val="24"/>
          <w:szCs w:val="24"/>
        </w:rPr>
        <w:t xml:space="preserve"> oleh para </w:t>
      </w:r>
      <w:proofErr w:type="spellStart"/>
      <w:r w:rsidRPr="002D328D">
        <w:rPr>
          <w:rFonts w:ascii="Times New Roman" w:eastAsia="Calibri" w:hAnsi="Times New Roman" w:cs="Times New Roman"/>
          <w:sz w:val="24"/>
          <w:szCs w:val="24"/>
        </w:rPr>
        <w:t>d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walau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berapa</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antar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masuk</w:t>
      </w:r>
      <w:proofErr w:type="spellEnd"/>
      <w:r w:rsidRPr="002D328D">
        <w:rPr>
          <w:rFonts w:ascii="Times New Roman" w:eastAsia="Calibri" w:hAnsi="Times New Roman" w:cs="Times New Roman"/>
          <w:sz w:val="24"/>
          <w:szCs w:val="24"/>
        </w:rPr>
        <w:t xml:space="preserve"> Gus Miftah, </w:t>
      </w:r>
      <w:proofErr w:type="spellStart"/>
      <w:r w:rsidRPr="002D328D">
        <w:rPr>
          <w:rFonts w:ascii="Times New Roman" w:eastAsia="Calibri" w:hAnsi="Times New Roman" w:cs="Times New Roman"/>
          <w:sz w:val="24"/>
          <w:szCs w:val="24"/>
        </w:rPr>
        <w:t>te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akuk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ski</w:t>
      </w:r>
      <w:proofErr w:type="spellEnd"/>
      <w:r w:rsidRPr="002D328D">
        <w:rPr>
          <w:rFonts w:ascii="Times New Roman" w:eastAsia="Calibri" w:hAnsi="Times New Roman" w:cs="Times New Roman"/>
          <w:sz w:val="24"/>
          <w:szCs w:val="24"/>
        </w:rPr>
        <w:t xml:space="preserve"> Gus Miftah </w:t>
      </w:r>
      <w:proofErr w:type="spellStart"/>
      <w:r w:rsidRPr="002D328D">
        <w:rPr>
          <w:rFonts w:ascii="Times New Roman" w:eastAsia="Calibri" w:hAnsi="Times New Roman" w:cs="Times New Roman"/>
          <w:sz w:val="24"/>
          <w:szCs w:val="24"/>
        </w:rPr>
        <w:t>men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ny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ritik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cac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ndak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ia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lal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ikir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Gus Miftah </w:t>
      </w:r>
      <w:proofErr w:type="spellStart"/>
      <w:r w:rsidRPr="002D328D">
        <w:rPr>
          <w:rFonts w:ascii="Times New Roman" w:eastAsia="Calibri" w:hAnsi="Times New Roman" w:cs="Times New Roman"/>
          <w:sz w:val="24"/>
          <w:szCs w:val="24"/>
        </w:rPr>
        <w:t>perc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kw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terima</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siap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j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masala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enar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ntek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letak</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lo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kwah</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pilih</w:t>
      </w:r>
      <w:proofErr w:type="spellEnd"/>
      <w:r w:rsidRPr="002D328D">
        <w:rPr>
          <w:rFonts w:ascii="Times New Roman" w:eastAsia="Calibri" w:hAnsi="Times New Roman" w:cs="Times New Roman"/>
          <w:sz w:val="24"/>
          <w:szCs w:val="24"/>
        </w:rPr>
        <w:t xml:space="preserve"> oleh Gus Miftah, </w:t>
      </w:r>
      <w:proofErr w:type="spellStart"/>
      <w:r w:rsidRPr="002D328D">
        <w:rPr>
          <w:rFonts w:ascii="Times New Roman" w:eastAsia="Calibri" w:hAnsi="Times New Roman" w:cs="Times New Roman"/>
          <w:sz w:val="24"/>
          <w:szCs w:val="24"/>
        </w:rPr>
        <w:t>kare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d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y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atangi</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seor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akwah</w:t>
      </w:r>
      <w:proofErr w:type="spellEnd"/>
      <w:r w:rsidRPr="002D328D">
        <w:rPr>
          <w:rFonts w:ascii="Times New Roman" w:eastAsia="Calibri" w:hAnsi="Times New Roman" w:cs="Times New Roman"/>
          <w:sz w:val="24"/>
          <w:szCs w:val="24"/>
        </w:rPr>
        <w:t xml:space="preserve">. Masyarakat </w:t>
      </w:r>
      <w:proofErr w:type="spellStart"/>
      <w:r w:rsidRPr="002D328D">
        <w:rPr>
          <w:rFonts w:ascii="Times New Roman" w:eastAsia="Calibri" w:hAnsi="Times New Roman" w:cs="Times New Roman"/>
          <w:sz w:val="24"/>
          <w:szCs w:val="24"/>
        </w:rPr>
        <w:t>meyak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b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da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jadi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buatan</w:t>
      </w:r>
      <w:proofErr w:type="spellEnd"/>
      <w:r w:rsidRPr="002D328D">
        <w:rPr>
          <w:rFonts w:ascii="Times New Roman" w:eastAsia="Calibri" w:hAnsi="Times New Roman" w:cs="Times New Roman"/>
          <w:sz w:val="24"/>
          <w:szCs w:val="24"/>
        </w:rPr>
        <w:t xml:space="preserve"> dosa. Selain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ampil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akai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gunakan</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pengunju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b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angg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u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norma </w:t>
      </w:r>
      <w:proofErr w:type="spellStart"/>
      <w:r w:rsidRPr="002D328D">
        <w:rPr>
          <w:rFonts w:ascii="Times New Roman" w:eastAsia="Calibri" w:hAnsi="Times New Roman" w:cs="Times New Roman"/>
          <w:sz w:val="24"/>
          <w:szCs w:val="24"/>
        </w:rPr>
        <w:t>syariat</w:t>
      </w:r>
      <w:proofErr w:type="spellEnd"/>
      <w:r w:rsidRPr="002D328D">
        <w:rPr>
          <w:rFonts w:ascii="Times New Roman" w:eastAsia="Calibri" w:hAnsi="Times New Roman" w:cs="Times New Roman"/>
          <w:sz w:val="24"/>
          <w:szCs w:val="24"/>
        </w:rPr>
        <w:t xml:space="preserve"> agama, </w:t>
      </w:r>
      <w:proofErr w:type="spellStart"/>
      <w:r w:rsidRPr="002D328D">
        <w:rPr>
          <w:rFonts w:ascii="Times New Roman" w:eastAsia="Calibri" w:hAnsi="Times New Roman" w:cs="Times New Roman"/>
          <w:sz w:val="24"/>
          <w:szCs w:val="24"/>
        </w:rPr>
        <w:t>ter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urat</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erbu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okoh</w:t>
      </w:r>
      <w:proofErr w:type="spellEnd"/>
      <w:r w:rsidRPr="002D328D">
        <w:rPr>
          <w:rFonts w:ascii="Times New Roman" w:eastAsia="Calibri" w:hAnsi="Times New Roman" w:cs="Times New Roman"/>
          <w:sz w:val="24"/>
          <w:szCs w:val="24"/>
        </w:rPr>
        <w:t xml:space="preserve"> agama, </w:t>
      </w:r>
      <w:proofErr w:type="spellStart"/>
      <w:r w:rsidRPr="002D328D">
        <w:rPr>
          <w:rFonts w:ascii="Times New Roman" w:eastAsia="Calibri" w:hAnsi="Times New Roman" w:cs="Times New Roman"/>
          <w:sz w:val="24"/>
          <w:szCs w:val="24"/>
        </w:rPr>
        <w:t>mengangg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kwah</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terapkan</w:t>
      </w:r>
      <w:proofErr w:type="spellEnd"/>
      <w:r w:rsidRPr="002D328D">
        <w:rPr>
          <w:rFonts w:ascii="Times New Roman" w:eastAsia="Calibri" w:hAnsi="Times New Roman" w:cs="Times New Roman"/>
          <w:sz w:val="24"/>
          <w:szCs w:val="24"/>
        </w:rPr>
        <w:t xml:space="preserve"> oleh Gus Miftah </w:t>
      </w:r>
      <w:proofErr w:type="spellStart"/>
      <w:r w:rsidRPr="002D328D">
        <w:rPr>
          <w:rFonts w:ascii="Times New Roman" w:eastAsia="Calibri" w:hAnsi="Times New Roman" w:cs="Times New Roman"/>
          <w:sz w:val="24"/>
          <w:szCs w:val="24"/>
        </w:rPr>
        <w:t>merup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ece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agama.</w:t>
      </w:r>
    </w:p>
    <w:p w14:paraId="6A3935E9" w14:textId="77777777" w:rsidR="005E3E97" w:rsidRDefault="002D328D" w:rsidP="005E3E97">
      <w:pPr>
        <w:pStyle w:val="ListParagraph"/>
        <w:ind w:firstLine="720"/>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Gus Miftah </w:t>
      </w:r>
      <w:proofErr w:type="spellStart"/>
      <w:r w:rsidRPr="002D328D">
        <w:rPr>
          <w:rFonts w:ascii="Times New Roman" w:eastAsia="Calibri" w:hAnsi="Times New Roman" w:cs="Times New Roman"/>
          <w:sz w:val="24"/>
          <w:szCs w:val="24"/>
        </w:rPr>
        <w:t>mamp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esua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tu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ten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lih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ampilannya</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sederha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gu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celana</w:t>
      </w:r>
      <w:proofErr w:type="spellEnd"/>
      <w:r w:rsidRPr="002D328D">
        <w:rPr>
          <w:rFonts w:ascii="Times New Roman" w:eastAsia="Calibri" w:hAnsi="Times New Roman" w:cs="Times New Roman"/>
          <w:sz w:val="24"/>
          <w:szCs w:val="24"/>
        </w:rPr>
        <w:t xml:space="preserve"> dan baju </w:t>
      </w:r>
      <w:proofErr w:type="spellStart"/>
      <w:r w:rsidRPr="002D328D">
        <w:rPr>
          <w:rFonts w:ascii="Times New Roman" w:eastAsia="Calibri" w:hAnsi="Times New Roman" w:cs="Times New Roman"/>
          <w:sz w:val="24"/>
          <w:szCs w:val="24"/>
        </w:rPr>
        <w:t>bi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c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t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langko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c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has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ski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kwah</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sampa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lal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at</w:t>
      </w:r>
      <w:proofErr w:type="spellEnd"/>
      <w:r w:rsidRPr="002D328D">
        <w:rPr>
          <w:rFonts w:ascii="Times New Roman" w:eastAsia="Calibri" w:hAnsi="Times New Roman" w:cs="Times New Roman"/>
          <w:sz w:val="24"/>
          <w:szCs w:val="24"/>
        </w:rPr>
        <w:t xml:space="preserve">, Gus Miftah </w:t>
      </w:r>
      <w:proofErr w:type="spellStart"/>
      <w:r w:rsidRPr="002D328D">
        <w:rPr>
          <w:rFonts w:ascii="Times New Roman" w:eastAsia="Calibri" w:hAnsi="Times New Roman" w:cs="Times New Roman"/>
          <w:sz w:val="24"/>
          <w:szCs w:val="24"/>
        </w:rPr>
        <w:t>mengaj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unitas</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shalaw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s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aj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laksa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hol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jamaah</w:t>
      </w:r>
      <w:proofErr w:type="spellEnd"/>
      <w:r w:rsidRPr="002D328D">
        <w:rPr>
          <w:rFonts w:ascii="Times New Roman" w:eastAsia="Calibri" w:hAnsi="Times New Roman" w:cs="Times New Roman"/>
          <w:sz w:val="24"/>
          <w:szCs w:val="24"/>
        </w:rPr>
        <w:t xml:space="preserve">. Strategi yang </w:t>
      </w:r>
      <w:proofErr w:type="spellStart"/>
      <w:r w:rsidRPr="002D328D">
        <w:rPr>
          <w:rFonts w:ascii="Times New Roman" w:eastAsia="Calibri" w:hAnsi="Times New Roman" w:cs="Times New Roman"/>
          <w:sz w:val="24"/>
          <w:szCs w:val="24"/>
        </w:rPr>
        <w:t>diterapkan</w:t>
      </w:r>
      <w:proofErr w:type="spellEnd"/>
      <w:r w:rsidRPr="002D328D">
        <w:rPr>
          <w:rFonts w:ascii="Times New Roman" w:eastAsia="Calibri" w:hAnsi="Times New Roman" w:cs="Times New Roman"/>
          <w:sz w:val="24"/>
          <w:szCs w:val="24"/>
        </w:rPr>
        <w:t xml:space="preserve"> oleh Gus Miftah </w:t>
      </w:r>
      <w:proofErr w:type="spellStart"/>
      <w:r w:rsidRPr="002D328D">
        <w:rPr>
          <w:rFonts w:ascii="Times New Roman" w:eastAsia="Calibri" w:hAnsi="Times New Roman" w:cs="Times New Roman"/>
          <w:sz w:val="24"/>
          <w:szCs w:val="24"/>
        </w:rPr>
        <w:t>ber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p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eb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ingk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akw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ada</w:t>
      </w:r>
      <w:proofErr w:type="spellEnd"/>
      <w:r w:rsidRPr="002D328D">
        <w:rPr>
          <w:rFonts w:ascii="Times New Roman" w:eastAsia="Calibri" w:hAnsi="Times New Roman" w:cs="Times New Roman"/>
          <w:sz w:val="24"/>
          <w:szCs w:val="24"/>
        </w:rPr>
        <w:t xml:space="preserve"> Allah </w:t>
      </w:r>
      <w:proofErr w:type="spellStart"/>
      <w:r w:rsidRPr="002D328D">
        <w:rPr>
          <w:rFonts w:ascii="Times New Roman" w:eastAsia="Calibri" w:hAnsi="Times New Roman" w:cs="Times New Roman"/>
          <w:sz w:val="24"/>
          <w:szCs w:val="24"/>
        </w:rPr>
        <w:t>tanp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andang</w:t>
      </w:r>
      <w:proofErr w:type="spellEnd"/>
      <w:r w:rsidRPr="002D328D">
        <w:rPr>
          <w:rFonts w:ascii="Times New Roman" w:eastAsia="Calibri" w:hAnsi="Times New Roman" w:cs="Times New Roman"/>
          <w:sz w:val="24"/>
          <w:szCs w:val="24"/>
        </w:rPr>
        <w:t xml:space="preserve"> status </w:t>
      </w:r>
      <w:proofErr w:type="spellStart"/>
      <w:r w:rsidRPr="002D328D">
        <w:rPr>
          <w:rFonts w:ascii="Times New Roman" w:eastAsia="Calibri" w:hAnsi="Times New Roman" w:cs="Times New Roman"/>
          <w:sz w:val="24"/>
          <w:szCs w:val="24"/>
        </w:rPr>
        <w:t>pekerj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 xml:space="preserve">. Selain </w:t>
      </w:r>
      <w:proofErr w:type="spellStart"/>
      <w:r w:rsidRPr="002D328D">
        <w:rPr>
          <w:rFonts w:ascii="Times New Roman" w:eastAsia="Calibri" w:hAnsi="Times New Roman" w:cs="Times New Roman"/>
          <w:sz w:val="24"/>
          <w:szCs w:val="24"/>
        </w:rPr>
        <w:t>ak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dakwah</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komun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b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lam</w:t>
      </w:r>
      <w:proofErr w:type="spellEnd"/>
      <w:r w:rsidRPr="002D328D">
        <w:rPr>
          <w:rFonts w:ascii="Times New Roman" w:eastAsia="Calibri" w:hAnsi="Times New Roman" w:cs="Times New Roman"/>
          <w:sz w:val="24"/>
          <w:szCs w:val="24"/>
        </w:rPr>
        <w:t xml:space="preserve">, Gus Miftah juga </w:t>
      </w:r>
      <w:proofErr w:type="spellStart"/>
      <w:r w:rsidRPr="002D328D">
        <w:rPr>
          <w:rFonts w:ascii="Times New Roman" w:eastAsia="Calibri" w:hAnsi="Times New Roman" w:cs="Times New Roman"/>
          <w:sz w:val="24"/>
          <w:szCs w:val="24"/>
        </w:rPr>
        <w:t>memanfa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rana</w:t>
      </w:r>
      <w:proofErr w:type="spellEnd"/>
      <w:r w:rsidRPr="002D328D">
        <w:rPr>
          <w:rFonts w:ascii="Times New Roman" w:eastAsia="Calibri" w:hAnsi="Times New Roman" w:cs="Times New Roman"/>
          <w:sz w:val="24"/>
          <w:szCs w:val="24"/>
        </w:rPr>
        <w:t xml:space="preserve"> digital yang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jangka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uas</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kal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gener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d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unggah</w:t>
      </w:r>
      <w:proofErr w:type="spellEnd"/>
      <w:r w:rsidRPr="002D328D">
        <w:rPr>
          <w:rFonts w:ascii="Times New Roman" w:eastAsia="Calibri" w:hAnsi="Times New Roman" w:cs="Times New Roman"/>
          <w:sz w:val="24"/>
          <w:szCs w:val="24"/>
        </w:rPr>
        <w:t xml:space="preserve"> video </w:t>
      </w:r>
      <w:proofErr w:type="spellStart"/>
      <w:r w:rsidRPr="002D328D">
        <w:rPr>
          <w:rFonts w:ascii="Times New Roman" w:eastAsia="Calibri" w:hAnsi="Times New Roman" w:cs="Times New Roman"/>
          <w:sz w:val="24"/>
          <w:szCs w:val="24"/>
        </w:rPr>
        <w:t>dakwah</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kanal</w:t>
      </w:r>
      <w:proofErr w:type="spellEnd"/>
      <w:r w:rsidRPr="002D328D">
        <w:rPr>
          <w:rFonts w:ascii="Times New Roman" w:eastAsia="Calibri" w:hAnsi="Times New Roman" w:cs="Times New Roman"/>
          <w:sz w:val="24"/>
          <w:szCs w:val="24"/>
        </w:rPr>
        <w:t xml:space="preserve"> YouTube, </w:t>
      </w:r>
      <w:proofErr w:type="spellStart"/>
      <w:r w:rsidRPr="002D328D">
        <w:rPr>
          <w:rFonts w:ascii="Times New Roman" w:eastAsia="Calibri" w:hAnsi="Times New Roman" w:cs="Times New Roman"/>
          <w:sz w:val="24"/>
          <w:szCs w:val="24"/>
        </w:rPr>
        <w:t>sehing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kwah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nikmati</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langan</w:t>
      </w:r>
      <w:proofErr w:type="spellEnd"/>
      <w:r w:rsidRPr="002D328D">
        <w:rPr>
          <w:rFonts w:ascii="Times New Roman" w:eastAsia="Calibri" w:hAnsi="Times New Roman" w:cs="Times New Roman"/>
          <w:sz w:val="24"/>
          <w:szCs w:val="24"/>
        </w:rPr>
        <w:t>.</w:t>
      </w:r>
    </w:p>
    <w:p w14:paraId="757B684B" w14:textId="77777777" w:rsidR="005E3E97" w:rsidRDefault="002D328D" w:rsidP="005E3E97">
      <w:pPr>
        <w:pStyle w:val="ListParagraph"/>
        <w:ind w:firstLine="720"/>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Gus Miftah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luran</w:t>
      </w:r>
      <w:proofErr w:type="spellEnd"/>
      <w:r w:rsidRPr="002D328D">
        <w:rPr>
          <w:rFonts w:ascii="Times New Roman" w:eastAsia="Calibri" w:hAnsi="Times New Roman" w:cs="Times New Roman"/>
          <w:sz w:val="24"/>
          <w:szCs w:val="24"/>
        </w:rPr>
        <w:t xml:space="preserve"> YouTube yang </w:t>
      </w:r>
      <w:proofErr w:type="spellStart"/>
      <w:r w:rsidRPr="002D328D">
        <w:rPr>
          <w:rFonts w:ascii="Times New Roman" w:eastAsia="Calibri" w:hAnsi="Times New Roman" w:cs="Times New Roman"/>
          <w:sz w:val="24"/>
          <w:szCs w:val="24"/>
        </w:rPr>
        <w:t>diberi</w:t>
      </w:r>
      <w:proofErr w:type="spellEnd"/>
      <w:r w:rsidRPr="002D328D">
        <w:rPr>
          <w:rFonts w:ascii="Times New Roman" w:eastAsia="Calibri" w:hAnsi="Times New Roman" w:cs="Times New Roman"/>
          <w:sz w:val="24"/>
          <w:szCs w:val="24"/>
        </w:rPr>
        <w:t xml:space="preserve"> nama “Gus Miftah </w:t>
      </w:r>
      <w:r w:rsidRPr="002D328D">
        <w:rPr>
          <w:rFonts w:ascii="Times New Roman" w:eastAsia="Calibri" w:hAnsi="Times New Roman" w:cs="Times New Roman"/>
          <w:i/>
          <w:iCs/>
          <w:sz w:val="24"/>
          <w:szCs w:val="24"/>
        </w:rPr>
        <w:t>Official</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jum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ik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pai</w:t>
      </w:r>
      <w:proofErr w:type="spellEnd"/>
      <w:r w:rsidRPr="002D328D">
        <w:rPr>
          <w:rFonts w:ascii="Times New Roman" w:eastAsia="Calibri" w:hAnsi="Times New Roman" w:cs="Times New Roman"/>
          <w:sz w:val="24"/>
          <w:szCs w:val="24"/>
        </w:rPr>
        <w:t xml:space="preserve"> 727 </w:t>
      </w:r>
      <w:proofErr w:type="spellStart"/>
      <w:r w:rsidRPr="002D328D">
        <w:rPr>
          <w:rFonts w:ascii="Times New Roman" w:eastAsia="Calibri" w:hAnsi="Times New Roman" w:cs="Times New Roman"/>
          <w:sz w:val="24"/>
          <w:szCs w:val="24"/>
        </w:rPr>
        <w:t>ribu</w:t>
      </w:r>
      <w:proofErr w:type="spellEnd"/>
      <w:r w:rsidRPr="002D328D">
        <w:rPr>
          <w:rFonts w:ascii="Times New Roman" w:eastAsia="Calibri" w:hAnsi="Times New Roman" w:cs="Times New Roman"/>
          <w:sz w:val="24"/>
          <w:szCs w:val="24"/>
        </w:rPr>
        <w:t xml:space="preserve">. Karena </w:t>
      </w:r>
      <w:proofErr w:type="spellStart"/>
      <w:r w:rsidRPr="002D328D">
        <w:rPr>
          <w:rFonts w:ascii="Times New Roman" w:eastAsia="Calibri" w:hAnsi="Times New Roman" w:cs="Times New Roman"/>
          <w:sz w:val="24"/>
          <w:szCs w:val="24"/>
        </w:rPr>
        <w:t>banyak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onto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yuk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kwah</w:t>
      </w:r>
      <w:proofErr w:type="spellEnd"/>
      <w:r w:rsidRPr="002D328D">
        <w:rPr>
          <w:rFonts w:ascii="Times New Roman" w:eastAsia="Calibri" w:hAnsi="Times New Roman" w:cs="Times New Roman"/>
          <w:sz w:val="24"/>
          <w:szCs w:val="24"/>
        </w:rPr>
        <w:t xml:space="preserve"> Gus Miftah di YouTube, </w:t>
      </w:r>
      <w:proofErr w:type="spellStart"/>
      <w:r w:rsidRPr="002D328D">
        <w:rPr>
          <w:rFonts w:ascii="Times New Roman" w:eastAsia="Calibri" w:hAnsi="Times New Roman" w:cs="Times New Roman"/>
          <w:sz w:val="24"/>
          <w:szCs w:val="24"/>
        </w:rPr>
        <w:t>belia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ja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unggah</w:t>
      </w:r>
      <w:proofErr w:type="spellEnd"/>
      <w:r w:rsidRPr="002D328D">
        <w:rPr>
          <w:rFonts w:ascii="Times New Roman" w:eastAsia="Calibri" w:hAnsi="Times New Roman" w:cs="Times New Roman"/>
          <w:sz w:val="24"/>
          <w:szCs w:val="24"/>
        </w:rPr>
        <w:t xml:space="preserve"> video </w:t>
      </w:r>
      <w:proofErr w:type="spellStart"/>
      <w:r w:rsidRPr="002D328D">
        <w:rPr>
          <w:rFonts w:ascii="Times New Roman" w:eastAsia="Calibri" w:hAnsi="Times New Roman" w:cs="Times New Roman"/>
          <w:sz w:val="24"/>
          <w:szCs w:val="24"/>
        </w:rPr>
        <w:t>syiar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w:t>
      </w:r>
      <w:proofErr w:type="spellEnd"/>
      <w:r w:rsidRPr="002D328D">
        <w:rPr>
          <w:rFonts w:ascii="Times New Roman" w:eastAsia="Calibri" w:hAnsi="Times New Roman" w:cs="Times New Roman"/>
          <w:sz w:val="24"/>
          <w:szCs w:val="24"/>
        </w:rPr>
        <w:t xml:space="preserve"> platform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j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un</w:t>
      </w:r>
      <w:proofErr w:type="spellEnd"/>
      <w:r w:rsidRPr="002D328D">
        <w:rPr>
          <w:rFonts w:ascii="Times New Roman" w:eastAsia="Calibri" w:hAnsi="Times New Roman" w:cs="Times New Roman"/>
          <w:sz w:val="24"/>
          <w:szCs w:val="24"/>
        </w:rPr>
        <w:t xml:space="preserve"> 2018.</w:t>
      </w:r>
      <w:r w:rsidRPr="002D328D">
        <w:rPr>
          <w:rFonts w:ascii="Times New Roman" w:eastAsia="Calibri" w:hAnsi="Times New Roman" w:cs="Times New Roman"/>
          <w:vanish/>
          <w:sz w:val="24"/>
          <w:szCs w:val="24"/>
        </w:rPr>
        <w:t>Top of FormTop of Form</w:t>
      </w:r>
    </w:p>
    <w:p w14:paraId="570732D2" w14:textId="77777777" w:rsidR="005E3E97" w:rsidRDefault="002D328D" w:rsidP="005E3E97">
      <w:pPr>
        <w:pStyle w:val="ListParagraph"/>
        <w:numPr>
          <w:ilvl w:val="0"/>
          <w:numId w:val="35"/>
        </w:numPr>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Para Kiai dan Gus NU </w:t>
      </w:r>
      <w:proofErr w:type="spellStart"/>
      <w:r w:rsidRPr="002D328D">
        <w:rPr>
          <w:rFonts w:ascii="Times New Roman" w:eastAsia="Calibri" w:hAnsi="Times New Roman" w:cs="Times New Roman"/>
          <w:sz w:val="24"/>
          <w:szCs w:val="24"/>
        </w:rPr>
        <w:t>berkumpu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tu</w:t>
      </w:r>
      <w:proofErr w:type="spellEnd"/>
      <w:r w:rsidRPr="002D328D">
        <w:rPr>
          <w:rFonts w:ascii="Times New Roman" w:eastAsia="Calibri" w:hAnsi="Times New Roman" w:cs="Times New Roman"/>
          <w:sz w:val="24"/>
          <w:szCs w:val="24"/>
        </w:rPr>
        <w:t xml:space="preserve"> acara, 12 Juni 2021.</w:t>
      </w:r>
    </w:p>
    <w:p w14:paraId="33884C5D" w14:textId="77777777" w:rsidR="005E3E97" w:rsidRDefault="002D328D" w:rsidP="005E3E97">
      <w:pPr>
        <w:pStyle w:val="ListParagraph"/>
        <w:numPr>
          <w:ilvl w:val="0"/>
          <w:numId w:val="35"/>
        </w:numPr>
        <w:jc w:val="both"/>
        <w:rPr>
          <w:rFonts w:ascii="Times New Roman" w:eastAsia="Calibri" w:hAnsi="Times New Roman" w:cs="Times New Roman"/>
          <w:sz w:val="24"/>
          <w:szCs w:val="24"/>
        </w:rPr>
      </w:pPr>
      <w:proofErr w:type="spellStart"/>
      <w:r w:rsidRPr="005E3E97">
        <w:rPr>
          <w:rFonts w:ascii="Times New Roman" w:eastAsia="Calibri" w:hAnsi="Times New Roman" w:cs="Times New Roman"/>
          <w:sz w:val="24"/>
          <w:szCs w:val="24"/>
        </w:rPr>
        <w:t>Tanggapan</w:t>
      </w:r>
      <w:proofErr w:type="spellEnd"/>
      <w:r w:rsidRPr="005E3E97">
        <w:rPr>
          <w:rFonts w:ascii="Times New Roman" w:eastAsia="Calibri" w:hAnsi="Times New Roman" w:cs="Times New Roman"/>
          <w:sz w:val="24"/>
          <w:szCs w:val="24"/>
        </w:rPr>
        <w:t xml:space="preserve"> Gus Miftah </w:t>
      </w:r>
      <w:proofErr w:type="spellStart"/>
      <w:r w:rsidRPr="005E3E97">
        <w:rPr>
          <w:rFonts w:ascii="Times New Roman" w:eastAsia="Calibri" w:hAnsi="Times New Roman" w:cs="Times New Roman"/>
          <w:sz w:val="24"/>
          <w:szCs w:val="24"/>
        </w:rPr>
        <w:t>terhadap</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komentar</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das</w:t>
      </w:r>
      <w:proofErr w:type="spellEnd"/>
      <w:r w:rsidRPr="005E3E97">
        <w:rPr>
          <w:rFonts w:ascii="Times New Roman" w:eastAsia="Calibri" w:hAnsi="Times New Roman" w:cs="Times New Roman"/>
          <w:sz w:val="24"/>
          <w:szCs w:val="24"/>
        </w:rPr>
        <w:t xml:space="preserve"> di Instagram, 27 Mei 2021.</w:t>
      </w:r>
    </w:p>
    <w:p w14:paraId="3B84D3A6" w14:textId="77777777" w:rsidR="005E3E97" w:rsidRDefault="002D328D" w:rsidP="005E3E97">
      <w:pPr>
        <w:pStyle w:val="ListParagraph"/>
        <w:numPr>
          <w:ilvl w:val="0"/>
          <w:numId w:val="35"/>
        </w:numPr>
        <w:jc w:val="both"/>
        <w:rPr>
          <w:rFonts w:ascii="Times New Roman" w:eastAsia="Calibri" w:hAnsi="Times New Roman" w:cs="Times New Roman"/>
          <w:sz w:val="24"/>
          <w:szCs w:val="24"/>
        </w:rPr>
      </w:pPr>
      <w:r w:rsidRPr="005E3E97">
        <w:rPr>
          <w:rFonts w:ascii="Times New Roman" w:eastAsia="Calibri" w:hAnsi="Times New Roman" w:cs="Times New Roman"/>
          <w:sz w:val="24"/>
          <w:szCs w:val="24"/>
        </w:rPr>
        <w:t xml:space="preserve">Gus Miftah </w:t>
      </w:r>
      <w:proofErr w:type="spellStart"/>
      <w:r w:rsidRPr="005E3E97">
        <w:rPr>
          <w:rFonts w:ascii="Times New Roman" w:eastAsia="Calibri" w:hAnsi="Times New Roman" w:cs="Times New Roman"/>
          <w:sz w:val="24"/>
          <w:szCs w:val="24"/>
        </w:rPr>
        <w:t>berceramah</w:t>
      </w:r>
      <w:proofErr w:type="spellEnd"/>
      <w:r w:rsidRPr="005E3E97">
        <w:rPr>
          <w:rFonts w:ascii="Times New Roman" w:eastAsia="Calibri" w:hAnsi="Times New Roman" w:cs="Times New Roman"/>
          <w:sz w:val="24"/>
          <w:szCs w:val="24"/>
        </w:rPr>
        <w:t xml:space="preserve"> di </w:t>
      </w:r>
      <w:proofErr w:type="spellStart"/>
      <w:r w:rsidRPr="005E3E97">
        <w:rPr>
          <w:rFonts w:ascii="Times New Roman" w:eastAsia="Calibri" w:hAnsi="Times New Roman" w:cs="Times New Roman"/>
          <w:sz w:val="24"/>
          <w:szCs w:val="24"/>
        </w:rPr>
        <w:t>Gereja</w:t>
      </w:r>
      <w:proofErr w:type="spellEnd"/>
      <w:r w:rsidRPr="005E3E97">
        <w:rPr>
          <w:rFonts w:ascii="Times New Roman" w:eastAsia="Calibri" w:hAnsi="Times New Roman" w:cs="Times New Roman"/>
          <w:sz w:val="24"/>
          <w:szCs w:val="24"/>
        </w:rPr>
        <w:t xml:space="preserve">: </w:t>
      </w:r>
      <w:r w:rsidRPr="005E3E97">
        <w:rPr>
          <w:rFonts w:ascii="Times New Roman" w:eastAsia="Calibri" w:hAnsi="Times New Roman" w:cs="Times New Roman"/>
          <w:i/>
          <w:iCs/>
          <w:sz w:val="24"/>
          <w:szCs w:val="24"/>
        </w:rPr>
        <w:t>“</w:t>
      </w:r>
      <w:proofErr w:type="spellStart"/>
      <w:r w:rsidRPr="005E3E97">
        <w:rPr>
          <w:rFonts w:ascii="Times New Roman" w:eastAsia="Calibri" w:hAnsi="Times New Roman" w:cs="Times New Roman"/>
          <w:i/>
          <w:iCs/>
          <w:sz w:val="24"/>
          <w:szCs w:val="24"/>
        </w:rPr>
        <w:t>Orasi</w:t>
      </w:r>
      <w:proofErr w:type="spellEnd"/>
      <w:r w:rsidRPr="005E3E97">
        <w:rPr>
          <w:rFonts w:ascii="Times New Roman" w:eastAsia="Calibri" w:hAnsi="Times New Roman" w:cs="Times New Roman"/>
          <w:i/>
          <w:iCs/>
          <w:sz w:val="24"/>
          <w:szCs w:val="24"/>
        </w:rPr>
        <w:t xml:space="preserve"> </w:t>
      </w:r>
      <w:proofErr w:type="spellStart"/>
      <w:r w:rsidRPr="005E3E97">
        <w:rPr>
          <w:rFonts w:ascii="Times New Roman" w:eastAsia="Calibri" w:hAnsi="Times New Roman" w:cs="Times New Roman"/>
          <w:i/>
          <w:iCs/>
          <w:sz w:val="24"/>
          <w:szCs w:val="24"/>
        </w:rPr>
        <w:t>Kebangsaan</w:t>
      </w:r>
      <w:proofErr w:type="spellEnd"/>
      <w:r w:rsidRPr="005E3E97">
        <w:rPr>
          <w:rFonts w:ascii="Times New Roman" w:eastAsia="Calibri" w:hAnsi="Times New Roman" w:cs="Times New Roman"/>
          <w:i/>
          <w:iCs/>
          <w:sz w:val="24"/>
          <w:szCs w:val="24"/>
        </w:rPr>
        <w:t xml:space="preserve"> dan </w:t>
      </w:r>
      <w:proofErr w:type="spellStart"/>
      <w:r w:rsidRPr="005E3E97">
        <w:rPr>
          <w:rFonts w:ascii="Times New Roman" w:eastAsia="Calibri" w:hAnsi="Times New Roman" w:cs="Times New Roman"/>
          <w:i/>
          <w:iCs/>
          <w:sz w:val="24"/>
          <w:szCs w:val="24"/>
        </w:rPr>
        <w:t>Kerukunan</w:t>
      </w:r>
      <w:proofErr w:type="spellEnd"/>
      <w:r w:rsidRPr="005E3E97">
        <w:rPr>
          <w:rFonts w:ascii="Times New Roman" w:eastAsia="Calibri" w:hAnsi="Times New Roman" w:cs="Times New Roman"/>
          <w:i/>
          <w:iCs/>
          <w:sz w:val="24"/>
          <w:szCs w:val="24"/>
        </w:rPr>
        <w:t xml:space="preserve"> Antar </w:t>
      </w:r>
      <w:proofErr w:type="spellStart"/>
      <w:r w:rsidRPr="005E3E97">
        <w:rPr>
          <w:rFonts w:ascii="Times New Roman" w:eastAsia="Calibri" w:hAnsi="Times New Roman" w:cs="Times New Roman"/>
          <w:i/>
          <w:iCs/>
          <w:sz w:val="24"/>
          <w:szCs w:val="24"/>
        </w:rPr>
        <w:t>Umat</w:t>
      </w:r>
      <w:proofErr w:type="spellEnd"/>
      <w:r w:rsidRPr="005E3E97">
        <w:rPr>
          <w:rFonts w:ascii="Times New Roman" w:eastAsia="Calibri" w:hAnsi="Times New Roman" w:cs="Times New Roman"/>
          <w:i/>
          <w:iCs/>
          <w:sz w:val="24"/>
          <w:szCs w:val="24"/>
        </w:rPr>
        <w:t xml:space="preserve"> </w:t>
      </w:r>
      <w:proofErr w:type="spellStart"/>
      <w:r w:rsidRPr="005E3E97">
        <w:rPr>
          <w:rFonts w:ascii="Times New Roman" w:eastAsia="Calibri" w:hAnsi="Times New Roman" w:cs="Times New Roman"/>
          <w:i/>
          <w:iCs/>
          <w:sz w:val="24"/>
          <w:szCs w:val="24"/>
        </w:rPr>
        <w:t>Beragama</w:t>
      </w:r>
      <w:proofErr w:type="spellEnd"/>
      <w:r w:rsidRPr="005E3E97">
        <w:rPr>
          <w:rFonts w:ascii="Times New Roman" w:eastAsia="Calibri" w:hAnsi="Times New Roman" w:cs="Times New Roman"/>
          <w:i/>
          <w:iCs/>
          <w:sz w:val="24"/>
          <w:szCs w:val="24"/>
        </w:rPr>
        <w:t>”</w:t>
      </w:r>
      <w:r w:rsidRPr="005E3E97">
        <w:rPr>
          <w:rFonts w:ascii="Times New Roman" w:eastAsia="Calibri" w:hAnsi="Times New Roman" w:cs="Times New Roman"/>
          <w:sz w:val="24"/>
          <w:szCs w:val="24"/>
        </w:rPr>
        <w:t>, 3 Mei 2021.</w:t>
      </w:r>
    </w:p>
    <w:p w14:paraId="39F1929D" w14:textId="77777777" w:rsidR="005E3E97" w:rsidRDefault="002D328D" w:rsidP="005E3E97">
      <w:pPr>
        <w:pStyle w:val="ListParagraph"/>
        <w:numPr>
          <w:ilvl w:val="0"/>
          <w:numId w:val="35"/>
        </w:numPr>
        <w:jc w:val="both"/>
        <w:rPr>
          <w:rFonts w:ascii="Times New Roman" w:eastAsia="Calibri" w:hAnsi="Times New Roman" w:cs="Times New Roman"/>
          <w:sz w:val="24"/>
          <w:szCs w:val="24"/>
        </w:rPr>
      </w:pPr>
      <w:proofErr w:type="spellStart"/>
      <w:r w:rsidRPr="005E3E97">
        <w:rPr>
          <w:rFonts w:ascii="Times New Roman" w:eastAsia="Calibri" w:hAnsi="Times New Roman" w:cs="Times New Roman"/>
          <w:sz w:val="24"/>
          <w:szCs w:val="24"/>
        </w:rPr>
        <w:t>Pesan</w:t>
      </w:r>
      <w:proofErr w:type="spellEnd"/>
      <w:r w:rsidRPr="005E3E97">
        <w:rPr>
          <w:rFonts w:ascii="Times New Roman" w:eastAsia="Calibri" w:hAnsi="Times New Roman" w:cs="Times New Roman"/>
          <w:sz w:val="24"/>
          <w:szCs w:val="24"/>
        </w:rPr>
        <w:t xml:space="preserve"> Gus Miftah </w:t>
      </w:r>
      <w:proofErr w:type="spellStart"/>
      <w:r w:rsidRPr="005E3E97">
        <w:rPr>
          <w:rFonts w:ascii="Times New Roman" w:eastAsia="Calibri" w:hAnsi="Times New Roman" w:cs="Times New Roman"/>
          <w:sz w:val="24"/>
          <w:szCs w:val="24"/>
        </w:rPr>
        <w:t>kepada</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Santr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ondo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santren</w:t>
      </w:r>
      <w:proofErr w:type="spellEnd"/>
      <w:r w:rsidRPr="005E3E97">
        <w:rPr>
          <w:rFonts w:ascii="Times New Roman" w:eastAsia="Calibri" w:hAnsi="Times New Roman" w:cs="Times New Roman"/>
          <w:sz w:val="24"/>
          <w:szCs w:val="24"/>
        </w:rPr>
        <w:t xml:space="preserve"> Ora Aji, 27 Mei 2020.</w:t>
      </w:r>
    </w:p>
    <w:p w14:paraId="666EEF41" w14:textId="77777777" w:rsidR="005E3E97" w:rsidRDefault="002D328D" w:rsidP="005E3E97">
      <w:pPr>
        <w:pStyle w:val="ListParagraph"/>
        <w:numPr>
          <w:ilvl w:val="0"/>
          <w:numId w:val="35"/>
        </w:numPr>
        <w:jc w:val="both"/>
        <w:rPr>
          <w:rFonts w:ascii="Times New Roman" w:eastAsia="Calibri" w:hAnsi="Times New Roman" w:cs="Times New Roman"/>
          <w:sz w:val="24"/>
          <w:szCs w:val="24"/>
        </w:rPr>
      </w:pPr>
      <w:proofErr w:type="spellStart"/>
      <w:r w:rsidRPr="005E3E97">
        <w:rPr>
          <w:rFonts w:ascii="Times New Roman" w:eastAsia="Calibri" w:hAnsi="Times New Roman" w:cs="Times New Roman"/>
          <w:sz w:val="24"/>
          <w:szCs w:val="24"/>
        </w:rPr>
        <w:t>Perjuang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kwah</w:t>
      </w:r>
      <w:proofErr w:type="spellEnd"/>
      <w:r w:rsidRPr="005E3E97">
        <w:rPr>
          <w:rFonts w:ascii="Times New Roman" w:eastAsia="Calibri" w:hAnsi="Times New Roman" w:cs="Times New Roman"/>
          <w:sz w:val="24"/>
          <w:szCs w:val="24"/>
        </w:rPr>
        <w:t xml:space="preserve"> Gus Miftah </w:t>
      </w:r>
      <w:proofErr w:type="spellStart"/>
      <w:r w:rsidRPr="005E3E97">
        <w:rPr>
          <w:rFonts w:ascii="Times New Roman" w:eastAsia="Calibri" w:hAnsi="Times New Roman" w:cs="Times New Roman"/>
          <w:sz w:val="24"/>
          <w:szCs w:val="24"/>
        </w:rPr>
        <w:t>saat</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berdakwah</w:t>
      </w:r>
      <w:proofErr w:type="spellEnd"/>
      <w:r w:rsidRPr="005E3E97">
        <w:rPr>
          <w:rFonts w:ascii="Times New Roman" w:eastAsia="Calibri" w:hAnsi="Times New Roman" w:cs="Times New Roman"/>
          <w:sz w:val="24"/>
          <w:szCs w:val="24"/>
        </w:rPr>
        <w:t xml:space="preserve"> di </w:t>
      </w:r>
      <w:proofErr w:type="spellStart"/>
      <w:r w:rsidRPr="005E3E97">
        <w:rPr>
          <w:rFonts w:ascii="Times New Roman" w:eastAsia="Calibri" w:hAnsi="Times New Roman" w:cs="Times New Roman"/>
          <w:sz w:val="24"/>
          <w:szCs w:val="24"/>
        </w:rPr>
        <w:t>Pangkalan</w:t>
      </w:r>
      <w:proofErr w:type="spellEnd"/>
      <w:r w:rsidRPr="005E3E97">
        <w:rPr>
          <w:rFonts w:ascii="Times New Roman" w:eastAsia="Calibri" w:hAnsi="Times New Roman" w:cs="Times New Roman"/>
          <w:sz w:val="24"/>
          <w:szCs w:val="24"/>
        </w:rPr>
        <w:t xml:space="preserve"> Bun, Kalimantan, 12 Juni 2019.</w:t>
      </w:r>
    </w:p>
    <w:p w14:paraId="0ABE19F8" w14:textId="77777777" w:rsidR="005E3E97" w:rsidRDefault="002D328D" w:rsidP="005E3E97">
      <w:pPr>
        <w:pStyle w:val="ListParagraph"/>
        <w:numPr>
          <w:ilvl w:val="0"/>
          <w:numId w:val="35"/>
        </w:numPr>
        <w:jc w:val="both"/>
        <w:rPr>
          <w:rFonts w:ascii="Times New Roman" w:eastAsia="Calibri" w:hAnsi="Times New Roman" w:cs="Times New Roman"/>
          <w:sz w:val="24"/>
          <w:szCs w:val="24"/>
        </w:rPr>
      </w:pPr>
      <w:proofErr w:type="spellStart"/>
      <w:r w:rsidRPr="005E3E97">
        <w:rPr>
          <w:rFonts w:ascii="Times New Roman" w:eastAsia="Calibri" w:hAnsi="Times New Roman" w:cs="Times New Roman"/>
          <w:sz w:val="24"/>
          <w:szCs w:val="24"/>
        </w:rPr>
        <w:t>Nasihat</w:t>
      </w:r>
      <w:proofErr w:type="spellEnd"/>
      <w:r w:rsidRPr="005E3E97">
        <w:rPr>
          <w:rFonts w:ascii="Times New Roman" w:eastAsia="Calibri" w:hAnsi="Times New Roman" w:cs="Times New Roman"/>
          <w:sz w:val="24"/>
          <w:szCs w:val="24"/>
        </w:rPr>
        <w:t xml:space="preserve"> Gus Miftah </w:t>
      </w:r>
      <w:proofErr w:type="spellStart"/>
      <w:r w:rsidRPr="005E3E97">
        <w:rPr>
          <w:rFonts w:ascii="Times New Roman" w:eastAsia="Calibri" w:hAnsi="Times New Roman" w:cs="Times New Roman"/>
          <w:sz w:val="24"/>
          <w:szCs w:val="24"/>
        </w:rPr>
        <w:t>kepada</w:t>
      </w:r>
      <w:proofErr w:type="spellEnd"/>
      <w:r w:rsidRPr="005E3E97">
        <w:rPr>
          <w:rFonts w:ascii="Times New Roman" w:eastAsia="Calibri" w:hAnsi="Times New Roman" w:cs="Times New Roman"/>
          <w:sz w:val="24"/>
          <w:szCs w:val="24"/>
        </w:rPr>
        <w:t xml:space="preserve"> pemuda: </w:t>
      </w:r>
      <w:r w:rsidRPr="005E3E97">
        <w:rPr>
          <w:rFonts w:ascii="Times New Roman" w:eastAsia="Calibri" w:hAnsi="Times New Roman" w:cs="Times New Roman"/>
          <w:i/>
          <w:iCs/>
          <w:sz w:val="24"/>
          <w:szCs w:val="24"/>
        </w:rPr>
        <w:t>“</w:t>
      </w:r>
      <w:proofErr w:type="spellStart"/>
      <w:r w:rsidRPr="005E3E97">
        <w:rPr>
          <w:rFonts w:ascii="Times New Roman" w:eastAsia="Calibri" w:hAnsi="Times New Roman" w:cs="Times New Roman"/>
          <w:i/>
          <w:iCs/>
          <w:sz w:val="24"/>
          <w:szCs w:val="24"/>
        </w:rPr>
        <w:t>Jangan</w:t>
      </w:r>
      <w:proofErr w:type="spellEnd"/>
      <w:r w:rsidRPr="005E3E97">
        <w:rPr>
          <w:rFonts w:ascii="Times New Roman" w:eastAsia="Calibri" w:hAnsi="Times New Roman" w:cs="Times New Roman"/>
          <w:i/>
          <w:iCs/>
          <w:sz w:val="24"/>
          <w:szCs w:val="24"/>
        </w:rPr>
        <w:t xml:space="preserve"> </w:t>
      </w:r>
      <w:proofErr w:type="spellStart"/>
      <w:r w:rsidRPr="005E3E97">
        <w:rPr>
          <w:rFonts w:ascii="Times New Roman" w:eastAsia="Calibri" w:hAnsi="Times New Roman" w:cs="Times New Roman"/>
          <w:i/>
          <w:iCs/>
          <w:sz w:val="24"/>
          <w:szCs w:val="24"/>
        </w:rPr>
        <w:t>Mudah</w:t>
      </w:r>
      <w:proofErr w:type="spellEnd"/>
      <w:r w:rsidRPr="005E3E97">
        <w:rPr>
          <w:rFonts w:ascii="Times New Roman" w:eastAsia="Calibri" w:hAnsi="Times New Roman" w:cs="Times New Roman"/>
          <w:i/>
          <w:iCs/>
          <w:sz w:val="24"/>
          <w:szCs w:val="24"/>
        </w:rPr>
        <w:t xml:space="preserve"> </w:t>
      </w:r>
      <w:proofErr w:type="spellStart"/>
      <w:r w:rsidRPr="005E3E97">
        <w:rPr>
          <w:rFonts w:ascii="Times New Roman" w:eastAsia="Calibri" w:hAnsi="Times New Roman" w:cs="Times New Roman"/>
          <w:i/>
          <w:iCs/>
          <w:sz w:val="24"/>
          <w:szCs w:val="24"/>
        </w:rPr>
        <w:t>Putus</w:t>
      </w:r>
      <w:proofErr w:type="spellEnd"/>
      <w:r w:rsidRPr="005E3E97">
        <w:rPr>
          <w:rFonts w:ascii="Times New Roman" w:eastAsia="Calibri" w:hAnsi="Times New Roman" w:cs="Times New Roman"/>
          <w:i/>
          <w:iCs/>
          <w:sz w:val="24"/>
          <w:szCs w:val="24"/>
        </w:rPr>
        <w:t xml:space="preserve"> Asa”</w:t>
      </w:r>
      <w:r w:rsidRPr="005E3E97">
        <w:rPr>
          <w:rFonts w:ascii="Times New Roman" w:eastAsia="Calibri" w:hAnsi="Times New Roman" w:cs="Times New Roman"/>
          <w:sz w:val="24"/>
          <w:szCs w:val="24"/>
        </w:rPr>
        <w:t>, 3 Mei 2018.</w:t>
      </w:r>
      <w:r w:rsidRPr="005E3E97">
        <w:rPr>
          <w:rFonts w:ascii="Times New Roman" w:eastAsia="Calibri" w:hAnsi="Times New Roman" w:cs="Times New Roman"/>
          <w:vanish/>
          <w:sz w:val="24"/>
          <w:szCs w:val="24"/>
        </w:rPr>
        <w:t>Top of Form</w:t>
      </w:r>
    </w:p>
    <w:p w14:paraId="4794DF02" w14:textId="77777777" w:rsidR="005E3E97" w:rsidRDefault="002D328D" w:rsidP="005E3E97">
      <w:pPr>
        <w:pStyle w:val="ListParagraph"/>
        <w:numPr>
          <w:ilvl w:val="0"/>
          <w:numId w:val="35"/>
        </w:numPr>
        <w:jc w:val="both"/>
        <w:rPr>
          <w:rFonts w:ascii="Times New Roman" w:eastAsia="Calibri" w:hAnsi="Times New Roman" w:cs="Times New Roman"/>
          <w:sz w:val="24"/>
          <w:szCs w:val="24"/>
        </w:rPr>
      </w:pPr>
      <w:r w:rsidRPr="005E3E97">
        <w:rPr>
          <w:rFonts w:ascii="Times New Roman" w:eastAsia="Calibri" w:hAnsi="Times New Roman" w:cs="Times New Roman"/>
          <w:sz w:val="24"/>
          <w:szCs w:val="24"/>
        </w:rPr>
        <w:t>Cerita Gus Miftah Versus Polisi, 27 Maret 2018.</w:t>
      </w:r>
    </w:p>
    <w:p w14:paraId="7DF68E43" w14:textId="2C07F027" w:rsidR="002D328D" w:rsidRPr="005E3E97" w:rsidRDefault="002D328D" w:rsidP="005E3E97">
      <w:pPr>
        <w:pStyle w:val="ListParagraph"/>
        <w:numPr>
          <w:ilvl w:val="0"/>
          <w:numId w:val="35"/>
        </w:numPr>
        <w:jc w:val="both"/>
        <w:rPr>
          <w:rFonts w:ascii="Times New Roman" w:eastAsia="Calibri" w:hAnsi="Times New Roman" w:cs="Times New Roman"/>
          <w:sz w:val="24"/>
          <w:szCs w:val="24"/>
        </w:rPr>
      </w:pPr>
      <w:r w:rsidRPr="005E3E97">
        <w:rPr>
          <w:rFonts w:ascii="Times New Roman" w:eastAsia="Calibri" w:hAnsi="Times New Roman" w:cs="Times New Roman"/>
          <w:sz w:val="24"/>
          <w:szCs w:val="24"/>
        </w:rPr>
        <w:lastRenderedPageBreak/>
        <w:t xml:space="preserve">NU Ki </w:t>
      </w:r>
      <w:proofErr w:type="spellStart"/>
      <w:r w:rsidRPr="005E3E97">
        <w:rPr>
          <w:rFonts w:ascii="Times New Roman" w:eastAsia="Calibri" w:hAnsi="Times New Roman" w:cs="Times New Roman"/>
          <w:sz w:val="24"/>
          <w:szCs w:val="24"/>
        </w:rPr>
        <w:t>Nunut</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Udud</w:t>
      </w:r>
      <w:proofErr w:type="spellEnd"/>
      <w:r w:rsidRPr="005E3E97">
        <w:rPr>
          <w:rFonts w:ascii="Times New Roman" w:eastAsia="Calibri" w:hAnsi="Times New Roman" w:cs="Times New Roman"/>
          <w:sz w:val="24"/>
          <w:szCs w:val="24"/>
        </w:rPr>
        <w:t>, 12 April 2018.</w:t>
      </w:r>
      <w:r w:rsidRPr="005E3E97">
        <w:rPr>
          <w:rFonts w:ascii="Times New Roman" w:eastAsia="Calibri" w:hAnsi="Times New Roman" w:cs="Times New Roman"/>
          <w:vanish/>
          <w:sz w:val="24"/>
          <w:szCs w:val="24"/>
        </w:rPr>
        <w:t>Top of Form</w:t>
      </w:r>
    </w:p>
    <w:p w14:paraId="488CDFED" w14:textId="77777777" w:rsidR="002766FA" w:rsidRDefault="002D328D" w:rsidP="002766FA">
      <w:pPr>
        <w:pStyle w:val="ListParagraph"/>
        <w:numPr>
          <w:ilvl w:val="0"/>
          <w:numId w:val="37"/>
        </w:numPr>
        <w:jc w:val="both"/>
        <w:rPr>
          <w:rFonts w:ascii="Times New Roman" w:eastAsia="Calibri" w:hAnsi="Times New Roman" w:cs="Times New Roman"/>
          <w:sz w:val="24"/>
          <w:szCs w:val="24"/>
        </w:rPr>
      </w:pPr>
      <w:r w:rsidRPr="002766FA">
        <w:rPr>
          <w:rFonts w:ascii="Times New Roman" w:eastAsia="Calibri" w:hAnsi="Times New Roman" w:cs="Times New Roman"/>
          <w:sz w:val="24"/>
          <w:szCs w:val="24"/>
        </w:rPr>
        <w:t>Visi dan Misi</w:t>
      </w:r>
    </w:p>
    <w:p w14:paraId="607D445F" w14:textId="77777777" w:rsidR="002766FA" w:rsidRDefault="002D328D" w:rsidP="002766FA">
      <w:pPr>
        <w:pStyle w:val="ListParagraph"/>
        <w:jc w:val="both"/>
        <w:rPr>
          <w:rFonts w:ascii="Times New Roman" w:eastAsia="Calibri" w:hAnsi="Times New Roman" w:cs="Times New Roman"/>
          <w:sz w:val="24"/>
          <w:szCs w:val="24"/>
        </w:rPr>
      </w:pPr>
      <w:r w:rsidRPr="002766FA">
        <w:rPr>
          <w:rFonts w:ascii="Times New Roman" w:eastAsia="Calibri" w:hAnsi="Times New Roman" w:cs="Times New Roman"/>
          <w:sz w:val="24"/>
          <w:szCs w:val="24"/>
        </w:rPr>
        <w:t>Visi</w:t>
      </w:r>
    </w:p>
    <w:p w14:paraId="2E5515FA" w14:textId="4426F7E5" w:rsidR="002D328D" w:rsidRDefault="002D328D" w:rsidP="002766FA">
      <w:pPr>
        <w:pStyle w:val="ListParagraph"/>
        <w:ind w:firstLine="360"/>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Mencip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emba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rfung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ja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gu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idah</w:t>
      </w:r>
      <w:proofErr w:type="spellEnd"/>
      <w:r w:rsidRPr="002D328D">
        <w:rPr>
          <w:rFonts w:ascii="Times New Roman" w:eastAsia="Calibri" w:hAnsi="Times New Roman" w:cs="Times New Roman"/>
          <w:sz w:val="24"/>
          <w:szCs w:val="24"/>
        </w:rPr>
        <w:t xml:space="preserve">, syariah, dan </w:t>
      </w:r>
      <w:proofErr w:type="spellStart"/>
      <w:r w:rsidRPr="002D328D">
        <w:rPr>
          <w:rFonts w:ascii="Times New Roman" w:eastAsia="Calibri" w:hAnsi="Times New Roman" w:cs="Times New Roman"/>
          <w:sz w:val="24"/>
          <w:szCs w:val="24"/>
        </w:rPr>
        <w:t>akhl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li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emba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sei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nt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utu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uniaw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hidup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hir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u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insi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i/>
          <w:iCs/>
          <w:sz w:val="24"/>
          <w:szCs w:val="24"/>
        </w:rPr>
        <w:t>Ahlusunnah</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wal</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Jama’ah</w:t>
      </w:r>
      <w:proofErr w:type="spellEnd"/>
      <w:r w:rsidRPr="002D328D">
        <w:rPr>
          <w:rFonts w:ascii="Times New Roman" w:eastAsia="Calibri" w:hAnsi="Times New Roman" w:cs="Times New Roman"/>
          <w:sz w:val="24"/>
          <w:szCs w:val="24"/>
        </w:rPr>
        <w:t>.</w:t>
      </w:r>
      <w:bookmarkStart w:id="6" w:name="_Hlk191060780"/>
    </w:p>
    <w:p w14:paraId="28AAB544" w14:textId="77777777" w:rsidR="002766FA" w:rsidRDefault="002766FA" w:rsidP="002766FA">
      <w:pPr>
        <w:pStyle w:val="ListParagraph"/>
        <w:jc w:val="both"/>
        <w:rPr>
          <w:rFonts w:ascii="Times New Roman" w:eastAsia="Calibri" w:hAnsi="Times New Roman" w:cs="Times New Roman"/>
          <w:sz w:val="24"/>
          <w:szCs w:val="24"/>
        </w:rPr>
      </w:pPr>
      <w:r w:rsidRPr="002766FA">
        <w:rPr>
          <w:rFonts w:ascii="Times New Roman" w:eastAsia="Calibri" w:hAnsi="Times New Roman" w:cs="Times New Roman"/>
          <w:sz w:val="24"/>
          <w:szCs w:val="24"/>
        </w:rPr>
        <w:t>Misi</w:t>
      </w:r>
      <w:bookmarkEnd w:id="6"/>
    </w:p>
    <w:p w14:paraId="74E0CEE6" w14:textId="77777777" w:rsidR="002766FA" w:rsidRDefault="002D328D" w:rsidP="002766FA">
      <w:pPr>
        <w:pStyle w:val="ListParagraph"/>
        <w:numPr>
          <w:ilvl w:val="0"/>
          <w:numId w:val="36"/>
        </w:numPr>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Mencet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ulus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ri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tak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ada</w:t>
      </w:r>
      <w:proofErr w:type="spellEnd"/>
      <w:r w:rsidRPr="002D328D">
        <w:rPr>
          <w:rFonts w:ascii="Times New Roman" w:eastAsia="Calibri" w:hAnsi="Times New Roman" w:cs="Times New Roman"/>
          <w:sz w:val="24"/>
          <w:szCs w:val="24"/>
        </w:rPr>
        <w:t xml:space="preserve"> Allah SWT,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akhl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lia</w:t>
      </w:r>
      <w:proofErr w:type="spellEnd"/>
      <w:r w:rsidRPr="002D328D">
        <w:rPr>
          <w:rFonts w:ascii="Times New Roman" w:eastAsia="Calibri" w:hAnsi="Times New Roman" w:cs="Times New Roman"/>
          <w:sz w:val="24"/>
          <w:szCs w:val="24"/>
        </w:rPr>
        <w:t>.</w:t>
      </w:r>
    </w:p>
    <w:p w14:paraId="22B56953" w14:textId="77777777" w:rsidR="002766FA" w:rsidRDefault="002D328D" w:rsidP="002766FA">
      <w:pPr>
        <w:pStyle w:val="ListParagraph"/>
        <w:numPr>
          <w:ilvl w:val="0"/>
          <w:numId w:val="36"/>
        </w:numPr>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Melahir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ulusan</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mampu</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ngintegrasi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ilmu</w:t>
      </w:r>
      <w:proofErr w:type="spellEnd"/>
      <w:r w:rsidRPr="002766FA">
        <w:rPr>
          <w:rFonts w:ascii="Times New Roman" w:eastAsia="Calibri" w:hAnsi="Times New Roman" w:cs="Times New Roman"/>
          <w:sz w:val="24"/>
          <w:szCs w:val="24"/>
        </w:rPr>
        <w:t xml:space="preserve"> agama </w:t>
      </w:r>
      <w:proofErr w:type="spellStart"/>
      <w:r w:rsidRPr="002766FA">
        <w:rPr>
          <w:rFonts w:ascii="Times New Roman" w:eastAsia="Calibri" w:hAnsi="Times New Roman" w:cs="Times New Roman"/>
          <w:sz w:val="24"/>
          <w:szCs w:val="24"/>
        </w:rPr>
        <w:t>deng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ilmu</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getahu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mum</w:t>
      </w:r>
      <w:proofErr w:type="spellEnd"/>
      <w:r w:rsidRPr="002766FA">
        <w:rPr>
          <w:rFonts w:ascii="Times New Roman" w:eastAsia="Calibri" w:hAnsi="Times New Roman" w:cs="Times New Roman"/>
          <w:sz w:val="24"/>
          <w:szCs w:val="24"/>
        </w:rPr>
        <w:t>.</w:t>
      </w:r>
    </w:p>
    <w:p w14:paraId="31A59A75" w14:textId="77777777" w:rsidR="002766FA" w:rsidRDefault="002D328D" w:rsidP="002766FA">
      <w:pPr>
        <w:pStyle w:val="ListParagraph"/>
        <w:numPr>
          <w:ilvl w:val="0"/>
          <w:numId w:val="36"/>
        </w:numPr>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Menyiap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ulusan</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memilik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terampil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rt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mandiri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gun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ningkat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sejahtera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ribadi</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masyarakat</w:t>
      </w:r>
      <w:proofErr w:type="spellEnd"/>
      <w:r w:rsidRPr="002766FA">
        <w:rPr>
          <w:rFonts w:ascii="Times New Roman" w:eastAsia="Calibri" w:hAnsi="Times New Roman" w:cs="Times New Roman"/>
          <w:sz w:val="24"/>
          <w:szCs w:val="24"/>
        </w:rPr>
        <w:t>.</w:t>
      </w:r>
    </w:p>
    <w:p w14:paraId="4A9D88DA" w14:textId="77777777" w:rsidR="002766FA" w:rsidRDefault="002D328D" w:rsidP="002766FA">
      <w:pPr>
        <w:pStyle w:val="ListParagraph"/>
        <w:numPr>
          <w:ilvl w:val="0"/>
          <w:numId w:val="36"/>
        </w:numPr>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Membent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ulusan</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memilik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jiw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pemimpin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erdasar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nilai-nil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agamaan</w:t>
      </w:r>
      <w:proofErr w:type="spellEnd"/>
      <w:r w:rsidRPr="002766FA">
        <w:rPr>
          <w:rFonts w:ascii="Times New Roman" w:eastAsia="Calibri" w:hAnsi="Times New Roman" w:cs="Times New Roman"/>
          <w:sz w:val="24"/>
          <w:szCs w:val="24"/>
        </w:rPr>
        <w:t>.</w:t>
      </w:r>
    </w:p>
    <w:p w14:paraId="5144217B" w14:textId="77777777" w:rsidR="002766FA" w:rsidRDefault="002D328D" w:rsidP="002766FA">
      <w:pPr>
        <w:pStyle w:val="ListParagraph"/>
        <w:numPr>
          <w:ilvl w:val="0"/>
          <w:numId w:val="36"/>
        </w:numPr>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Menanamkan</w:t>
      </w:r>
      <w:proofErr w:type="spellEnd"/>
      <w:r w:rsidRPr="002766FA">
        <w:rPr>
          <w:rFonts w:ascii="Times New Roman" w:eastAsia="Calibri" w:hAnsi="Times New Roman" w:cs="Times New Roman"/>
          <w:sz w:val="24"/>
          <w:szCs w:val="24"/>
        </w:rPr>
        <w:t xml:space="preserve"> rasa </w:t>
      </w:r>
      <w:proofErr w:type="spellStart"/>
      <w:r w:rsidRPr="002766FA">
        <w:rPr>
          <w:rFonts w:ascii="Times New Roman" w:eastAsia="Calibri" w:hAnsi="Times New Roman" w:cs="Times New Roman"/>
          <w:sz w:val="24"/>
          <w:szCs w:val="24"/>
        </w:rPr>
        <w:t>cint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anah</w:t>
      </w:r>
      <w:proofErr w:type="spellEnd"/>
      <w:r w:rsidRPr="002766FA">
        <w:rPr>
          <w:rFonts w:ascii="Times New Roman" w:eastAsia="Calibri" w:hAnsi="Times New Roman" w:cs="Times New Roman"/>
          <w:sz w:val="24"/>
          <w:szCs w:val="24"/>
        </w:rPr>
        <w:t xml:space="preserve"> air dan </w:t>
      </w:r>
      <w:proofErr w:type="spellStart"/>
      <w:r w:rsidRPr="002766FA">
        <w:rPr>
          <w:rFonts w:ascii="Times New Roman" w:eastAsia="Calibri" w:hAnsi="Times New Roman" w:cs="Times New Roman"/>
          <w:sz w:val="24"/>
          <w:szCs w:val="24"/>
        </w:rPr>
        <w:t>semangat</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gabdi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pad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angs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alam</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ir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ulusan</w:t>
      </w:r>
      <w:proofErr w:type="spellEnd"/>
      <w:r w:rsidRPr="002766FA">
        <w:rPr>
          <w:rFonts w:ascii="Times New Roman" w:eastAsia="Calibri" w:hAnsi="Times New Roman" w:cs="Times New Roman"/>
          <w:sz w:val="24"/>
          <w:szCs w:val="24"/>
        </w:rPr>
        <w:t>.</w:t>
      </w:r>
    </w:p>
    <w:p w14:paraId="7AEEACF7" w14:textId="77777777" w:rsidR="002766FA" w:rsidRDefault="002D328D" w:rsidP="002766FA">
      <w:pPr>
        <w:pStyle w:val="ListParagraph"/>
        <w:numPr>
          <w:ilvl w:val="0"/>
          <w:numId w:val="36"/>
        </w:numPr>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Mempersiap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ulusan</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mampu</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njad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elad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rta</w:t>
      </w:r>
      <w:proofErr w:type="spellEnd"/>
      <w:r w:rsidRPr="002766FA">
        <w:rPr>
          <w:rFonts w:ascii="Times New Roman" w:eastAsia="Calibri" w:hAnsi="Times New Roman" w:cs="Times New Roman"/>
          <w:sz w:val="24"/>
          <w:szCs w:val="24"/>
        </w:rPr>
        <w:t xml:space="preserve"> motivator </w:t>
      </w:r>
      <w:proofErr w:type="spellStart"/>
      <w:r w:rsidRPr="002766FA">
        <w:rPr>
          <w:rFonts w:ascii="Times New Roman" w:eastAsia="Calibri" w:hAnsi="Times New Roman" w:cs="Times New Roman"/>
          <w:sz w:val="24"/>
          <w:szCs w:val="24"/>
        </w:rPr>
        <w:t>dalam</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wujud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asyarakat</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madani</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mencintai</w:t>
      </w:r>
      <w:proofErr w:type="spellEnd"/>
      <w:r w:rsidRPr="002766FA">
        <w:rPr>
          <w:rFonts w:ascii="Times New Roman" w:eastAsia="Calibri" w:hAnsi="Times New Roman" w:cs="Times New Roman"/>
          <w:sz w:val="24"/>
          <w:szCs w:val="24"/>
        </w:rPr>
        <w:t xml:space="preserve"> NKRI.</w:t>
      </w:r>
    </w:p>
    <w:p w14:paraId="7AFC832D" w14:textId="77777777" w:rsidR="002766FA" w:rsidRDefault="002D328D" w:rsidP="002766FA">
      <w:pPr>
        <w:pStyle w:val="ListParagraph"/>
        <w:numPr>
          <w:ilvl w:val="0"/>
          <w:numId w:val="37"/>
        </w:numPr>
        <w:jc w:val="both"/>
        <w:rPr>
          <w:rFonts w:ascii="Times New Roman" w:eastAsia="Calibri" w:hAnsi="Times New Roman" w:cs="Times New Roman"/>
          <w:sz w:val="24"/>
          <w:szCs w:val="24"/>
        </w:rPr>
      </w:pPr>
      <w:r w:rsidRPr="002766FA">
        <w:rPr>
          <w:rFonts w:ascii="Times New Roman" w:eastAsia="Calibri" w:hAnsi="Times New Roman" w:cs="Times New Roman"/>
          <w:sz w:val="24"/>
          <w:szCs w:val="24"/>
        </w:rPr>
        <w:t>Tujuan</w:t>
      </w:r>
    </w:p>
    <w:p w14:paraId="606C7C68" w14:textId="2EEDFC80" w:rsidR="002D328D" w:rsidRPr="002766FA" w:rsidRDefault="002D328D" w:rsidP="002766FA">
      <w:pPr>
        <w:pStyle w:val="ListParagraph"/>
        <w:ind w:firstLine="720"/>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Sesu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eng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rinsip</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ditetapkan</w:t>
      </w:r>
      <w:proofErr w:type="spellEnd"/>
      <w:r w:rsidRPr="002766FA">
        <w:rPr>
          <w:rFonts w:ascii="Times New Roman" w:eastAsia="Calibri" w:hAnsi="Times New Roman" w:cs="Times New Roman"/>
          <w:sz w:val="24"/>
          <w:szCs w:val="24"/>
        </w:rPr>
        <w:t xml:space="preserve"> oleh K.H. Miftah Maulana </w:t>
      </w:r>
      <w:proofErr w:type="spellStart"/>
      <w:r w:rsidRPr="002766FA">
        <w:rPr>
          <w:rFonts w:ascii="Times New Roman" w:eastAsia="Calibri" w:hAnsi="Times New Roman" w:cs="Times New Roman"/>
          <w:sz w:val="24"/>
          <w:szCs w:val="24"/>
        </w:rPr>
        <w:t>Habiburrahm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dir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ondo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santren</w:t>
      </w:r>
      <w:proofErr w:type="spellEnd"/>
      <w:r w:rsidRPr="002766FA">
        <w:rPr>
          <w:rFonts w:ascii="Times New Roman" w:eastAsia="Calibri" w:hAnsi="Times New Roman" w:cs="Times New Roman"/>
          <w:sz w:val="24"/>
          <w:szCs w:val="24"/>
        </w:rPr>
        <w:t xml:space="preserve"> Ora Aji, </w:t>
      </w:r>
      <w:proofErr w:type="spellStart"/>
      <w:r w:rsidRPr="002766FA">
        <w:rPr>
          <w:rFonts w:ascii="Times New Roman" w:eastAsia="Calibri" w:hAnsi="Times New Roman" w:cs="Times New Roman"/>
          <w:sz w:val="24"/>
          <w:szCs w:val="24"/>
        </w:rPr>
        <w:t>tuju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tam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didikan</w:t>
      </w:r>
      <w:proofErr w:type="spellEnd"/>
      <w:r w:rsidRPr="002766FA">
        <w:rPr>
          <w:rFonts w:ascii="Times New Roman" w:eastAsia="Calibri" w:hAnsi="Times New Roman" w:cs="Times New Roman"/>
          <w:sz w:val="24"/>
          <w:szCs w:val="24"/>
        </w:rPr>
        <w:t xml:space="preserve"> di </w:t>
      </w:r>
      <w:proofErr w:type="spellStart"/>
      <w:r w:rsidRPr="002766FA">
        <w:rPr>
          <w:rFonts w:ascii="Times New Roman" w:eastAsia="Calibri" w:hAnsi="Times New Roman" w:cs="Times New Roman"/>
          <w:sz w:val="24"/>
          <w:szCs w:val="24"/>
        </w:rPr>
        <w:t>pondo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ersebut</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adal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nt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ndalami</w:t>
      </w:r>
      <w:proofErr w:type="spellEnd"/>
      <w:r w:rsidRPr="002766FA">
        <w:rPr>
          <w:rFonts w:ascii="Times New Roman" w:eastAsia="Calibri" w:hAnsi="Times New Roman" w:cs="Times New Roman"/>
          <w:sz w:val="24"/>
          <w:szCs w:val="24"/>
        </w:rPr>
        <w:t xml:space="preserve"> </w:t>
      </w:r>
      <w:r w:rsidRPr="002766FA">
        <w:rPr>
          <w:rFonts w:ascii="Times New Roman" w:eastAsia="Calibri" w:hAnsi="Times New Roman" w:cs="Times New Roman"/>
          <w:sz w:val="24"/>
          <w:szCs w:val="24"/>
        </w:rPr>
        <w:t xml:space="preserve">dan </w:t>
      </w:r>
      <w:proofErr w:type="spellStart"/>
      <w:r w:rsidRPr="002766FA">
        <w:rPr>
          <w:rFonts w:ascii="Times New Roman" w:eastAsia="Calibri" w:hAnsi="Times New Roman" w:cs="Times New Roman"/>
          <w:sz w:val="24"/>
          <w:szCs w:val="24"/>
        </w:rPr>
        <w:t>menguas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ilmu</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agama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car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nyeluru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eng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etap</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njag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ajian</w:t>
      </w:r>
      <w:proofErr w:type="spellEnd"/>
      <w:r w:rsidRPr="002766FA">
        <w:rPr>
          <w:rFonts w:ascii="Times New Roman" w:eastAsia="Calibri" w:hAnsi="Times New Roman" w:cs="Times New Roman"/>
          <w:sz w:val="24"/>
          <w:szCs w:val="24"/>
        </w:rPr>
        <w:t xml:space="preserve"> </w:t>
      </w:r>
      <w:r w:rsidRPr="002766FA">
        <w:rPr>
          <w:rFonts w:ascii="Times New Roman" w:eastAsia="Calibri" w:hAnsi="Times New Roman" w:cs="Times New Roman"/>
          <w:i/>
          <w:iCs/>
          <w:sz w:val="24"/>
          <w:szCs w:val="24"/>
        </w:rPr>
        <w:t xml:space="preserve">Kitab </w:t>
      </w:r>
      <w:proofErr w:type="spellStart"/>
      <w:r w:rsidRPr="002766FA">
        <w:rPr>
          <w:rFonts w:ascii="Times New Roman" w:eastAsia="Calibri" w:hAnsi="Times New Roman" w:cs="Times New Roman"/>
          <w:i/>
          <w:iCs/>
          <w:sz w:val="24"/>
          <w:szCs w:val="24"/>
        </w:rPr>
        <w:t>Turast</w:t>
      </w:r>
      <w:proofErr w:type="spellEnd"/>
      <w:r w:rsidRPr="002766FA">
        <w:rPr>
          <w:rFonts w:ascii="Times New Roman" w:eastAsia="Calibri" w:hAnsi="Times New Roman" w:cs="Times New Roman"/>
          <w:i/>
          <w:iCs/>
          <w:sz w:val="24"/>
          <w:szCs w:val="24"/>
        </w:rPr>
        <w:t xml:space="preserve"> </w:t>
      </w:r>
      <w:r w:rsidRPr="002766FA">
        <w:rPr>
          <w:rFonts w:ascii="Times New Roman" w:eastAsia="Calibri" w:hAnsi="Times New Roman" w:cs="Times New Roman"/>
          <w:sz w:val="24"/>
          <w:szCs w:val="24"/>
        </w:rPr>
        <w:t xml:space="preserve">(Kitab Kuning) </w:t>
      </w:r>
      <w:proofErr w:type="spellStart"/>
      <w:r w:rsidRPr="002766FA">
        <w:rPr>
          <w:rFonts w:ascii="Times New Roman" w:eastAsia="Calibri" w:hAnsi="Times New Roman" w:cs="Times New Roman"/>
          <w:sz w:val="24"/>
          <w:szCs w:val="24"/>
        </w:rPr>
        <w:t>sebag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andas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tama</w:t>
      </w:r>
      <w:proofErr w:type="spellEnd"/>
      <w:r w:rsidRPr="002766FA">
        <w:rPr>
          <w:rFonts w:ascii="Times New Roman" w:eastAsia="Calibri" w:hAnsi="Times New Roman" w:cs="Times New Roman"/>
          <w:sz w:val="24"/>
          <w:szCs w:val="24"/>
        </w:rPr>
        <w:t>.</w:t>
      </w:r>
    </w:p>
    <w:p w14:paraId="6E72F5B9" w14:textId="77777777" w:rsidR="002766FA" w:rsidRDefault="002D328D" w:rsidP="002766FA">
      <w:pPr>
        <w:pStyle w:val="ListParagraph"/>
        <w:numPr>
          <w:ilvl w:val="0"/>
          <w:numId w:val="37"/>
        </w:numPr>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Bidang</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gelolaan</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Pembinaan</w:t>
      </w:r>
      <w:proofErr w:type="spellEnd"/>
    </w:p>
    <w:p w14:paraId="52A8762E" w14:textId="67A085C9" w:rsidR="002766FA" w:rsidRPr="002766FA" w:rsidRDefault="002D328D" w:rsidP="002766FA">
      <w:pPr>
        <w:pStyle w:val="ListParagraph"/>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Bidang</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agamaan</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Dakwah</w:t>
      </w:r>
      <w:proofErr w:type="spellEnd"/>
      <w:r w:rsidRPr="002766FA">
        <w:rPr>
          <w:rFonts w:ascii="Times New Roman" w:eastAsia="Calibri" w:hAnsi="Times New Roman" w:cs="Times New Roman"/>
          <w:sz w:val="24"/>
          <w:szCs w:val="24"/>
        </w:rPr>
        <w:t xml:space="preserve"> Islamiyah</w:t>
      </w:r>
    </w:p>
    <w:p w14:paraId="665FB16C" w14:textId="77777777" w:rsidR="002766FA" w:rsidRDefault="002D328D" w:rsidP="002766FA">
      <w:pPr>
        <w:pStyle w:val="ListParagraph"/>
        <w:ind w:firstLine="415"/>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Pondo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santren</w:t>
      </w:r>
      <w:proofErr w:type="spellEnd"/>
      <w:r w:rsidRPr="002766FA">
        <w:rPr>
          <w:rFonts w:ascii="Times New Roman" w:eastAsia="Calibri" w:hAnsi="Times New Roman" w:cs="Times New Roman"/>
          <w:sz w:val="24"/>
          <w:szCs w:val="24"/>
        </w:rPr>
        <w:t xml:space="preserve"> Ora Aji </w:t>
      </w:r>
      <w:proofErr w:type="spellStart"/>
      <w:r w:rsidRPr="002766FA">
        <w:rPr>
          <w:rFonts w:ascii="Times New Roman" w:eastAsia="Calibri" w:hAnsi="Times New Roman" w:cs="Times New Roman"/>
          <w:sz w:val="24"/>
          <w:szCs w:val="24"/>
        </w:rPr>
        <w:t>berpartisipas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car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aktif</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alam</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mbin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mat</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menyebar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akwah</w:t>
      </w:r>
      <w:proofErr w:type="spellEnd"/>
      <w:r w:rsidRPr="002766FA">
        <w:rPr>
          <w:rFonts w:ascii="Times New Roman" w:eastAsia="Calibri" w:hAnsi="Times New Roman" w:cs="Times New Roman"/>
          <w:sz w:val="24"/>
          <w:szCs w:val="24"/>
        </w:rPr>
        <w:t xml:space="preserve"> Islamiyah </w:t>
      </w:r>
      <w:proofErr w:type="spellStart"/>
      <w:r w:rsidRPr="002766FA">
        <w:rPr>
          <w:rFonts w:ascii="Times New Roman" w:eastAsia="Calibri" w:hAnsi="Times New Roman" w:cs="Times New Roman"/>
          <w:sz w:val="24"/>
          <w:szCs w:val="24"/>
        </w:rPr>
        <w:t>melalu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erbag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wad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iantaranya</w:t>
      </w:r>
      <w:proofErr w:type="spellEnd"/>
      <w:r w:rsidRPr="002766FA">
        <w:rPr>
          <w:rFonts w:ascii="Times New Roman" w:eastAsia="Calibri" w:hAnsi="Times New Roman" w:cs="Times New Roman"/>
          <w:sz w:val="24"/>
          <w:szCs w:val="24"/>
        </w:rPr>
        <w:t>:</w:t>
      </w:r>
    </w:p>
    <w:p w14:paraId="2069B1A3" w14:textId="77777777" w:rsidR="002766FA" w:rsidRPr="002766FA" w:rsidRDefault="002D328D" w:rsidP="002766FA">
      <w:pPr>
        <w:pStyle w:val="ListParagraph"/>
        <w:numPr>
          <w:ilvl w:val="0"/>
          <w:numId w:val="39"/>
        </w:numPr>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Mujaha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i/>
          <w:iCs/>
          <w:sz w:val="24"/>
          <w:szCs w:val="24"/>
        </w:rPr>
        <w:t>Dzikrul</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Ghofilin</w:t>
      </w:r>
      <w:proofErr w:type="spellEnd"/>
    </w:p>
    <w:p w14:paraId="3454C4DB" w14:textId="77777777" w:rsidR="002766FA" w:rsidRDefault="002D328D" w:rsidP="002766FA">
      <w:pPr>
        <w:pStyle w:val="ListParagraph"/>
        <w:ind w:left="1080" w:firstLine="360"/>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Mujahad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i/>
          <w:iCs/>
          <w:sz w:val="24"/>
          <w:szCs w:val="24"/>
        </w:rPr>
        <w:t>Dzikrul</w:t>
      </w:r>
      <w:proofErr w:type="spellEnd"/>
      <w:r w:rsidRPr="002766FA">
        <w:rPr>
          <w:rFonts w:ascii="Times New Roman" w:eastAsia="Calibri" w:hAnsi="Times New Roman" w:cs="Times New Roman"/>
          <w:i/>
          <w:iCs/>
          <w:sz w:val="24"/>
          <w:szCs w:val="24"/>
        </w:rPr>
        <w:t xml:space="preserve"> </w:t>
      </w:r>
      <w:proofErr w:type="spellStart"/>
      <w:r w:rsidRPr="002766FA">
        <w:rPr>
          <w:rFonts w:ascii="Times New Roman" w:eastAsia="Calibri" w:hAnsi="Times New Roman" w:cs="Times New Roman"/>
          <w:i/>
          <w:iCs/>
          <w:sz w:val="24"/>
          <w:szCs w:val="24"/>
        </w:rPr>
        <w:t>Ghofilin</w:t>
      </w:r>
      <w:proofErr w:type="spellEnd"/>
      <w:r w:rsidRPr="002766FA">
        <w:rPr>
          <w:rFonts w:ascii="Times New Roman" w:eastAsia="Calibri" w:hAnsi="Times New Roman" w:cs="Times New Roman"/>
          <w:i/>
          <w:iCs/>
          <w:sz w:val="24"/>
          <w:szCs w:val="24"/>
        </w:rPr>
        <w:t xml:space="preserve"> </w:t>
      </w:r>
      <w:proofErr w:type="spellStart"/>
      <w:r w:rsidRPr="002766FA">
        <w:rPr>
          <w:rFonts w:ascii="Times New Roman" w:eastAsia="Calibri" w:hAnsi="Times New Roman" w:cs="Times New Roman"/>
          <w:sz w:val="24"/>
          <w:szCs w:val="24"/>
        </w:rPr>
        <w:t>merupa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raktik</w:t>
      </w:r>
      <w:proofErr w:type="spellEnd"/>
      <w:r w:rsidRPr="002766FA">
        <w:rPr>
          <w:rFonts w:ascii="Times New Roman" w:eastAsia="Calibri" w:hAnsi="Times New Roman" w:cs="Times New Roman"/>
          <w:sz w:val="24"/>
          <w:szCs w:val="24"/>
        </w:rPr>
        <w:t xml:space="preserve"> spiritual yang </w:t>
      </w:r>
      <w:proofErr w:type="spellStart"/>
      <w:r w:rsidRPr="002766FA">
        <w:rPr>
          <w:rFonts w:ascii="Times New Roman" w:eastAsia="Calibri" w:hAnsi="Times New Roman" w:cs="Times New Roman"/>
          <w:sz w:val="24"/>
          <w:szCs w:val="24"/>
        </w:rPr>
        <w:t>dilakukan</w:t>
      </w:r>
      <w:proofErr w:type="spellEnd"/>
      <w:r w:rsidRPr="002766FA">
        <w:rPr>
          <w:rFonts w:ascii="Times New Roman" w:eastAsia="Calibri" w:hAnsi="Times New Roman" w:cs="Times New Roman"/>
          <w:sz w:val="24"/>
          <w:szCs w:val="24"/>
        </w:rPr>
        <w:t xml:space="preserve"> oleh </w:t>
      </w:r>
      <w:proofErr w:type="spellStart"/>
      <w:r w:rsidRPr="002766FA">
        <w:rPr>
          <w:rFonts w:ascii="Times New Roman" w:eastAsia="Calibri" w:hAnsi="Times New Roman" w:cs="Times New Roman"/>
          <w:sz w:val="24"/>
          <w:szCs w:val="24"/>
        </w:rPr>
        <w:t>anggota</w:t>
      </w:r>
      <w:proofErr w:type="spellEnd"/>
      <w:r w:rsidRPr="002766FA">
        <w:rPr>
          <w:rFonts w:ascii="Times New Roman" w:eastAsia="Calibri" w:hAnsi="Times New Roman" w:cs="Times New Roman"/>
          <w:sz w:val="24"/>
          <w:szCs w:val="24"/>
        </w:rPr>
        <w:t xml:space="preserve"> NU </w:t>
      </w:r>
      <w:proofErr w:type="spellStart"/>
      <w:r w:rsidRPr="002766FA">
        <w:rPr>
          <w:rFonts w:ascii="Times New Roman" w:eastAsia="Calibri" w:hAnsi="Times New Roman" w:cs="Times New Roman"/>
          <w:sz w:val="24"/>
          <w:szCs w:val="24"/>
        </w:rPr>
        <w:t>unt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ningkat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takwa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pada</w:t>
      </w:r>
      <w:proofErr w:type="spellEnd"/>
      <w:r w:rsidRPr="002766FA">
        <w:rPr>
          <w:rFonts w:ascii="Times New Roman" w:eastAsia="Calibri" w:hAnsi="Times New Roman" w:cs="Times New Roman"/>
          <w:sz w:val="24"/>
          <w:szCs w:val="24"/>
        </w:rPr>
        <w:t xml:space="preserve"> Allah SWT </w:t>
      </w:r>
      <w:proofErr w:type="spellStart"/>
      <w:r w:rsidRPr="002766FA">
        <w:rPr>
          <w:rFonts w:ascii="Times New Roman" w:eastAsia="Calibri" w:hAnsi="Times New Roman" w:cs="Times New Roman"/>
          <w:sz w:val="24"/>
          <w:szCs w:val="24"/>
        </w:rPr>
        <w:t>melalu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giat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erdzikir</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rakti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in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isusun</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dikembangkan</w:t>
      </w:r>
      <w:proofErr w:type="spellEnd"/>
      <w:r w:rsidRPr="002766FA">
        <w:rPr>
          <w:rFonts w:ascii="Times New Roman" w:eastAsia="Calibri" w:hAnsi="Times New Roman" w:cs="Times New Roman"/>
          <w:sz w:val="24"/>
          <w:szCs w:val="24"/>
        </w:rPr>
        <w:t xml:space="preserve"> oleh Kiai Hamim </w:t>
      </w:r>
      <w:proofErr w:type="spellStart"/>
      <w:r w:rsidRPr="002766FA">
        <w:rPr>
          <w:rFonts w:ascii="Times New Roman" w:eastAsia="Calibri" w:hAnsi="Times New Roman" w:cs="Times New Roman"/>
          <w:sz w:val="24"/>
          <w:szCs w:val="24"/>
        </w:rPr>
        <w:t>Jazuli</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akrab</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isapa</w:t>
      </w:r>
      <w:proofErr w:type="spellEnd"/>
      <w:r w:rsidRPr="002766FA">
        <w:rPr>
          <w:rFonts w:ascii="Times New Roman" w:eastAsia="Calibri" w:hAnsi="Times New Roman" w:cs="Times New Roman"/>
          <w:sz w:val="24"/>
          <w:szCs w:val="24"/>
        </w:rPr>
        <w:t xml:space="preserve"> Gus </w:t>
      </w:r>
      <w:proofErr w:type="spellStart"/>
      <w:r w:rsidRPr="002766FA">
        <w:rPr>
          <w:rFonts w:ascii="Times New Roman" w:eastAsia="Calibri" w:hAnsi="Times New Roman" w:cs="Times New Roman"/>
          <w:sz w:val="24"/>
          <w:szCs w:val="24"/>
        </w:rPr>
        <w:t>Mie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orang</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gasuh</w:t>
      </w:r>
      <w:proofErr w:type="spellEnd"/>
      <w:r w:rsidRPr="002766FA">
        <w:rPr>
          <w:rFonts w:ascii="Times New Roman" w:eastAsia="Calibri" w:hAnsi="Times New Roman" w:cs="Times New Roman"/>
          <w:sz w:val="24"/>
          <w:szCs w:val="24"/>
        </w:rPr>
        <w:t xml:space="preserve"> di </w:t>
      </w:r>
      <w:proofErr w:type="spellStart"/>
      <w:r w:rsidRPr="002766FA">
        <w:rPr>
          <w:rFonts w:ascii="Times New Roman" w:eastAsia="Calibri" w:hAnsi="Times New Roman" w:cs="Times New Roman"/>
          <w:sz w:val="24"/>
          <w:szCs w:val="24"/>
        </w:rPr>
        <w:t>Pondo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santren</w:t>
      </w:r>
      <w:proofErr w:type="spellEnd"/>
      <w:r w:rsidRPr="002766FA">
        <w:rPr>
          <w:rFonts w:ascii="Times New Roman" w:eastAsia="Calibri" w:hAnsi="Times New Roman" w:cs="Times New Roman"/>
          <w:sz w:val="24"/>
          <w:szCs w:val="24"/>
        </w:rPr>
        <w:t xml:space="preserve"> Al</w:t>
      </w:r>
      <w:r w:rsidR="00E42B94" w:rsidRPr="002766FA">
        <w:rPr>
          <w:rFonts w:ascii="Times New Roman" w:eastAsia="Calibri" w:hAnsi="Times New Roman" w:cs="Times New Roman"/>
          <w:sz w:val="24"/>
          <w:szCs w:val="24"/>
        </w:rPr>
        <w:t>-</w:t>
      </w:r>
      <w:r w:rsidRPr="002766FA">
        <w:rPr>
          <w:rFonts w:ascii="Times New Roman" w:eastAsia="Calibri" w:hAnsi="Times New Roman" w:cs="Times New Roman"/>
          <w:sz w:val="24"/>
          <w:szCs w:val="24"/>
        </w:rPr>
        <w:t xml:space="preserve">Falah, </w:t>
      </w:r>
      <w:proofErr w:type="spellStart"/>
      <w:r w:rsidRPr="002766FA">
        <w:rPr>
          <w:rFonts w:ascii="Times New Roman" w:eastAsia="Calibri" w:hAnsi="Times New Roman" w:cs="Times New Roman"/>
          <w:sz w:val="24"/>
          <w:szCs w:val="24"/>
        </w:rPr>
        <w:t>Ploso</w:t>
      </w:r>
      <w:proofErr w:type="spellEnd"/>
      <w:r w:rsidRPr="002766FA">
        <w:rPr>
          <w:rFonts w:ascii="Times New Roman" w:eastAsia="Calibri" w:hAnsi="Times New Roman" w:cs="Times New Roman"/>
          <w:sz w:val="24"/>
          <w:szCs w:val="24"/>
        </w:rPr>
        <w:t xml:space="preserve">, Kediri, Jawa Timur. </w:t>
      </w:r>
      <w:proofErr w:type="spellStart"/>
      <w:r w:rsidRPr="002766FA">
        <w:rPr>
          <w:rFonts w:ascii="Times New Roman" w:eastAsia="Calibri" w:hAnsi="Times New Roman" w:cs="Times New Roman"/>
          <w:sz w:val="24"/>
          <w:szCs w:val="24"/>
        </w:rPr>
        <w:t>Kegiatan</w:t>
      </w:r>
      <w:proofErr w:type="spellEnd"/>
      <w:r w:rsidRPr="002766FA">
        <w:rPr>
          <w:rFonts w:ascii="Times New Roman" w:eastAsia="Calibri" w:hAnsi="Times New Roman" w:cs="Times New Roman"/>
          <w:sz w:val="24"/>
          <w:szCs w:val="24"/>
        </w:rPr>
        <w:t xml:space="preserve"> Semaan Al-Qur’an </w:t>
      </w:r>
      <w:proofErr w:type="spellStart"/>
      <w:r w:rsidRPr="002766FA">
        <w:rPr>
          <w:rFonts w:ascii="Times New Roman" w:eastAsia="Calibri" w:hAnsi="Times New Roman" w:cs="Times New Roman"/>
          <w:sz w:val="24"/>
          <w:szCs w:val="24"/>
        </w:rPr>
        <w:t>dilaksana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ul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ag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tel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holat</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ubu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hingga</w:t>
      </w:r>
      <w:proofErr w:type="spellEnd"/>
      <w:r w:rsidRPr="002766FA">
        <w:rPr>
          <w:rFonts w:ascii="Times New Roman" w:eastAsia="Calibri" w:hAnsi="Times New Roman" w:cs="Times New Roman"/>
          <w:sz w:val="24"/>
          <w:szCs w:val="24"/>
        </w:rPr>
        <w:t xml:space="preserve"> Ashar, </w:t>
      </w:r>
      <w:proofErr w:type="spellStart"/>
      <w:r w:rsidRPr="002766FA">
        <w:rPr>
          <w:rFonts w:ascii="Times New Roman" w:eastAsia="Calibri" w:hAnsi="Times New Roman" w:cs="Times New Roman"/>
          <w:sz w:val="24"/>
          <w:szCs w:val="24"/>
        </w:rPr>
        <w:t>diikut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eng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ujahad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i/>
          <w:iCs/>
          <w:sz w:val="24"/>
          <w:szCs w:val="24"/>
        </w:rPr>
        <w:t>Dzikrul</w:t>
      </w:r>
      <w:proofErr w:type="spellEnd"/>
      <w:r w:rsidRPr="002766FA">
        <w:rPr>
          <w:rFonts w:ascii="Times New Roman" w:eastAsia="Calibri" w:hAnsi="Times New Roman" w:cs="Times New Roman"/>
          <w:i/>
          <w:iCs/>
          <w:sz w:val="24"/>
          <w:szCs w:val="24"/>
        </w:rPr>
        <w:t xml:space="preserve"> </w:t>
      </w:r>
      <w:proofErr w:type="spellStart"/>
      <w:r w:rsidRPr="002766FA">
        <w:rPr>
          <w:rFonts w:ascii="Times New Roman" w:eastAsia="Calibri" w:hAnsi="Times New Roman" w:cs="Times New Roman"/>
          <w:i/>
          <w:iCs/>
          <w:sz w:val="24"/>
          <w:szCs w:val="24"/>
        </w:rPr>
        <w:t>Ghofili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tel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holat</w:t>
      </w:r>
      <w:proofErr w:type="spellEnd"/>
      <w:r w:rsidRPr="002766FA">
        <w:rPr>
          <w:rFonts w:ascii="Times New Roman" w:eastAsia="Calibri" w:hAnsi="Times New Roman" w:cs="Times New Roman"/>
          <w:sz w:val="24"/>
          <w:szCs w:val="24"/>
        </w:rPr>
        <w:t xml:space="preserve"> Isya’. </w:t>
      </w:r>
      <w:proofErr w:type="spellStart"/>
      <w:r w:rsidRPr="002766FA">
        <w:rPr>
          <w:rFonts w:ascii="Times New Roman" w:eastAsia="Calibri" w:hAnsi="Times New Roman" w:cs="Times New Roman"/>
          <w:sz w:val="24"/>
          <w:szCs w:val="24"/>
        </w:rPr>
        <w:t>Terkenal</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engan</w:t>
      </w:r>
      <w:proofErr w:type="spellEnd"/>
      <w:r w:rsidRPr="002766FA">
        <w:rPr>
          <w:rFonts w:ascii="Times New Roman" w:eastAsia="Calibri" w:hAnsi="Times New Roman" w:cs="Times New Roman"/>
          <w:sz w:val="24"/>
          <w:szCs w:val="24"/>
        </w:rPr>
        <w:t xml:space="preserve"> nama </w:t>
      </w:r>
      <w:proofErr w:type="spellStart"/>
      <w:r w:rsidRPr="002766FA">
        <w:rPr>
          <w:rFonts w:ascii="Times New Roman" w:eastAsia="Calibri" w:hAnsi="Times New Roman" w:cs="Times New Roman"/>
          <w:sz w:val="24"/>
          <w:szCs w:val="24"/>
        </w:rPr>
        <w:t>Jantiko</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antab</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ajelis</w:t>
      </w:r>
      <w:proofErr w:type="spellEnd"/>
      <w:r w:rsidRPr="002766FA">
        <w:rPr>
          <w:rFonts w:ascii="Times New Roman" w:eastAsia="Calibri" w:hAnsi="Times New Roman" w:cs="Times New Roman"/>
          <w:sz w:val="24"/>
          <w:szCs w:val="24"/>
        </w:rPr>
        <w:t xml:space="preserve"> Semaan Al-Qur’an </w:t>
      </w:r>
      <w:proofErr w:type="spellStart"/>
      <w:r w:rsidRPr="002766FA">
        <w:rPr>
          <w:rFonts w:ascii="Times New Roman" w:eastAsia="Calibri" w:hAnsi="Times New Roman" w:cs="Times New Roman"/>
          <w:sz w:val="24"/>
          <w:szCs w:val="24"/>
        </w:rPr>
        <w:t>dibentuk</w:t>
      </w:r>
      <w:proofErr w:type="spellEnd"/>
      <w:r w:rsidRPr="002766FA">
        <w:rPr>
          <w:rFonts w:ascii="Times New Roman" w:eastAsia="Calibri" w:hAnsi="Times New Roman" w:cs="Times New Roman"/>
          <w:sz w:val="24"/>
          <w:szCs w:val="24"/>
        </w:rPr>
        <w:t xml:space="preserve"> pada </w:t>
      </w:r>
      <w:proofErr w:type="spellStart"/>
      <w:r w:rsidRPr="002766FA">
        <w:rPr>
          <w:rFonts w:ascii="Times New Roman" w:eastAsia="Calibri" w:hAnsi="Times New Roman" w:cs="Times New Roman"/>
          <w:sz w:val="24"/>
          <w:szCs w:val="24"/>
        </w:rPr>
        <w:t>tahun</w:t>
      </w:r>
      <w:proofErr w:type="spellEnd"/>
      <w:r w:rsidRPr="002766FA">
        <w:rPr>
          <w:rFonts w:ascii="Times New Roman" w:eastAsia="Calibri" w:hAnsi="Times New Roman" w:cs="Times New Roman"/>
          <w:sz w:val="24"/>
          <w:szCs w:val="24"/>
        </w:rPr>
        <w:t xml:space="preserve"> 1986, </w:t>
      </w:r>
      <w:proofErr w:type="spellStart"/>
      <w:r w:rsidRPr="002766FA">
        <w:rPr>
          <w:rFonts w:ascii="Times New Roman" w:eastAsia="Calibri" w:hAnsi="Times New Roman" w:cs="Times New Roman"/>
          <w:sz w:val="24"/>
          <w:szCs w:val="24"/>
        </w:rPr>
        <w:t>sedang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ajelis</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i/>
          <w:iCs/>
          <w:sz w:val="24"/>
          <w:szCs w:val="24"/>
        </w:rPr>
        <w:t>Dzikrul</w:t>
      </w:r>
      <w:proofErr w:type="spellEnd"/>
      <w:r w:rsidRPr="002766FA">
        <w:rPr>
          <w:rFonts w:ascii="Times New Roman" w:eastAsia="Calibri" w:hAnsi="Times New Roman" w:cs="Times New Roman"/>
          <w:i/>
          <w:iCs/>
          <w:sz w:val="24"/>
          <w:szCs w:val="24"/>
        </w:rPr>
        <w:t xml:space="preserve"> </w:t>
      </w:r>
      <w:proofErr w:type="spellStart"/>
      <w:r w:rsidRPr="002766FA">
        <w:rPr>
          <w:rFonts w:ascii="Times New Roman" w:eastAsia="Calibri" w:hAnsi="Times New Roman" w:cs="Times New Roman"/>
          <w:i/>
          <w:iCs/>
          <w:sz w:val="24"/>
          <w:szCs w:val="24"/>
        </w:rPr>
        <w:t>Ghofili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ud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ad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ja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ahun</w:t>
      </w:r>
      <w:proofErr w:type="spellEnd"/>
      <w:r w:rsidRPr="002766FA">
        <w:rPr>
          <w:rFonts w:ascii="Times New Roman" w:eastAsia="Calibri" w:hAnsi="Times New Roman" w:cs="Times New Roman"/>
          <w:sz w:val="24"/>
          <w:szCs w:val="24"/>
        </w:rPr>
        <w:t xml:space="preserve"> 1965 </w:t>
      </w:r>
      <w:proofErr w:type="spellStart"/>
      <w:r w:rsidRPr="002766FA">
        <w:rPr>
          <w:rFonts w:ascii="Times New Roman" w:eastAsia="Calibri" w:hAnsi="Times New Roman" w:cs="Times New Roman"/>
          <w:sz w:val="24"/>
          <w:szCs w:val="24"/>
        </w:rPr>
        <w:t>dengan</w:t>
      </w:r>
      <w:proofErr w:type="spellEnd"/>
      <w:r w:rsidRPr="002766FA">
        <w:rPr>
          <w:rFonts w:ascii="Times New Roman" w:eastAsia="Calibri" w:hAnsi="Times New Roman" w:cs="Times New Roman"/>
          <w:sz w:val="24"/>
          <w:szCs w:val="24"/>
        </w:rPr>
        <w:t xml:space="preserve"> nama Aurot </w:t>
      </w:r>
      <w:proofErr w:type="spellStart"/>
      <w:r w:rsidRPr="002766FA">
        <w:rPr>
          <w:rFonts w:ascii="Times New Roman" w:eastAsia="Calibri" w:hAnsi="Times New Roman" w:cs="Times New Roman"/>
          <w:sz w:val="24"/>
          <w:szCs w:val="24"/>
        </w:rPr>
        <w:t>Lailiyah</w:t>
      </w:r>
      <w:proofErr w:type="spellEnd"/>
      <w:r w:rsidRPr="002766FA">
        <w:rPr>
          <w:rFonts w:ascii="Times New Roman" w:eastAsia="Calibri" w:hAnsi="Times New Roman" w:cs="Times New Roman"/>
          <w:sz w:val="24"/>
          <w:szCs w:val="24"/>
        </w:rPr>
        <w:t>.</w:t>
      </w:r>
    </w:p>
    <w:p w14:paraId="55E271EC" w14:textId="77777777" w:rsidR="002766FA" w:rsidRDefault="002D328D" w:rsidP="002766FA">
      <w:pPr>
        <w:pStyle w:val="ListParagraph"/>
        <w:ind w:left="1080" w:firstLine="360"/>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Gus </w:t>
      </w:r>
      <w:proofErr w:type="spellStart"/>
      <w:r w:rsidRPr="002D328D">
        <w:rPr>
          <w:rFonts w:ascii="Times New Roman" w:eastAsia="Calibri" w:hAnsi="Times New Roman" w:cs="Times New Roman"/>
          <w:sz w:val="24"/>
          <w:szCs w:val="24"/>
        </w:rPr>
        <w:t>Miek</w:t>
      </w:r>
      <w:proofErr w:type="spellEnd"/>
      <w:r w:rsidRPr="002D328D">
        <w:rPr>
          <w:rFonts w:ascii="Times New Roman" w:eastAsia="Calibri" w:hAnsi="Times New Roman" w:cs="Times New Roman"/>
          <w:sz w:val="24"/>
          <w:szCs w:val="24"/>
        </w:rPr>
        <w:t xml:space="preserve">, sang </w:t>
      </w:r>
      <w:proofErr w:type="spellStart"/>
      <w:r w:rsidRPr="002D328D">
        <w:rPr>
          <w:rFonts w:ascii="Times New Roman" w:eastAsia="Calibri" w:hAnsi="Times New Roman" w:cs="Times New Roman"/>
          <w:sz w:val="24"/>
          <w:szCs w:val="24"/>
        </w:rPr>
        <w:t>mursyid</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ngg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i/>
          <w:iCs/>
          <w:sz w:val="24"/>
          <w:szCs w:val="24"/>
        </w:rPr>
        <w:t>Dzikrul</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Ghofil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yak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jaha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r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laku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a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ahagiaan</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akhir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Namun</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umum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eorang</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nar-ben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atu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ru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hiratnya</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lastRenderedPageBreak/>
        <w: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ih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ingk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pe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uniawi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embangkan</w:t>
      </w:r>
      <w:proofErr w:type="spellEnd"/>
      <w:r w:rsidRPr="002D328D">
        <w:rPr>
          <w:rFonts w:ascii="Times New Roman" w:eastAsia="Calibri" w:hAnsi="Times New Roman" w:cs="Times New Roman"/>
          <w:sz w:val="24"/>
          <w:szCs w:val="24"/>
        </w:rPr>
        <w:t xml:space="preserve"> rasa </w:t>
      </w:r>
      <w:proofErr w:type="spellStart"/>
      <w:r w:rsidRPr="002D328D">
        <w:rPr>
          <w:rFonts w:ascii="Times New Roman" w:eastAsia="Calibri" w:hAnsi="Times New Roman" w:cs="Times New Roman"/>
          <w:sz w:val="24"/>
          <w:szCs w:val="24"/>
        </w:rPr>
        <w:t>cin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ada</w:t>
      </w:r>
      <w:proofErr w:type="spellEnd"/>
      <w:r w:rsidRPr="002D328D">
        <w:rPr>
          <w:rFonts w:ascii="Times New Roman" w:eastAsia="Calibri" w:hAnsi="Times New Roman" w:cs="Times New Roman"/>
          <w:sz w:val="24"/>
          <w:szCs w:val="24"/>
        </w:rPr>
        <w:t xml:space="preserve"> para </w:t>
      </w:r>
      <w:proofErr w:type="spellStart"/>
      <w:r w:rsidRPr="002D328D">
        <w:rPr>
          <w:rFonts w:ascii="Times New Roman" w:eastAsia="Calibri" w:hAnsi="Times New Roman" w:cs="Times New Roman"/>
          <w:sz w:val="24"/>
          <w:szCs w:val="24"/>
        </w:rPr>
        <w:t>kekasih</w:t>
      </w:r>
      <w:proofErr w:type="spellEnd"/>
      <w:r w:rsidRPr="002D328D">
        <w:rPr>
          <w:rFonts w:ascii="Times New Roman" w:eastAsia="Calibri" w:hAnsi="Times New Roman" w:cs="Times New Roman"/>
          <w:sz w:val="24"/>
          <w:szCs w:val="24"/>
        </w:rPr>
        <w:t xml:space="preserve"> Allah dan </w:t>
      </w:r>
      <w:proofErr w:type="spellStart"/>
      <w:r w:rsidRPr="002D328D">
        <w:rPr>
          <w:rFonts w:ascii="Times New Roman" w:eastAsia="Calibri" w:hAnsi="Times New Roman" w:cs="Times New Roman"/>
          <w:sz w:val="24"/>
          <w:szCs w:val="24"/>
        </w:rPr>
        <w:t>individu</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sale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alu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jaha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i/>
          <w:iCs/>
          <w:sz w:val="24"/>
          <w:szCs w:val="24"/>
        </w:rPr>
        <w:t>Dzikrul</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Ghofilin</w:t>
      </w:r>
      <w:proofErr w:type="spellEnd"/>
      <w:r w:rsidRPr="002D328D">
        <w:rPr>
          <w:rFonts w:ascii="Times New Roman" w:eastAsia="Calibri" w:hAnsi="Times New Roman" w:cs="Times New Roman"/>
          <w:sz w:val="24"/>
          <w:szCs w:val="24"/>
        </w:rPr>
        <w:t xml:space="preserve">, Gus </w:t>
      </w:r>
      <w:proofErr w:type="spellStart"/>
      <w:r w:rsidRPr="002D328D">
        <w:rPr>
          <w:rFonts w:ascii="Times New Roman" w:eastAsia="Calibri" w:hAnsi="Times New Roman" w:cs="Times New Roman"/>
          <w:sz w:val="24"/>
          <w:szCs w:val="24"/>
        </w:rPr>
        <w:t>Mie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har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jama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sa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bal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r w:rsidR="002766FA">
        <w:rPr>
          <w:rFonts w:ascii="Times New Roman" w:eastAsia="Calibri" w:hAnsi="Times New Roman" w:cs="Times New Roman"/>
          <w:sz w:val="24"/>
          <w:szCs w:val="24"/>
        </w:rPr>
        <w:t>.</w:t>
      </w:r>
      <w:r w:rsidRPr="002D328D">
        <w:rPr>
          <w:rFonts w:ascii="Times New Roman" w:eastAsia="Calibri" w:hAnsi="Times New Roman" w:cs="Times New Roman"/>
          <w:vanish/>
          <w:sz w:val="24"/>
          <w:szCs w:val="24"/>
        </w:rPr>
        <w:t>Top of Form</w:t>
      </w:r>
      <w:proofErr w:type="spellEnd"/>
    </w:p>
    <w:p w14:paraId="19203BF7" w14:textId="77777777" w:rsidR="002766FA" w:rsidRDefault="002D328D" w:rsidP="002766FA">
      <w:pPr>
        <w:pStyle w:val="ListParagraph"/>
        <w:numPr>
          <w:ilvl w:val="0"/>
          <w:numId w:val="39"/>
        </w:numPr>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Safari </w:t>
      </w:r>
      <w:proofErr w:type="spellStart"/>
      <w:r w:rsidRPr="002D328D">
        <w:rPr>
          <w:rFonts w:ascii="Times New Roman" w:eastAsia="Calibri" w:hAnsi="Times New Roman" w:cs="Times New Roman"/>
          <w:sz w:val="24"/>
          <w:szCs w:val="24"/>
        </w:rPr>
        <w:t>Subu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tiap</w:t>
      </w:r>
      <w:proofErr w:type="spellEnd"/>
      <w:r w:rsidRPr="002D328D">
        <w:rPr>
          <w:rFonts w:ascii="Times New Roman" w:eastAsia="Calibri" w:hAnsi="Times New Roman" w:cs="Times New Roman"/>
          <w:sz w:val="24"/>
          <w:szCs w:val="24"/>
        </w:rPr>
        <w:t xml:space="preserve"> Hari </w:t>
      </w:r>
      <w:proofErr w:type="spellStart"/>
      <w:r w:rsidRPr="002D328D">
        <w:rPr>
          <w:rFonts w:ascii="Times New Roman" w:eastAsia="Calibri" w:hAnsi="Times New Roman" w:cs="Times New Roman"/>
          <w:sz w:val="24"/>
          <w:szCs w:val="24"/>
        </w:rPr>
        <w:t>Jum’at</w:t>
      </w:r>
      <w:proofErr w:type="spellEnd"/>
    </w:p>
    <w:p w14:paraId="435339D3" w14:textId="77777777" w:rsidR="002766FA" w:rsidRDefault="002D328D" w:rsidP="002766FA">
      <w:pPr>
        <w:pStyle w:val="ListParagraph"/>
        <w:ind w:left="1080" w:firstLine="360"/>
        <w:jc w:val="both"/>
        <w:rPr>
          <w:rFonts w:ascii="Times New Roman" w:eastAsia="Calibri" w:hAnsi="Times New Roman" w:cs="Times New Roman"/>
          <w:sz w:val="24"/>
          <w:szCs w:val="24"/>
        </w:rPr>
      </w:pPr>
      <w:r w:rsidRPr="002766FA">
        <w:rPr>
          <w:rFonts w:ascii="Times New Roman" w:eastAsia="Calibri" w:hAnsi="Times New Roman" w:cs="Times New Roman"/>
          <w:sz w:val="24"/>
          <w:szCs w:val="24"/>
        </w:rPr>
        <w:t xml:space="preserve">Safari </w:t>
      </w:r>
      <w:proofErr w:type="spellStart"/>
      <w:r w:rsidRPr="002766FA">
        <w:rPr>
          <w:rFonts w:ascii="Times New Roman" w:eastAsia="Calibri" w:hAnsi="Times New Roman" w:cs="Times New Roman"/>
          <w:sz w:val="24"/>
          <w:szCs w:val="24"/>
        </w:rPr>
        <w:t>Shubu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icipta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eng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uju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nt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erpartisipas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car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aktif</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alam</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ngada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erbag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ajian</w:t>
      </w:r>
      <w:proofErr w:type="spellEnd"/>
      <w:r w:rsidRPr="002766FA">
        <w:rPr>
          <w:rFonts w:ascii="Times New Roman" w:eastAsia="Calibri" w:hAnsi="Times New Roman" w:cs="Times New Roman"/>
          <w:sz w:val="24"/>
          <w:szCs w:val="24"/>
        </w:rPr>
        <w:t xml:space="preserve"> Islam dan </w:t>
      </w:r>
      <w:proofErr w:type="spellStart"/>
      <w:r w:rsidRPr="002766FA">
        <w:rPr>
          <w:rFonts w:ascii="Times New Roman" w:eastAsia="Calibri" w:hAnsi="Times New Roman" w:cs="Times New Roman"/>
          <w:sz w:val="24"/>
          <w:szCs w:val="24"/>
        </w:rPr>
        <w:t>ceram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agamaan</w:t>
      </w:r>
      <w:proofErr w:type="spellEnd"/>
      <w:r w:rsidRPr="002766FA">
        <w:rPr>
          <w:rFonts w:ascii="Times New Roman" w:eastAsia="Calibri" w:hAnsi="Times New Roman" w:cs="Times New Roman"/>
          <w:sz w:val="24"/>
          <w:szCs w:val="24"/>
        </w:rPr>
        <w:t xml:space="preserve"> di </w:t>
      </w:r>
      <w:proofErr w:type="spellStart"/>
      <w:r w:rsidRPr="002766FA">
        <w:rPr>
          <w:rFonts w:ascii="Times New Roman" w:eastAsia="Calibri" w:hAnsi="Times New Roman" w:cs="Times New Roman"/>
          <w:sz w:val="24"/>
          <w:szCs w:val="24"/>
        </w:rPr>
        <w:t>berbagai</w:t>
      </w:r>
      <w:proofErr w:type="spellEnd"/>
      <w:r w:rsidRPr="002766FA">
        <w:rPr>
          <w:rFonts w:ascii="Times New Roman" w:eastAsia="Calibri" w:hAnsi="Times New Roman" w:cs="Times New Roman"/>
          <w:sz w:val="24"/>
          <w:szCs w:val="24"/>
        </w:rPr>
        <w:t xml:space="preserve"> wilayah, yang </w:t>
      </w:r>
      <w:proofErr w:type="spellStart"/>
      <w:r w:rsidRPr="002766FA">
        <w:rPr>
          <w:rFonts w:ascii="Times New Roman" w:eastAsia="Calibri" w:hAnsi="Times New Roman" w:cs="Times New Roman"/>
          <w:sz w:val="24"/>
          <w:szCs w:val="24"/>
        </w:rPr>
        <w:t>dipimpin</w:t>
      </w:r>
      <w:proofErr w:type="spellEnd"/>
      <w:r w:rsidRPr="002766FA">
        <w:rPr>
          <w:rFonts w:ascii="Times New Roman" w:eastAsia="Calibri" w:hAnsi="Times New Roman" w:cs="Times New Roman"/>
          <w:sz w:val="24"/>
          <w:szCs w:val="24"/>
        </w:rPr>
        <w:t xml:space="preserve"> oleh dewan </w:t>
      </w:r>
      <w:proofErr w:type="spellStart"/>
      <w:r w:rsidRPr="002766FA">
        <w:rPr>
          <w:rFonts w:ascii="Times New Roman" w:eastAsia="Calibri" w:hAnsi="Times New Roman" w:cs="Times New Roman"/>
          <w:sz w:val="24"/>
          <w:szCs w:val="24"/>
        </w:rPr>
        <w:t>pengajar</w:t>
      </w:r>
      <w:proofErr w:type="spellEnd"/>
      <w:r w:rsidRPr="002766FA">
        <w:rPr>
          <w:rFonts w:ascii="Times New Roman" w:eastAsia="Calibri" w:hAnsi="Times New Roman" w:cs="Times New Roman"/>
          <w:sz w:val="24"/>
          <w:szCs w:val="24"/>
        </w:rPr>
        <w:t>.</w:t>
      </w:r>
    </w:p>
    <w:p w14:paraId="095A2C58" w14:textId="77777777" w:rsidR="002766FA" w:rsidRDefault="002D328D" w:rsidP="002766FA">
      <w:pPr>
        <w:pStyle w:val="ListParagraph"/>
        <w:numPr>
          <w:ilvl w:val="0"/>
          <w:numId w:val="39"/>
        </w:numPr>
        <w:jc w:val="both"/>
        <w:rPr>
          <w:rFonts w:ascii="Times New Roman" w:eastAsia="Calibri" w:hAnsi="Times New Roman" w:cs="Times New Roman"/>
          <w:sz w:val="24"/>
          <w:szCs w:val="24"/>
        </w:rPr>
      </w:pPr>
      <w:r w:rsidRPr="002766FA">
        <w:rPr>
          <w:rFonts w:ascii="Times New Roman" w:eastAsia="Calibri" w:hAnsi="Times New Roman" w:cs="Times New Roman"/>
          <w:sz w:val="24"/>
          <w:szCs w:val="24"/>
        </w:rPr>
        <w:t xml:space="preserve">Ziarah </w:t>
      </w:r>
      <w:proofErr w:type="spellStart"/>
      <w:r w:rsidRPr="002766FA">
        <w:rPr>
          <w:rFonts w:ascii="Times New Roman" w:eastAsia="Calibri" w:hAnsi="Times New Roman" w:cs="Times New Roman"/>
          <w:sz w:val="24"/>
          <w:szCs w:val="24"/>
        </w:rPr>
        <w:t>Kubur</w:t>
      </w:r>
      <w:proofErr w:type="spellEnd"/>
    </w:p>
    <w:p w14:paraId="6DD55256" w14:textId="77777777" w:rsidR="002766FA" w:rsidRDefault="002D328D" w:rsidP="002766FA">
      <w:pPr>
        <w:pStyle w:val="ListParagraph"/>
        <w:ind w:left="1080" w:firstLine="360"/>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Kegiat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in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rupa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aktivitas</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dilaku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tiap</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inggu</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eng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uju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nt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memberi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gingat</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pada</w:t>
      </w:r>
      <w:proofErr w:type="spellEnd"/>
      <w:r w:rsidRPr="002766FA">
        <w:rPr>
          <w:rFonts w:ascii="Times New Roman" w:eastAsia="Calibri" w:hAnsi="Times New Roman" w:cs="Times New Roman"/>
          <w:sz w:val="24"/>
          <w:szCs w:val="24"/>
        </w:rPr>
        <w:t xml:space="preserve"> para </w:t>
      </w:r>
      <w:proofErr w:type="spellStart"/>
      <w:r w:rsidRPr="002766FA">
        <w:rPr>
          <w:rFonts w:ascii="Times New Roman" w:eastAsia="Calibri" w:hAnsi="Times New Roman" w:cs="Times New Roman"/>
          <w:sz w:val="24"/>
          <w:szCs w:val="24"/>
        </w:rPr>
        <w:t>santr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ahw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kehidup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uniaw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ida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ersifat</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abadi</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sebag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ringat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akan</w:t>
      </w:r>
      <w:proofErr w:type="spellEnd"/>
      <w:r w:rsidRPr="002766FA">
        <w:rPr>
          <w:rFonts w:ascii="Times New Roman" w:eastAsia="Calibri" w:hAnsi="Times New Roman" w:cs="Times New Roman"/>
          <w:sz w:val="24"/>
          <w:szCs w:val="24"/>
        </w:rPr>
        <w:t xml:space="preserve"> Hari Akhir.</w:t>
      </w:r>
    </w:p>
    <w:p w14:paraId="022EF4BA" w14:textId="5E6F255D" w:rsidR="002766FA" w:rsidRDefault="002766FA" w:rsidP="002766FA">
      <w:pPr>
        <w:pStyle w:val="ListParagraph"/>
        <w:rPr>
          <w:rFonts w:ascii="Times New Roman" w:eastAsia="Calibri" w:hAnsi="Times New Roman" w:cs="Times New Roman"/>
          <w:sz w:val="24"/>
          <w:szCs w:val="24"/>
        </w:rPr>
      </w:pPr>
      <w:bookmarkStart w:id="7" w:name="_Hlk191061128"/>
      <w:proofErr w:type="spellStart"/>
      <w:r w:rsidRPr="002766FA">
        <w:rPr>
          <w:rFonts w:ascii="Times New Roman" w:eastAsia="Calibri" w:hAnsi="Times New Roman" w:cs="Times New Roman"/>
          <w:sz w:val="24"/>
          <w:szCs w:val="24"/>
        </w:rPr>
        <w:t>Bidang</w:t>
      </w:r>
      <w:proofErr w:type="spellEnd"/>
      <w:r w:rsidRPr="002766FA">
        <w:rPr>
          <w:rFonts w:ascii="Times New Roman" w:eastAsia="Calibri" w:hAnsi="Times New Roman" w:cs="Times New Roman"/>
          <w:sz w:val="24"/>
          <w:szCs w:val="24"/>
        </w:rPr>
        <w:t xml:space="preserve"> Ekonomi dan Usaha</w:t>
      </w:r>
      <w:bookmarkEnd w:id="7"/>
    </w:p>
    <w:p w14:paraId="79573747" w14:textId="77777777" w:rsidR="002766FA" w:rsidRDefault="002D328D" w:rsidP="002766FA">
      <w:pPr>
        <w:pStyle w:val="ListParagraph"/>
        <w:ind w:firstLine="360"/>
        <w:jc w:val="both"/>
        <w:rPr>
          <w:rFonts w:ascii="Times New Roman" w:eastAsia="Calibri" w:hAnsi="Times New Roman" w:cs="Times New Roman"/>
          <w:sz w:val="24"/>
          <w:szCs w:val="24"/>
        </w:rPr>
      </w:pPr>
      <w:proofErr w:type="spellStart"/>
      <w:r w:rsidRPr="002766FA">
        <w:rPr>
          <w:rFonts w:ascii="Times New Roman" w:eastAsia="Calibri" w:hAnsi="Times New Roman" w:cs="Times New Roman"/>
          <w:sz w:val="24"/>
          <w:szCs w:val="24"/>
        </w:rPr>
        <w:t>Pondo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santren</w:t>
      </w:r>
      <w:proofErr w:type="spellEnd"/>
      <w:r w:rsidRPr="002766FA">
        <w:rPr>
          <w:rFonts w:ascii="Times New Roman" w:eastAsia="Calibri" w:hAnsi="Times New Roman" w:cs="Times New Roman"/>
          <w:sz w:val="24"/>
          <w:szCs w:val="24"/>
        </w:rPr>
        <w:t xml:space="preserve"> Ora Aji </w:t>
      </w:r>
      <w:proofErr w:type="spellStart"/>
      <w:r w:rsidRPr="002766FA">
        <w:rPr>
          <w:rFonts w:ascii="Times New Roman" w:eastAsia="Calibri" w:hAnsi="Times New Roman" w:cs="Times New Roman"/>
          <w:sz w:val="24"/>
          <w:szCs w:val="24"/>
        </w:rPr>
        <w:t>memilik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otens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ahan</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luas</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rt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umber</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ay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alam</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berlimp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ermas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ah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luas</w:t>
      </w:r>
      <w:proofErr w:type="spellEnd"/>
      <w:r w:rsidRPr="002766FA">
        <w:rPr>
          <w:rFonts w:ascii="Times New Roman" w:eastAsia="Calibri" w:hAnsi="Times New Roman" w:cs="Times New Roman"/>
          <w:sz w:val="24"/>
          <w:szCs w:val="24"/>
        </w:rPr>
        <w:t xml:space="preserve"> 2 </w:t>
      </w:r>
      <w:proofErr w:type="spellStart"/>
      <w:r w:rsidRPr="002766FA">
        <w:rPr>
          <w:rFonts w:ascii="Times New Roman" w:eastAsia="Calibri" w:hAnsi="Times New Roman" w:cs="Times New Roman"/>
          <w:sz w:val="24"/>
          <w:szCs w:val="24"/>
        </w:rPr>
        <w:t>hektar</w:t>
      </w:r>
      <w:proofErr w:type="spellEnd"/>
      <w:r w:rsidRPr="002766FA">
        <w:rPr>
          <w:rFonts w:ascii="Times New Roman" w:eastAsia="Calibri" w:hAnsi="Times New Roman" w:cs="Times New Roman"/>
          <w:sz w:val="24"/>
          <w:szCs w:val="24"/>
        </w:rPr>
        <w:t xml:space="preserve"> yang </w:t>
      </w:r>
      <w:proofErr w:type="spellStart"/>
      <w:r w:rsidRPr="002766FA">
        <w:rPr>
          <w:rFonts w:ascii="Times New Roman" w:eastAsia="Calibri" w:hAnsi="Times New Roman" w:cs="Times New Roman"/>
          <w:sz w:val="24"/>
          <w:szCs w:val="24"/>
        </w:rPr>
        <w:t>dapat</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iguna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nt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gembang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aran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didikan</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kegiat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ekonomi</w:t>
      </w:r>
      <w:proofErr w:type="spellEnd"/>
      <w:r w:rsidRPr="002766FA">
        <w:rPr>
          <w:rFonts w:ascii="Times New Roman" w:eastAsia="Calibri" w:hAnsi="Times New Roman" w:cs="Times New Roman"/>
          <w:sz w:val="24"/>
          <w:szCs w:val="24"/>
        </w:rPr>
        <w:t xml:space="preserve">. Sebagian </w:t>
      </w:r>
      <w:proofErr w:type="spellStart"/>
      <w:r w:rsidRPr="002766FA">
        <w:rPr>
          <w:rFonts w:ascii="Times New Roman" w:eastAsia="Calibri" w:hAnsi="Times New Roman" w:cs="Times New Roman"/>
          <w:sz w:val="24"/>
          <w:szCs w:val="24"/>
        </w:rPr>
        <w:t>lah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luas</w:t>
      </w:r>
      <w:proofErr w:type="spellEnd"/>
      <w:r w:rsidRPr="002766FA">
        <w:rPr>
          <w:rFonts w:ascii="Times New Roman" w:eastAsia="Calibri" w:hAnsi="Times New Roman" w:cs="Times New Roman"/>
          <w:sz w:val="24"/>
          <w:szCs w:val="24"/>
        </w:rPr>
        <w:t xml:space="preserve"> 1 </w:t>
      </w:r>
      <w:proofErr w:type="spellStart"/>
      <w:r w:rsidRPr="002766FA">
        <w:rPr>
          <w:rFonts w:ascii="Times New Roman" w:eastAsia="Calibri" w:hAnsi="Times New Roman" w:cs="Times New Roman"/>
          <w:sz w:val="24"/>
          <w:szCs w:val="24"/>
        </w:rPr>
        <w:t>hektar</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telah</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ialokasi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nt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mbangun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fasilitas</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ndidi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mentar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bagi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lainny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diguna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ntuk</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berbaga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usaha</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ekonom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santre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seperti</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rkebun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ternak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rikan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ertanian</w:t>
      </w:r>
      <w:proofErr w:type="spellEnd"/>
      <w:r w:rsidRPr="002766FA">
        <w:rPr>
          <w:rFonts w:ascii="Times New Roman" w:eastAsia="Calibri" w:hAnsi="Times New Roman" w:cs="Times New Roman"/>
          <w:sz w:val="24"/>
          <w:szCs w:val="24"/>
        </w:rPr>
        <w:t xml:space="preserve">, dan </w:t>
      </w:r>
      <w:proofErr w:type="spellStart"/>
      <w:r w:rsidRPr="002766FA">
        <w:rPr>
          <w:rFonts w:ascii="Times New Roman" w:eastAsia="Calibri" w:hAnsi="Times New Roman" w:cs="Times New Roman"/>
          <w:sz w:val="24"/>
          <w:szCs w:val="24"/>
        </w:rPr>
        <w:t>tanaman</w:t>
      </w:r>
      <w:proofErr w:type="spellEnd"/>
      <w:r w:rsidRPr="002766FA">
        <w:rPr>
          <w:rFonts w:ascii="Times New Roman" w:eastAsia="Calibri" w:hAnsi="Times New Roman" w:cs="Times New Roman"/>
          <w:sz w:val="24"/>
          <w:szCs w:val="24"/>
        </w:rPr>
        <w:t xml:space="preserve"> </w:t>
      </w:r>
      <w:proofErr w:type="spellStart"/>
      <w:r w:rsidRPr="002766FA">
        <w:rPr>
          <w:rFonts w:ascii="Times New Roman" w:eastAsia="Calibri" w:hAnsi="Times New Roman" w:cs="Times New Roman"/>
          <w:sz w:val="24"/>
          <w:szCs w:val="24"/>
        </w:rPr>
        <w:t>pangan</w:t>
      </w:r>
      <w:proofErr w:type="spellEnd"/>
      <w:r w:rsidRPr="002766FA">
        <w:rPr>
          <w:rFonts w:ascii="Times New Roman" w:eastAsia="Calibri" w:hAnsi="Times New Roman" w:cs="Times New Roman"/>
          <w:sz w:val="24"/>
          <w:szCs w:val="24"/>
        </w:rPr>
        <w:t>.</w:t>
      </w:r>
    </w:p>
    <w:p w14:paraId="666C09FD" w14:textId="77777777" w:rsidR="002766FA" w:rsidRDefault="002D328D" w:rsidP="002766FA">
      <w:pPr>
        <w:pStyle w:val="ListParagraph"/>
        <w:ind w:firstLine="360"/>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anfa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tens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miliki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berup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embangkan</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t xml:space="preserve">dan </w:t>
      </w:r>
      <w:proofErr w:type="spellStart"/>
      <w:r w:rsidRPr="002D328D">
        <w:rPr>
          <w:rFonts w:ascii="Times New Roman" w:eastAsia="Calibri" w:hAnsi="Times New Roman" w:cs="Times New Roman"/>
          <w:sz w:val="24"/>
          <w:szCs w:val="24"/>
        </w:rPr>
        <w:t>mengoptima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ap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ap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ja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pilar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uku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gi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ummah, </w:t>
      </w:r>
      <w:proofErr w:type="spellStart"/>
      <w:r w:rsidRPr="002D328D">
        <w:rPr>
          <w:rFonts w:ascii="Times New Roman" w:eastAsia="Calibri" w:hAnsi="Times New Roman" w:cs="Times New Roman"/>
          <w:sz w:val="24"/>
          <w:szCs w:val="24"/>
        </w:rPr>
        <w:t>gu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wujud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andir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Selain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t>berkomitm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erday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nt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alu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i/>
          <w:iCs/>
          <w:sz w:val="24"/>
          <w:szCs w:val="24"/>
        </w:rPr>
        <w:t>life skill</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rap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et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generasi</w:t>
      </w:r>
      <w:proofErr w:type="spellEnd"/>
      <w:r w:rsidRPr="002D328D">
        <w:rPr>
          <w:rFonts w:ascii="Times New Roman" w:eastAsia="Calibri" w:hAnsi="Times New Roman" w:cs="Times New Roman"/>
          <w:sz w:val="24"/>
          <w:szCs w:val="24"/>
        </w:rPr>
        <w:t xml:space="preserve"> Islam yang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unggu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pe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agam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u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mum</w:t>
      </w:r>
      <w:proofErr w:type="spellEnd"/>
      <w:r w:rsidRPr="002D328D">
        <w:rPr>
          <w:rFonts w:ascii="Times New Roman" w:eastAsia="Calibri" w:hAnsi="Times New Roman" w:cs="Times New Roman"/>
          <w:sz w:val="24"/>
          <w:szCs w:val="24"/>
        </w:rPr>
        <w:t>.</w:t>
      </w:r>
    </w:p>
    <w:p w14:paraId="07FC4F19" w14:textId="77777777" w:rsidR="005E3E97" w:rsidRDefault="002D328D" w:rsidP="005E3E97">
      <w:pPr>
        <w:pStyle w:val="ListParagraph"/>
        <w:ind w:firstLine="360"/>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kad</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li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alhamdulillah, </w:t>
      </w:r>
      <w:proofErr w:type="spellStart"/>
      <w:r w:rsidRPr="002D328D">
        <w:rPr>
          <w:rFonts w:ascii="Times New Roman" w:eastAsia="Calibri" w:hAnsi="Times New Roman" w:cs="Times New Roman"/>
          <w:sz w:val="24"/>
          <w:szCs w:val="24"/>
        </w:rPr>
        <w:t>sebag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lam</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hasi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aktualisas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ski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mik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ag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saha</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perl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tingkatk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dimanfa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eb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njut</w:t>
      </w:r>
      <w:proofErr w:type="spellEnd"/>
      <w:r w:rsidRPr="002D328D">
        <w:rPr>
          <w:rFonts w:ascii="Times New Roman" w:eastAsia="Calibri" w:hAnsi="Times New Roman" w:cs="Times New Roman"/>
          <w:sz w:val="24"/>
          <w:szCs w:val="24"/>
        </w:rPr>
        <w:t>.</w:t>
      </w:r>
    </w:p>
    <w:p w14:paraId="31B62A23" w14:textId="77777777" w:rsidR="005E3E97" w:rsidRDefault="002D328D" w:rsidP="005E3E97">
      <w:pPr>
        <w:pStyle w:val="ListParagraph"/>
        <w:numPr>
          <w:ilvl w:val="0"/>
          <w:numId w:val="40"/>
        </w:numPr>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otensi</w:t>
      </w:r>
      <w:proofErr w:type="spellEnd"/>
      <w:r w:rsidRPr="002D328D">
        <w:rPr>
          <w:rFonts w:ascii="Times New Roman" w:eastAsia="Calibri" w:hAnsi="Times New Roman" w:cs="Times New Roman"/>
          <w:sz w:val="24"/>
          <w:szCs w:val="24"/>
        </w:rPr>
        <w:t xml:space="preserve"> Usaha yang Telah </w:t>
      </w:r>
      <w:proofErr w:type="spellStart"/>
      <w:r w:rsidRPr="002D328D">
        <w:rPr>
          <w:rFonts w:ascii="Times New Roman" w:eastAsia="Calibri" w:hAnsi="Times New Roman" w:cs="Times New Roman"/>
          <w:sz w:val="24"/>
          <w:szCs w:val="24"/>
        </w:rPr>
        <w:t>Dilaksanakan</w:t>
      </w:r>
      <w:proofErr w:type="spellEnd"/>
    </w:p>
    <w:p w14:paraId="5E554F6E" w14:textId="77777777" w:rsidR="005E3E97" w:rsidRDefault="002D328D" w:rsidP="005E3E97">
      <w:pPr>
        <w:pStyle w:val="ListParagraph"/>
        <w:numPr>
          <w:ilvl w:val="0"/>
          <w:numId w:val="41"/>
        </w:numPr>
        <w:jc w:val="both"/>
        <w:rPr>
          <w:rFonts w:ascii="Times New Roman" w:eastAsia="Calibri" w:hAnsi="Times New Roman" w:cs="Times New Roman"/>
          <w:sz w:val="24"/>
          <w:szCs w:val="24"/>
        </w:rPr>
      </w:pPr>
      <w:r w:rsidRPr="005E3E97">
        <w:rPr>
          <w:rFonts w:ascii="Times New Roman" w:eastAsia="Calibri" w:hAnsi="Times New Roman" w:cs="Times New Roman"/>
          <w:sz w:val="24"/>
          <w:szCs w:val="24"/>
        </w:rPr>
        <w:t>Perkebunan</w:t>
      </w:r>
    </w:p>
    <w:p w14:paraId="7CD3F2DA" w14:textId="77777777" w:rsidR="005E3E97" w:rsidRDefault="002D328D" w:rsidP="005E3E97">
      <w:pPr>
        <w:pStyle w:val="ListParagraph"/>
        <w:ind w:left="1440"/>
        <w:jc w:val="both"/>
        <w:rPr>
          <w:rFonts w:ascii="Times New Roman" w:eastAsia="Calibri" w:hAnsi="Times New Roman" w:cs="Times New Roman"/>
          <w:sz w:val="24"/>
          <w:szCs w:val="24"/>
        </w:rPr>
      </w:pPr>
      <w:r w:rsidRPr="005E3E97">
        <w:rPr>
          <w:rFonts w:ascii="Times New Roman" w:eastAsia="Calibri" w:hAnsi="Times New Roman" w:cs="Times New Roman"/>
          <w:sz w:val="24"/>
          <w:szCs w:val="24"/>
        </w:rPr>
        <w:t xml:space="preserve">Perkebunan </w:t>
      </w:r>
      <w:proofErr w:type="spellStart"/>
      <w:r w:rsidRPr="005E3E97">
        <w:rPr>
          <w:rFonts w:ascii="Times New Roman" w:eastAsia="Calibri" w:hAnsi="Times New Roman" w:cs="Times New Roman"/>
          <w:sz w:val="24"/>
          <w:szCs w:val="24"/>
        </w:rPr>
        <w:t>in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terdapat</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beragam</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tanam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termasu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sayuran</w:t>
      </w:r>
      <w:proofErr w:type="spellEnd"/>
      <w:r w:rsidRPr="005E3E97">
        <w:rPr>
          <w:rFonts w:ascii="Times New Roman" w:eastAsia="Calibri" w:hAnsi="Times New Roman" w:cs="Times New Roman"/>
          <w:sz w:val="24"/>
          <w:szCs w:val="24"/>
        </w:rPr>
        <w:t xml:space="preserve"> dan </w:t>
      </w:r>
      <w:proofErr w:type="spellStart"/>
      <w:r w:rsidRPr="005E3E97">
        <w:rPr>
          <w:rFonts w:ascii="Times New Roman" w:eastAsia="Calibri" w:hAnsi="Times New Roman" w:cs="Times New Roman"/>
          <w:sz w:val="24"/>
          <w:szCs w:val="24"/>
        </w:rPr>
        <w:t>buah-buahan</w:t>
      </w:r>
      <w:proofErr w:type="spellEnd"/>
      <w:r w:rsidRPr="005E3E97">
        <w:rPr>
          <w:rFonts w:ascii="Times New Roman" w:eastAsia="Calibri" w:hAnsi="Times New Roman" w:cs="Times New Roman"/>
          <w:sz w:val="24"/>
          <w:szCs w:val="24"/>
        </w:rPr>
        <w:t>.</w:t>
      </w:r>
    </w:p>
    <w:p w14:paraId="635CE29E" w14:textId="77777777" w:rsidR="005E3E97" w:rsidRDefault="002D328D" w:rsidP="005E3E97">
      <w:pPr>
        <w:pStyle w:val="ListParagraph"/>
        <w:numPr>
          <w:ilvl w:val="0"/>
          <w:numId w:val="41"/>
        </w:numPr>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eternakan</w:t>
      </w:r>
      <w:proofErr w:type="spellEnd"/>
    </w:p>
    <w:p w14:paraId="07A7874E" w14:textId="77777777" w:rsidR="005E3E97" w:rsidRDefault="002D328D" w:rsidP="005E3E97">
      <w:pPr>
        <w:pStyle w:val="ListParagraph"/>
        <w:ind w:left="1440"/>
        <w:jc w:val="both"/>
        <w:rPr>
          <w:rFonts w:ascii="Times New Roman" w:eastAsia="Calibri" w:hAnsi="Times New Roman" w:cs="Times New Roman"/>
          <w:sz w:val="24"/>
          <w:szCs w:val="24"/>
        </w:rPr>
      </w:pPr>
      <w:proofErr w:type="spellStart"/>
      <w:r w:rsidRPr="005E3E97">
        <w:rPr>
          <w:rFonts w:ascii="Times New Roman" w:eastAsia="Calibri" w:hAnsi="Times New Roman" w:cs="Times New Roman"/>
          <w:sz w:val="24"/>
          <w:szCs w:val="24"/>
        </w:rPr>
        <w:t>Peternak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in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terdir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r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bebe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sebanyak</w:t>
      </w:r>
      <w:proofErr w:type="spellEnd"/>
      <w:r w:rsidRPr="005E3E97">
        <w:rPr>
          <w:rFonts w:ascii="Times New Roman" w:eastAsia="Calibri" w:hAnsi="Times New Roman" w:cs="Times New Roman"/>
          <w:sz w:val="24"/>
          <w:szCs w:val="24"/>
        </w:rPr>
        <w:t xml:space="preserve"> 500 </w:t>
      </w:r>
      <w:proofErr w:type="spellStart"/>
      <w:r w:rsidRPr="005E3E97">
        <w:rPr>
          <w:rFonts w:ascii="Times New Roman" w:eastAsia="Calibri" w:hAnsi="Times New Roman" w:cs="Times New Roman"/>
          <w:sz w:val="24"/>
          <w:szCs w:val="24"/>
        </w:rPr>
        <w:t>ekor</w:t>
      </w:r>
      <w:proofErr w:type="spellEnd"/>
      <w:r w:rsidRPr="005E3E97">
        <w:rPr>
          <w:rFonts w:ascii="Times New Roman" w:eastAsia="Calibri" w:hAnsi="Times New Roman" w:cs="Times New Roman"/>
          <w:sz w:val="24"/>
          <w:szCs w:val="24"/>
        </w:rPr>
        <w:t xml:space="preserve"> dan </w:t>
      </w:r>
      <w:proofErr w:type="spellStart"/>
      <w:r w:rsidRPr="005E3E97">
        <w:rPr>
          <w:rFonts w:ascii="Times New Roman" w:eastAsia="Calibri" w:hAnsi="Times New Roman" w:cs="Times New Roman"/>
          <w:sz w:val="24"/>
          <w:szCs w:val="24"/>
        </w:rPr>
        <w:t>iti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sebanyak</w:t>
      </w:r>
      <w:proofErr w:type="spellEnd"/>
      <w:r w:rsidRPr="005E3E97">
        <w:rPr>
          <w:rFonts w:ascii="Times New Roman" w:eastAsia="Calibri" w:hAnsi="Times New Roman" w:cs="Times New Roman"/>
          <w:sz w:val="24"/>
          <w:szCs w:val="24"/>
        </w:rPr>
        <w:t xml:space="preserve"> 500 </w:t>
      </w:r>
      <w:proofErr w:type="spellStart"/>
      <w:r w:rsidRPr="005E3E97">
        <w:rPr>
          <w:rFonts w:ascii="Times New Roman" w:eastAsia="Calibri" w:hAnsi="Times New Roman" w:cs="Times New Roman"/>
          <w:sz w:val="24"/>
          <w:szCs w:val="24"/>
        </w:rPr>
        <w:t>ekor</w:t>
      </w:r>
      <w:proofErr w:type="spellEnd"/>
      <w:r w:rsidRPr="005E3E97">
        <w:rPr>
          <w:rFonts w:ascii="Times New Roman" w:eastAsia="Calibri" w:hAnsi="Times New Roman" w:cs="Times New Roman"/>
          <w:sz w:val="24"/>
          <w:szCs w:val="24"/>
        </w:rPr>
        <w:t xml:space="preserve">. </w:t>
      </w:r>
    </w:p>
    <w:p w14:paraId="033092C9" w14:textId="77777777" w:rsidR="005E3E97" w:rsidRDefault="002D328D" w:rsidP="005E3E97">
      <w:pPr>
        <w:pStyle w:val="ListParagraph"/>
        <w:numPr>
          <w:ilvl w:val="0"/>
          <w:numId w:val="41"/>
        </w:numPr>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erikanan</w:t>
      </w:r>
      <w:proofErr w:type="spellEnd"/>
    </w:p>
    <w:p w14:paraId="2F795123" w14:textId="77777777" w:rsidR="005E3E97" w:rsidRDefault="002D328D" w:rsidP="005E3E97">
      <w:pPr>
        <w:pStyle w:val="ListParagraph"/>
        <w:ind w:left="1440"/>
        <w:jc w:val="both"/>
        <w:rPr>
          <w:rFonts w:ascii="Times New Roman" w:eastAsia="Calibri" w:hAnsi="Times New Roman" w:cs="Times New Roman"/>
          <w:sz w:val="24"/>
          <w:szCs w:val="24"/>
        </w:rPr>
      </w:pPr>
      <w:proofErr w:type="spellStart"/>
      <w:r w:rsidRPr="005E3E97">
        <w:rPr>
          <w:rFonts w:ascii="Times New Roman" w:eastAsia="Calibri" w:hAnsi="Times New Roman" w:cs="Times New Roman"/>
          <w:sz w:val="24"/>
          <w:szCs w:val="24"/>
        </w:rPr>
        <w:t>Perikan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in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terdir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ri</w:t>
      </w:r>
      <w:proofErr w:type="spellEnd"/>
      <w:r w:rsidRPr="005E3E97">
        <w:rPr>
          <w:rFonts w:ascii="Times New Roman" w:eastAsia="Calibri" w:hAnsi="Times New Roman" w:cs="Times New Roman"/>
          <w:sz w:val="24"/>
          <w:szCs w:val="24"/>
        </w:rPr>
        <w:t xml:space="preserve"> ikan </w:t>
      </w:r>
      <w:proofErr w:type="spellStart"/>
      <w:r w:rsidRPr="005E3E97">
        <w:rPr>
          <w:rFonts w:ascii="Times New Roman" w:eastAsia="Calibri" w:hAnsi="Times New Roman" w:cs="Times New Roman"/>
          <w:sz w:val="24"/>
          <w:szCs w:val="24"/>
        </w:rPr>
        <w:t>lele</w:t>
      </w:r>
      <w:proofErr w:type="spellEnd"/>
      <w:r w:rsidRPr="005E3E97">
        <w:rPr>
          <w:rFonts w:ascii="Times New Roman" w:eastAsia="Calibri" w:hAnsi="Times New Roman" w:cs="Times New Roman"/>
          <w:sz w:val="24"/>
          <w:szCs w:val="24"/>
        </w:rPr>
        <w:t xml:space="preserve"> dan </w:t>
      </w:r>
      <w:proofErr w:type="spellStart"/>
      <w:r w:rsidRPr="005E3E97">
        <w:rPr>
          <w:rFonts w:ascii="Times New Roman" w:eastAsia="Calibri" w:hAnsi="Times New Roman" w:cs="Times New Roman"/>
          <w:sz w:val="24"/>
          <w:szCs w:val="24"/>
        </w:rPr>
        <w:t>nila</w:t>
      </w:r>
      <w:proofErr w:type="spellEnd"/>
      <w:r w:rsidRPr="005E3E97">
        <w:rPr>
          <w:rFonts w:ascii="Times New Roman" w:eastAsia="Calibri" w:hAnsi="Times New Roman" w:cs="Times New Roman"/>
          <w:sz w:val="24"/>
          <w:szCs w:val="24"/>
        </w:rPr>
        <w:t>.</w:t>
      </w:r>
    </w:p>
    <w:p w14:paraId="171E2F4D" w14:textId="77777777" w:rsidR="005E3E97" w:rsidRDefault="002D328D" w:rsidP="005E3E97">
      <w:pPr>
        <w:pStyle w:val="ListParagraph"/>
        <w:numPr>
          <w:ilvl w:val="0"/>
          <w:numId w:val="41"/>
        </w:numPr>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UMKM</w:t>
      </w:r>
    </w:p>
    <w:p w14:paraId="2D5AC6F2" w14:textId="35B2601E" w:rsidR="002D328D" w:rsidRPr="005E3E97" w:rsidRDefault="002D328D" w:rsidP="005E3E97">
      <w:pPr>
        <w:pStyle w:val="ListParagraph"/>
        <w:ind w:left="1440"/>
        <w:jc w:val="both"/>
        <w:rPr>
          <w:rFonts w:ascii="Times New Roman" w:eastAsia="Calibri" w:hAnsi="Times New Roman" w:cs="Times New Roman"/>
          <w:sz w:val="24"/>
          <w:szCs w:val="24"/>
        </w:rPr>
      </w:pPr>
      <w:proofErr w:type="spellStart"/>
      <w:r w:rsidRPr="005E3E97">
        <w:rPr>
          <w:rFonts w:ascii="Times New Roman" w:eastAsia="Calibri" w:hAnsi="Times New Roman" w:cs="Times New Roman"/>
          <w:sz w:val="24"/>
          <w:szCs w:val="24"/>
        </w:rPr>
        <w:t>Untu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meningkatk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usaha</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rekonomian</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ondok</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Pesantren</w:t>
      </w:r>
      <w:proofErr w:type="spellEnd"/>
      <w:r w:rsidRPr="005E3E97">
        <w:rPr>
          <w:rFonts w:ascii="Times New Roman" w:eastAsia="Calibri" w:hAnsi="Times New Roman" w:cs="Times New Roman"/>
          <w:sz w:val="24"/>
          <w:szCs w:val="24"/>
        </w:rPr>
        <w:t xml:space="preserve"> Ora Aji, </w:t>
      </w:r>
      <w:proofErr w:type="spellStart"/>
      <w:r w:rsidRPr="005E3E97">
        <w:rPr>
          <w:rFonts w:ascii="Times New Roman" w:eastAsia="Calibri" w:hAnsi="Times New Roman" w:cs="Times New Roman"/>
          <w:sz w:val="24"/>
          <w:szCs w:val="24"/>
        </w:rPr>
        <w:t>telah</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ibuka</w:t>
      </w:r>
      <w:proofErr w:type="spellEnd"/>
      <w:r w:rsidRPr="005E3E97">
        <w:rPr>
          <w:rFonts w:ascii="Times New Roman" w:eastAsia="Calibri" w:hAnsi="Times New Roman" w:cs="Times New Roman"/>
          <w:sz w:val="24"/>
          <w:szCs w:val="24"/>
        </w:rPr>
        <w:t xml:space="preserve"> UMKM yang </w:t>
      </w:r>
      <w:proofErr w:type="spellStart"/>
      <w:r w:rsidRPr="005E3E97">
        <w:rPr>
          <w:rFonts w:ascii="Times New Roman" w:eastAsia="Calibri" w:hAnsi="Times New Roman" w:cs="Times New Roman"/>
          <w:sz w:val="24"/>
          <w:szCs w:val="24"/>
        </w:rPr>
        <w:t>terdir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dari</w:t>
      </w:r>
      <w:proofErr w:type="spellEnd"/>
      <w:r w:rsidRPr="005E3E97">
        <w:rPr>
          <w:rFonts w:ascii="Times New Roman" w:eastAsia="Calibri" w:hAnsi="Times New Roman" w:cs="Times New Roman"/>
          <w:sz w:val="24"/>
          <w:szCs w:val="24"/>
        </w:rPr>
        <w:t xml:space="preserve"> </w:t>
      </w:r>
      <w:proofErr w:type="spellStart"/>
      <w:r w:rsidRPr="005E3E97">
        <w:rPr>
          <w:rFonts w:ascii="Times New Roman" w:eastAsia="Calibri" w:hAnsi="Times New Roman" w:cs="Times New Roman"/>
          <w:sz w:val="24"/>
          <w:szCs w:val="24"/>
        </w:rPr>
        <w:t>warung</w:t>
      </w:r>
      <w:proofErr w:type="spellEnd"/>
      <w:r w:rsidRPr="005E3E97">
        <w:rPr>
          <w:rFonts w:ascii="Times New Roman" w:eastAsia="Calibri" w:hAnsi="Times New Roman" w:cs="Times New Roman"/>
          <w:sz w:val="24"/>
          <w:szCs w:val="24"/>
        </w:rPr>
        <w:t xml:space="preserve"> soto dan bubur </w:t>
      </w:r>
      <w:proofErr w:type="spellStart"/>
      <w:r w:rsidRPr="005E3E97">
        <w:rPr>
          <w:rFonts w:ascii="Times New Roman" w:eastAsia="Calibri" w:hAnsi="Times New Roman" w:cs="Times New Roman"/>
          <w:sz w:val="24"/>
          <w:szCs w:val="24"/>
        </w:rPr>
        <w:t>ayam</w:t>
      </w:r>
      <w:proofErr w:type="spellEnd"/>
      <w:r w:rsidRPr="005E3E97">
        <w:rPr>
          <w:rFonts w:ascii="Times New Roman" w:eastAsia="Calibri" w:hAnsi="Times New Roman" w:cs="Times New Roman"/>
          <w:sz w:val="24"/>
          <w:szCs w:val="24"/>
        </w:rPr>
        <w:t>.</w:t>
      </w:r>
    </w:p>
    <w:p w14:paraId="7405880F" w14:textId="13419E4A" w:rsidR="00E42B94" w:rsidRDefault="002D328D" w:rsidP="00E42B94">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didirikan</w:t>
      </w:r>
      <w:proofErr w:type="spellEnd"/>
      <w:r w:rsidRPr="002D328D">
        <w:rPr>
          <w:rFonts w:ascii="Times New Roman" w:eastAsia="Calibri" w:hAnsi="Times New Roman" w:cs="Times New Roman"/>
          <w:sz w:val="24"/>
          <w:szCs w:val="24"/>
        </w:rPr>
        <w:t xml:space="preserve"> oleh KH. Miftah Maulana </w:t>
      </w:r>
      <w:proofErr w:type="spellStart"/>
      <w:r w:rsidRPr="002D328D">
        <w:rPr>
          <w:rFonts w:ascii="Times New Roman" w:eastAsia="Calibri" w:hAnsi="Times New Roman" w:cs="Times New Roman"/>
          <w:sz w:val="24"/>
          <w:szCs w:val="24"/>
        </w:rPr>
        <w:lastRenderedPageBreak/>
        <w:t>Habiburrahman</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tahun</w:t>
      </w:r>
      <w:proofErr w:type="spellEnd"/>
      <w:r w:rsidRPr="002D328D">
        <w:rPr>
          <w:rFonts w:ascii="Times New Roman" w:eastAsia="Calibri" w:hAnsi="Times New Roman" w:cs="Times New Roman"/>
          <w:sz w:val="24"/>
          <w:szCs w:val="24"/>
        </w:rPr>
        <w:t xml:space="preserve"> 2012 di Yogyakarta, </w:t>
      </w:r>
      <w:proofErr w:type="spellStart"/>
      <w:r w:rsidRPr="002D328D">
        <w:rPr>
          <w:rFonts w:ascii="Times New Roman" w:eastAsia="Calibri" w:hAnsi="Times New Roman" w:cs="Times New Roman"/>
          <w:sz w:val="24"/>
          <w:szCs w:val="24"/>
        </w:rPr>
        <w:t>ber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e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gener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da</w:t>
      </w:r>
      <w:proofErr w:type="spellEnd"/>
      <w:r w:rsidRPr="002D328D">
        <w:rPr>
          <w:rFonts w:ascii="Times New Roman" w:eastAsia="Calibri" w:hAnsi="Times New Roman" w:cs="Times New Roman"/>
          <w:sz w:val="24"/>
          <w:szCs w:val="24"/>
        </w:rPr>
        <w:t xml:space="preserve"> Islam yang </w:t>
      </w:r>
      <w:proofErr w:type="spellStart"/>
      <w:r w:rsidRPr="002D328D">
        <w:rPr>
          <w:rFonts w:ascii="Times New Roman" w:eastAsia="Calibri" w:hAnsi="Times New Roman" w:cs="Times New Roman"/>
          <w:sz w:val="24"/>
          <w:szCs w:val="24"/>
        </w:rPr>
        <w:t>memaham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jaran</w:t>
      </w:r>
      <w:proofErr w:type="spellEnd"/>
      <w:r w:rsidRPr="002D328D">
        <w:rPr>
          <w:rFonts w:ascii="Times New Roman" w:eastAsia="Calibri" w:hAnsi="Times New Roman" w:cs="Times New Roman"/>
          <w:sz w:val="24"/>
          <w:szCs w:val="24"/>
        </w:rPr>
        <w:t xml:space="preserve"> agama, </w:t>
      </w:r>
      <w:proofErr w:type="spellStart"/>
      <w:r w:rsidRPr="002D328D">
        <w:rPr>
          <w:rFonts w:ascii="Times New Roman" w:eastAsia="Calibri" w:hAnsi="Times New Roman" w:cs="Times New Roman"/>
          <w:sz w:val="24"/>
          <w:szCs w:val="24"/>
        </w:rPr>
        <w:t>beri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tak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tah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u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ofesion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n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motto </w:t>
      </w:r>
      <w:r w:rsidRPr="002D328D">
        <w:rPr>
          <w:rFonts w:ascii="Times New Roman" w:eastAsia="Calibri" w:hAnsi="Times New Roman" w:cs="Times New Roman"/>
          <w:i/>
          <w:iCs/>
          <w:sz w:val="24"/>
          <w:szCs w:val="24"/>
        </w:rPr>
        <w:t>“</w:t>
      </w:r>
      <w:proofErr w:type="spellStart"/>
      <w:r w:rsidRPr="002D328D">
        <w:rPr>
          <w:rFonts w:ascii="Times New Roman" w:eastAsia="Calibri" w:hAnsi="Times New Roman" w:cs="Times New Roman"/>
          <w:i/>
          <w:iCs/>
          <w:sz w:val="24"/>
          <w:szCs w:val="24"/>
        </w:rPr>
        <w:t>Ahlussunah</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wal</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Jama’ah</w:t>
      </w:r>
      <w:proofErr w:type="spellEnd"/>
      <w:r w:rsidRPr="002D328D">
        <w:rPr>
          <w:rFonts w:ascii="Times New Roman" w:eastAsia="Calibri" w:hAnsi="Times New Roman" w:cs="Times New Roman"/>
          <w:i/>
          <w:iCs/>
          <w:sz w:val="24"/>
          <w:szCs w:val="24"/>
        </w:rPr>
        <w:t>”</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komitm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ja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sei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nt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agama dan </w:t>
      </w:r>
      <w:proofErr w:type="spellStart"/>
      <w:r w:rsidRPr="002D328D">
        <w:rPr>
          <w:rFonts w:ascii="Times New Roman" w:eastAsia="Calibri" w:hAnsi="Times New Roman" w:cs="Times New Roman"/>
          <w:sz w:val="24"/>
          <w:szCs w:val="24"/>
        </w:rPr>
        <w:t>um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uai</w:t>
      </w:r>
      <w:proofErr w:type="spellEnd"/>
      <w:r w:rsidRPr="002D328D">
        <w:rPr>
          <w:rFonts w:ascii="Times New Roman" w:eastAsia="Calibri" w:hAnsi="Times New Roman" w:cs="Times New Roman"/>
          <w:sz w:val="24"/>
          <w:szCs w:val="24"/>
        </w:rPr>
        <w:t xml:space="preserve"> UUD 1945 dan Pancasila. </w:t>
      </w:r>
      <w:proofErr w:type="spellStart"/>
      <w:r w:rsidRPr="002D328D">
        <w:rPr>
          <w:rFonts w:ascii="Times New Roman" w:eastAsia="Calibri" w:hAnsi="Times New Roman" w:cs="Times New Roman"/>
          <w:sz w:val="24"/>
          <w:szCs w:val="24"/>
        </w:rPr>
        <w:t>Meski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alam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deb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mengad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tiga</w:t>
      </w:r>
      <w:proofErr w:type="spellEnd"/>
      <w:r w:rsidRPr="002D328D">
        <w:rPr>
          <w:rFonts w:ascii="Times New Roman" w:eastAsia="Calibri" w:hAnsi="Times New Roman" w:cs="Times New Roman"/>
          <w:sz w:val="24"/>
          <w:szCs w:val="24"/>
        </w:rPr>
        <w:t xml:space="preserve"> kali </w:t>
      </w:r>
      <w:proofErr w:type="spellStart"/>
      <w:r w:rsidRPr="002D328D">
        <w:rPr>
          <w:rFonts w:ascii="Times New Roman" w:eastAsia="Calibri" w:hAnsi="Times New Roman" w:cs="Times New Roman"/>
          <w:sz w:val="24"/>
          <w:szCs w:val="24"/>
        </w:rPr>
        <w:t>semingg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tem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ig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Klub Bahasa pada </w:t>
      </w:r>
      <w:proofErr w:type="spellStart"/>
      <w:r w:rsidRPr="002D328D">
        <w:rPr>
          <w:rFonts w:ascii="Times New Roman" w:eastAsia="Calibri" w:hAnsi="Times New Roman" w:cs="Times New Roman"/>
          <w:sz w:val="24"/>
          <w:szCs w:val="24"/>
        </w:rPr>
        <w:t>hari</w:t>
      </w:r>
      <w:proofErr w:type="spellEnd"/>
      <w:r w:rsidRPr="002D328D">
        <w:rPr>
          <w:rFonts w:ascii="Times New Roman" w:eastAsia="Calibri" w:hAnsi="Times New Roman" w:cs="Times New Roman"/>
          <w:sz w:val="24"/>
          <w:szCs w:val="24"/>
        </w:rPr>
        <w:t xml:space="preserve"> Sabtu. Gus Miftah, </w:t>
      </w:r>
      <w:proofErr w:type="spellStart"/>
      <w:r w:rsidRPr="002D328D">
        <w:rPr>
          <w:rFonts w:ascii="Times New Roman" w:eastAsia="Calibri" w:hAnsi="Times New Roman" w:cs="Times New Roman"/>
          <w:sz w:val="24"/>
          <w:szCs w:val="24"/>
        </w:rPr>
        <w:t>pen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ken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ggabu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kwah</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b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media </w:t>
      </w:r>
      <w:proofErr w:type="spellStart"/>
      <w:r w:rsidRPr="002D328D">
        <w:rPr>
          <w:rFonts w:ascii="Times New Roman" w:eastAsia="Calibri" w:hAnsi="Times New Roman" w:cs="Times New Roman"/>
          <w:sz w:val="24"/>
          <w:szCs w:val="24"/>
        </w:rPr>
        <w:t>sosi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iptakan</w:t>
      </w:r>
      <w:proofErr w:type="spellEnd"/>
      <w:r w:rsidRPr="002D328D">
        <w:rPr>
          <w:rFonts w:ascii="Times New Roman" w:eastAsia="Calibri" w:hAnsi="Times New Roman" w:cs="Times New Roman"/>
          <w:sz w:val="24"/>
          <w:szCs w:val="24"/>
        </w:rPr>
        <w:t xml:space="preserve"> pro dan </w:t>
      </w:r>
      <w:proofErr w:type="spellStart"/>
      <w:r w:rsidRPr="002D328D">
        <w:rPr>
          <w:rFonts w:ascii="Times New Roman" w:eastAsia="Calibri" w:hAnsi="Times New Roman" w:cs="Times New Roman"/>
          <w:sz w:val="24"/>
          <w:szCs w:val="24"/>
        </w:rPr>
        <w:t>kont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berusah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optima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h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lam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ap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uku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gi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ummah. </w:t>
      </w:r>
      <w:proofErr w:type="spellStart"/>
      <w:r w:rsidRPr="002D328D">
        <w:rPr>
          <w:rFonts w:ascii="Times New Roman" w:eastAsia="Calibri" w:hAnsi="Times New Roman" w:cs="Times New Roman"/>
          <w:sz w:val="24"/>
          <w:szCs w:val="24"/>
        </w:rPr>
        <w:t>Po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ib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to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kebu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ter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ika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saha</w:t>
      </w:r>
      <w:proofErr w:type="spellEnd"/>
      <w:r w:rsidRPr="002D328D">
        <w:rPr>
          <w:rFonts w:ascii="Times New Roman" w:eastAsia="Calibri" w:hAnsi="Times New Roman" w:cs="Times New Roman"/>
          <w:sz w:val="24"/>
          <w:szCs w:val="24"/>
        </w:rPr>
        <w:t xml:space="preserve"> rakyat </w:t>
      </w:r>
      <w:proofErr w:type="spellStart"/>
      <w:r w:rsidRPr="002D328D">
        <w:rPr>
          <w:rFonts w:ascii="Times New Roman" w:eastAsia="Calibri" w:hAnsi="Times New Roman" w:cs="Times New Roman"/>
          <w:sz w:val="24"/>
          <w:szCs w:val="24"/>
        </w:rPr>
        <w:t>berska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ikro</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cil</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engah</w:t>
      </w:r>
      <w:proofErr w:type="spellEnd"/>
      <w:r w:rsidR="00E42B94">
        <w:rPr>
          <w:rFonts w:ascii="Times New Roman" w:eastAsia="Calibri" w:hAnsi="Times New Roman" w:cs="Times New Roman"/>
          <w:sz w:val="24"/>
          <w:szCs w:val="24"/>
        </w:rPr>
        <w:t>.</w:t>
      </w:r>
    </w:p>
    <w:p w14:paraId="6D648567" w14:textId="77777777" w:rsidR="00E42B94" w:rsidRPr="002D328D" w:rsidRDefault="00E42B94" w:rsidP="007E15CE">
      <w:pPr>
        <w:contextualSpacing/>
        <w:jc w:val="both"/>
        <w:rPr>
          <w:rFonts w:ascii="Times New Roman" w:eastAsia="Calibri" w:hAnsi="Times New Roman" w:cs="Times New Roman"/>
          <w:sz w:val="24"/>
          <w:szCs w:val="24"/>
        </w:rPr>
      </w:pPr>
    </w:p>
    <w:p w14:paraId="1DC05F72" w14:textId="7DD1D664" w:rsidR="002D328D" w:rsidRPr="002D328D" w:rsidRDefault="002D328D" w:rsidP="00E42B94">
      <w:pPr>
        <w:contextualSpacing/>
        <w:jc w:val="both"/>
        <w:rPr>
          <w:rFonts w:ascii="Times New Roman" w:eastAsia="Calibri" w:hAnsi="Times New Roman" w:cs="Times New Roman"/>
          <w:b/>
          <w:bCs/>
          <w:sz w:val="24"/>
          <w:szCs w:val="24"/>
        </w:rPr>
      </w:pPr>
      <w:r w:rsidRPr="002D328D">
        <w:rPr>
          <w:rFonts w:ascii="Times New Roman" w:eastAsia="Calibri" w:hAnsi="Times New Roman" w:cs="Times New Roman"/>
          <w:vanish/>
          <w:sz w:val="24"/>
          <w:szCs w:val="24"/>
        </w:rPr>
        <w:t>Top of Form</w:t>
      </w:r>
      <w:r w:rsidR="00E42B94">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b/>
          <w:bCs/>
          <w:sz w:val="24"/>
          <w:szCs w:val="24"/>
        </w:rPr>
        <w:t>Kebijakan</w:t>
      </w:r>
      <w:proofErr w:type="spellEnd"/>
      <w:r w:rsidRPr="002D328D">
        <w:rPr>
          <w:rFonts w:ascii="Times New Roman" w:eastAsia="Calibri" w:hAnsi="Times New Roman" w:cs="Times New Roman"/>
          <w:b/>
          <w:bCs/>
          <w:sz w:val="24"/>
          <w:szCs w:val="24"/>
        </w:rPr>
        <w:t xml:space="preserve"> </w:t>
      </w:r>
      <w:proofErr w:type="spellStart"/>
      <w:r w:rsidRPr="002D328D">
        <w:rPr>
          <w:rFonts w:ascii="Times New Roman" w:eastAsia="Calibri" w:hAnsi="Times New Roman" w:cs="Times New Roman"/>
          <w:b/>
          <w:bCs/>
          <w:sz w:val="24"/>
          <w:szCs w:val="24"/>
        </w:rPr>
        <w:t>Kurikulum</w:t>
      </w:r>
      <w:proofErr w:type="spellEnd"/>
    </w:p>
    <w:p w14:paraId="781A69B5" w14:textId="77777777" w:rsidR="002D328D" w:rsidRPr="002D328D" w:rsidRDefault="002D328D" w:rsidP="002D328D">
      <w:pPr>
        <w:ind w:left="360" w:firstLine="360"/>
        <w:contextualSpacing/>
        <w:jc w:val="both"/>
        <w:rPr>
          <w:rFonts w:ascii="Times New Roman" w:eastAsia="Calibri" w:hAnsi="Times New Roman" w:cs="Times New Roman"/>
          <w:b/>
          <w:bCs/>
          <w:sz w:val="24"/>
          <w:szCs w:val="24"/>
        </w:rPr>
      </w:pPr>
      <w:r w:rsidRPr="002D328D">
        <w:rPr>
          <w:rFonts w:ascii="Times New Roman" w:eastAsia="Calibri" w:hAnsi="Times New Roman" w:cs="Times New Roman"/>
          <w:sz w:val="24"/>
          <w:szCs w:val="24"/>
        </w:rPr>
        <w:t>Kata “</w:t>
      </w:r>
      <w:proofErr w:type="spellStart"/>
      <w:r w:rsidRPr="002D328D">
        <w:rPr>
          <w:rFonts w:ascii="Times New Roman" w:eastAsia="Calibri" w:hAnsi="Times New Roman" w:cs="Times New Roman"/>
          <w:sz w:val="24"/>
          <w:szCs w:val="24"/>
        </w:rPr>
        <w:t>kebij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ingkal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paham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tap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ij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insi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tandar</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langk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trateg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berapa</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t>diken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a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ij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tap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knanya</w:t>
      </w:r>
      <w:proofErr w:type="spellEnd"/>
      <w:r w:rsidRPr="002D328D">
        <w:rPr>
          <w:rFonts w:ascii="Times New Roman" w:eastAsia="Calibri" w:hAnsi="Times New Roman" w:cs="Times New Roman"/>
          <w:sz w:val="24"/>
          <w:szCs w:val="24"/>
        </w:rPr>
        <w:t xml:space="preserve"> sangat </w:t>
      </w:r>
      <w:proofErr w:type="spellStart"/>
      <w:r w:rsidRPr="002D328D">
        <w:rPr>
          <w:rFonts w:ascii="Times New Roman" w:eastAsia="Calibri" w:hAnsi="Times New Roman" w:cs="Times New Roman"/>
          <w:sz w:val="24"/>
          <w:szCs w:val="24"/>
        </w:rPr>
        <w:t>berbed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ij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ndiri</w:t>
      </w:r>
      <w:proofErr w:type="spellEnd"/>
      <w:r w:rsidRPr="002D328D">
        <w:rPr>
          <w:rFonts w:ascii="Times New Roman" w:eastAsia="Calibri" w:hAnsi="Times New Roman" w:cs="Times New Roman"/>
          <w:sz w:val="24"/>
          <w:szCs w:val="24"/>
        </w:rPr>
        <w:t xml:space="preserve">. Kearifan yang </w:t>
      </w:r>
      <w:proofErr w:type="spellStart"/>
      <w:r w:rsidRPr="002D328D">
        <w:rPr>
          <w:rFonts w:ascii="Times New Roman" w:eastAsia="Calibri" w:hAnsi="Times New Roman" w:cs="Times New Roman"/>
          <w:sz w:val="24"/>
          <w:szCs w:val="24"/>
        </w:rPr>
        <w:t>di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eor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ujuk</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kebij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ij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n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up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si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utusan</w:t>
      </w:r>
      <w:proofErr w:type="spellEnd"/>
      <w:r w:rsidRPr="002D328D">
        <w:rPr>
          <w:rFonts w:ascii="Times New Roman" w:eastAsia="Calibri" w:hAnsi="Times New Roman" w:cs="Times New Roman"/>
          <w:sz w:val="24"/>
          <w:szCs w:val="24"/>
        </w:rPr>
        <w:t xml:space="preserve"> formal </w:t>
      </w:r>
      <w:proofErr w:type="spellStart"/>
      <w:r w:rsidRPr="002D328D">
        <w:rPr>
          <w:rFonts w:ascii="Times New Roman" w:eastAsia="Calibri" w:hAnsi="Times New Roman" w:cs="Times New Roman"/>
          <w:sz w:val="24"/>
          <w:szCs w:val="24"/>
        </w:rPr>
        <w:t>organisas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erdokument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dang-und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t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erint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at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er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utu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te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esid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upat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sejenis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ij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efinis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utus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tetapkan</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pemerintah</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berlak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luru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pi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syarakat</w:t>
      </w:r>
      <w:proofErr w:type="spellEnd"/>
      <w:r w:rsidRPr="002D328D">
        <w:rPr>
          <w:rFonts w:ascii="Times New Roman" w:eastAsia="Calibri" w:hAnsi="Times New Roman" w:cs="Times New Roman"/>
          <w:sz w:val="24"/>
          <w:szCs w:val="24"/>
        </w:rPr>
        <w:t xml:space="preserve">. Ruang </w:t>
      </w:r>
      <w:proofErr w:type="spellStart"/>
      <w:r w:rsidRPr="002D328D">
        <w:rPr>
          <w:rFonts w:ascii="Times New Roman" w:eastAsia="Calibri" w:hAnsi="Times New Roman" w:cs="Times New Roman"/>
          <w:sz w:val="24"/>
          <w:szCs w:val="24"/>
        </w:rPr>
        <w:t>ling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ij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ng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l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ka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ci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ikro</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eng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so</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ing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ka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s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kro</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ij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atu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kanism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operasion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a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ste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tapi</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t>berpe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etap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tur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mast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ste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fung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ik</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dasar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ij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elesa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masalah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ad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erap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ekat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proak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gu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antisipas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respon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ntang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ungk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ncul</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fldChar w:fldCharType="begin" w:fldLock="1"/>
      </w:r>
      <w:r w:rsidRPr="002D328D">
        <w:rPr>
          <w:rFonts w:ascii="Times New Roman" w:eastAsia="Calibri" w:hAnsi="Times New Roman" w:cs="Times New Roman"/>
          <w:sz w:val="24"/>
          <w:szCs w:val="24"/>
        </w:rPr>
        <w:instrText>ADDIN CSL_CITATION {"citationItems":[{"id":"ITEM-1","itemData":{"DOI":"10.37092/ej.v4i1.293","ISSN":"2714-7681","abstract":"Education is one of the supports for a country to progress, with a good and quality education system that will be able to describe how the government system works or the development of a country. In education, there are several things that need to be considered, among others, namely education policy. The education policy is made by the government to be implemented by all parties in education, be it teachers, students and school staff and employees. The purpose of forming educational policies is to meet the needs of students, educational policies are made through surveys of students and the course of education itself.","author":[{"dropping-particle":"","family":"Rosyada","given":"Ita","non-dropping-particle":"","parse-names":false,"suffix":""},{"dropping-particle":"","family":"Sanuhung","given":"Fitriyani","non-dropping-particle":"","parse-names":false,"suffix":""},{"dropping-particle":"","family":"Rimadhani","given":"Mira Ifta","non-dropping-particle":"","parse-names":false,"suffix":""},{"dropping-particle":"","family":"Hakim","given":"Muhammad Alwan","non-dropping-particle":"","parse-names":false,"suffix":""}],"container-title":"Edification","id":"ITEM-1","issue":"1","issued":{"date-parts":[["2020"]]},"page":"13-22","title":"Analisis Pendidikan: Kebijakan Pendidikan Perspektif Nasional dan Madrasah","type":"article-journal","volume":"4"},"locator":"15","uris":["http://www.mendeley.com/documents/?uuid=11aea123-518e-40c1-bd42-1cc24e7bd41b","http://www.mendeley.com/documents/?uuid=24eaa4bb-9a7c-4100-9b3b-5759c8bb09d9"]}],"mendeley":{"formattedCitation":"(Rosyada et al., 2020, p. 15)","plainTextFormattedCitation":"(Rosyada et al., 2020, p. 15)","previouslyFormattedCitation":"(Rosyada et al., 2020, p. 15)"},"properties":{"noteIndex":0},"schema":"https://github.com/citation-style-language/schema/raw/master/csl-citation.json"}</w:instrText>
      </w:r>
      <w:r w:rsidRPr="002D328D">
        <w:rPr>
          <w:rFonts w:ascii="Times New Roman" w:eastAsia="Calibri" w:hAnsi="Times New Roman" w:cs="Times New Roman"/>
          <w:sz w:val="24"/>
          <w:szCs w:val="24"/>
        </w:rPr>
        <w:fldChar w:fldCharType="separate"/>
      </w:r>
      <w:r w:rsidRPr="002D328D">
        <w:rPr>
          <w:rFonts w:ascii="Times New Roman" w:eastAsia="Calibri" w:hAnsi="Times New Roman" w:cs="Times New Roman"/>
          <w:noProof/>
          <w:sz w:val="24"/>
          <w:szCs w:val="24"/>
        </w:rPr>
        <w:t>(Rosyada et al., 2020, p. 15)</w:t>
      </w:r>
      <w:r w:rsidRPr="002D328D">
        <w:rPr>
          <w:rFonts w:ascii="Times New Roman" w:eastAsia="Calibri" w:hAnsi="Times New Roman" w:cs="Times New Roman"/>
          <w:sz w:val="24"/>
          <w:szCs w:val="24"/>
        </w:rPr>
        <w:fldChar w:fldCharType="end"/>
      </w:r>
      <w:r w:rsidRPr="002D328D">
        <w:rPr>
          <w:rFonts w:ascii="Times New Roman" w:eastAsia="Calibri" w:hAnsi="Times New Roman" w:cs="Times New Roman"/>
          <w:sz w:val="24"/>
          <w:szCs w:val="24"/>
        </w:rPr>
        <w:t>.</w:t>
      </w:r>
    </w:p>
    <w:p w14:paraId="28564808" w14:textId="77777777" w:rsidR="002D328D" w:rsidRPr="002D328D" w:rsidRDefault="002D328D" w:rsidP="002D328D">
      <w:pPr>
        <w:ind w:left="360" w:firstLine="360"/>
        <w:contextualSpacing/>
        <w:jc w:val="both"/>
        <w:rPr>
          <w:rFonts w:ascii="Times New Roman" w:eastAsia="Calibri" w:hAnsi="Times New Roman" w:cs="Times New Roman"/>
          <w:b/>
          <w:bCs/>
          <w:sz w:val="24"/>
          <w:szCs w:val="24"/>
        </w:rPr>
      </w:pP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ujuk</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kumpu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rencan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at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jar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ja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d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jalankan</w:t>
      </w:r>
      <w:proofErr w:type="spellEnd"/>
      <w:r w:rsidRPr="002D328D">
        <w:rPr>
          <w:rFonts w:ascii="Times New Roman" w:eastAsia="Calibri" w:hAnsi="Times New Roman" w:cs="Times New Roman"/>
          <w:sz w:val="24"/>
          <w:szCs w:val="24"/>
        </w:rPr>
        <w:t xml:space="preserve"> proses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demi </w:t>
      </w:r>
      <w:proofErr w:type="spellStart"/>
      <w:r w:rsidRPr="002D328D">
        <w:rPr>
          <w:rFonts w:ascii="Times New Roman" w:eastAsia="Calibri" w:hAnsi="Times New Roman" w:cs="Times New Roman"/>
          <w:sz w:val="24"/>
          <w:szCs w:val="24"/>
        </w:rPr>
        <w:t>mencap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a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Dalam </w:t>
      </w:r>
      <w:proofErr w:type="spellStart"/>
      <w:r w:rsidRPr="002D328D">
        <w:rPr>
          <w:rFonts w:ascii="Times New Roman" w:eastAsia="Calibri" w:hAnsi="Times New Roman" w:cs="Times New Roman"/>
          <w:sz w:val="24"/>
          <w:szCs w:val="24"/>
        </w:rPr>
        <w:t>kontek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insi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sar</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kanisme</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terap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valu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lolaan</w:t>
      </w:r>
      <w:proofErr w:type="spellEnd"/>
      <w:r w:rsidRPr="002D328D">
        <w:rPr>
          <w:rFonts w:ascii="Times New Roman" w:eastAsia="Calibri" w:hAnsi="Times New Roman" w:cs="Times New Roman"/>
          <w:sz w:val="24"/>
          <w:szCs w:val="24"/>
        </w:rPr>
        <w:t xml:space="preserve"> program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Sama </w:t>
      </w:r>
      <w:proofErr w:type="spellStart"/>
      <w:r w:rsidRPr="002D328D">
        <w:rPr>
          <w:rFonts w:ascii="Times New Roman" w:eastAsia="Calibri" w:hAnsi="Times New Roman" w:cs="Times New Roman"/>
          <w:sz w:val="24"/>
          <w:szCs w:val="24"/>
        </w:rPr>
        <w:t>hal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erujuk</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seperang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rencan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atu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d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p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tentu</w:t>
      </w:r>
      <w:proofErr w:type="spellEnd"/>
      <w:r w:rsidRPr="002D328D">
        <w:rPr>
          <w:rFonts w:ascii="Times New Roman" w:eastAsia="Calibri" w:hAnsi="Times New Roman" w:cs="Times New Roman"/>
          <w:sz w:val="24"/>
          <w:szCs w:val="24"/>
        </w:rPr>
        <w:t>.</w:t>
      </w:r>
    </w:p>
    <w:p w14:paraId="11161760"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dikemba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us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dasar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stem</w:t>
      </w:r>
      <w:proofErr w:type="spellEnd"/>
      <w:r w:rsidRPr="002D328D">
        <w:rPr>
          <w:rFonts w:ascii="Times New Roman" w:eastAsia="Calibri" w:hAnsi="Times New Roman" w:cs="Times New Roman"/>
          <w:sz w:val="24"/>
          <w:szCs w:val="24"/>
        </w:rPr>
        <w:t xml:space="preserve"> tata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akt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uni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ngk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ontek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gu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Materi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inc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petensi-kompetens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perl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kuas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s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a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yak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im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ac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ulis</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berbi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lastRenderedPageBreak/>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ing</w:t>
      </w:r>
      <w:proofErr w:type="spellEnd"/>
      <w:r w:rsidRPr="002D328D">
        <w:rPr>
          <w:rFonts w:ascii="Times New Roman" w:eastAsia="Calibri" w:hAnsi="Times New Roman" w:cs="Times New Roman"/>
          <w:sz w:val="24"/>
          <w:szCs w:val="24"/>
        </w:rPr>
        <w:t xml:space="preserve"> kali </w:t>
      </w:r>
      <w:proofErr w:type="spellStart"/>
      <w:r w:rsidRPr="002D328D">
        <w:rPr>
          <w:rFonts w:ascii="Times New Roman" w:eastAsia="Calibri" w:hAnsi="Times New Roman" w:cs="Times New Roman"/>
          <w:sz w:val="24"/>
          <w:szCs w:val="24"/>
        </w:rPr>
        <w:t>mengadop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um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ilsaf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ten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en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proses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ranc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p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sil</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harapkan</w:t>
      </w:r>
      <w:proofErr w:type="spellEnd"/>
      <w:r w:rsidRPr="002D328D">
        <w:rPr>
          <w:rFonts w:ascii="Times New Roman" w:eastAsia="Calibri" w:hAnsi="Times New Roman" w:cs="Times New Roman"/>
          <w:sz w:val="24"/>
          <w:szCs w:val="24"/>
        </w:rPr>
        <w:t xml:space="preserve">. Gambaran </w:t>
      </w:r>
      <w:proofErr w:type="spellStart"/>
      <w:r w:rsidRPr="002D328D">
        <w:rPr>
          <w:rFonts w:ascii="Times New Roman" w:eastAsia="Calibri" w:hAnsi="Times New Roman" w:cs="Times New Roman"/>
          <w:sz w:val="24"/>
          <w:szCs w:val="24"/>
        </w:rPr>
        <w:t>mengen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capa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ing</w:t>
      </w:r>
      <w:proofErr w:type="spellEnd"/>
      <w:r w:rsidRPr="002D328D">
        <w:rPr>
          <w:rFonts w:ascii="Times New Roman" w:eastAsia="Calibri" w:hAnsi="Times New Roman" w:cs="Times New Roman"/>
          <w:sz w:val="24"/>
          <w:szCs w:val="24"/>
        </w:rPr>
        <w:t xml:space="preserve"> kali </w:t>
      </w:r>
      <w:proofErr w:type="spellStart"/>
      <w:r w:rsidRPr="002D328D">
        <w:rPr>
          <w:rFonts w:ascii="Times New Roman" w:eastAsia="Calibri" w:hAnsi="Times New Roman" w:cs="Times New Roman"/>
          <w:sz w:val="24"/>
          <w:szCs w:val="24"/>
        </w:rPr>
        <w:t>didasarkan</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pand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ilosof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tentu</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gai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truktu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ya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im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i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ac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ulis</w:t>
      </w:r>
      <w:proofErr w:type="spellEnd"/>
      <w:r w:rsidRPr="002D328D">
        <w:rPr>
          <w:rFonts w:ascii="Times New Roman" w:eastAsia="Calibri" w:hAnsi="Times New Roman" w:cs="Times New Roman"/>
          <w:sz w:val="24"/>
          <w:szCs w:val="24"/>
        </w:rPr>
        <w:t xml:space="preserve">. Selain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t>mempertimba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proses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perlukan</w:t>
      </w:r>
      <w:proofErr w:type="spellEnd"/>
      <w:r w:rsidRPr="002D328D">
        <w:rPr>
          <w:rFonts w:ascii="Times New Roman" w:eastAsia="Calibri" w:hAnsi="Times New Roman" w:cs="Times New Roman"/>
          <w:sz w:val="24"/>
          <w:szCs w:val="24"/>
        </w:rPr>
        <w:t xml:space="preserve"> agar </w:t>
      </w:r>
      <w:proofErr w:type="spellStart"/>
      <w:r w:rsidRPr="002D328D">
        <w:rPr>
          <w:rFonts w:ascii="Times New Roman" w:eastAsia="Calibri" w:hAnsi="Times New Roman" w:cs="Times New Roman"/>
          <w:sz w:val="24"/>
          <w:szCs w:val="24"/>
        </w:rPr>
        <w:t>pe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uas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fektif</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berkelanjutan</w:t>
      </w:r>
      <w:proofErr w:type="spellEnd"/>
      <w:r w:rsidRPr="002D328D">
        <w:rPr>
          <w:rFonts w:ascii="Times New Roman" w:eastAsia="Calibri" w:hAnsi="Times New Roman" w:cs="Times New Roman"/>
          <w:sz w:val="24"/>
          <w:szCs w:val="24"/>
          <w:vertAlign w:val="superscript"/>
        </w:rPr>
        <w:t xml:space="preserve"> </w:t>
      </w:r>
      <w:r w:rsidRPr="002D328D">
        <w:rPr>
          <w:rFonts w:ascii="Times New Roman" w:eastAsia="Calibri" w:hAnsi="Times New Roman" w:cs="Times New Roman"/>
          <w:sz w:val="24"/>
          <w:szCs w:val="24"/>
          <w:vertAlign w:val="superscript"/>
        </w:rPr>
        <w:fldChar w:fldCharType="begin" w:fldLock="1"/>
      </w:r>
      <w:r w:rsidRPr="002D328D">
        <w:rPr>
          <w:rFonts w:ascii="Times New Roman" w:eastAsia="Calibri" w:hAnsi="Times New Roman" w:cs="Times New Roman"/>
          <w:sz w:val="24"/>
          <w:szCs w:val="24"/>
        </w:rPr>
        <w:instrText>ADDIN CSL_CITATION {"citationItems":[{"id":"ITEM-1","itemData":{"abstract":"[12.11, 10/12/2023] ????? ?????? ???????: Kurikulum Bahasa Arab merupakan sejumlah materi pelajaran atau isi pelajaran, sejumlah pengalaman belajar, dan sejumlah program perencanaan pendidikan yang harus dicapai oleh peserta didik dalam rangka pencapaian tujuan pendidikan tertentu. Salah satu aspek yang berpengaruh terhadap keberhasilan pendidikan adalah aspek kurikulum, kurikulum merupakan salah satu komponen yang memiliki peran strategis dalam system pendidikan. Metode yang digunakan dalam penelitian ini adalah kualitatif. Hal ini dilakukan peneliti dengan pertimbangan bahwa pendekatan ini sesuai dengan fokus masalah yang mengharuskan peneliti untuk melakukan berbagai aktifitas eksplorasi untuk memahami dan menjelaskan berbagai permasalahan yang diangkat dalam sekripsi ini secara mendalam. Pengumpulan data dilakukan oleh peneliti dengan berbagai teknik dalam penelitian kualitatif yaitu diantaranya observasi, wawancara, dan dokumentasi. Penelitian ini menghasilkan data sebagai berikut: (a) penerapan Kurikulum pembelajaran bahasa arab di pondok pesantren kebun baru kacok pamekasan meliputi (1) pelaksanaan Perencanaan Kurikulum pembelajaran (2) Pelaksanaan penerapan pembelajaran yang sesuai dengan perencanaan yang telah dicanangkan dengan menitik beratkan pada penguasaan materi dan penguatan praktik (3) pelaksanaan evaluasi berkala meliputi tes lisan dan tulis. [12.12, 10/12/2023] ????? ?????? ???????: Kurikulum Bahasa Arab merupakan sejumlah materi pelajaran atau isi pelajaran, sejumlah pengalaman belajar, dan sejumlah program perencanaan pendidikan yang harus dicapai oleh peserta didik dalam rangka pencapaian tujuan pendidikan tertentu. Salah satu aspek yang berpengaruh terhadap keberhasilan pendidikan adalah aspek kurikulum, kurikulum merupakan salah satu komponen yang memiliki peran strategis dalam system pendidikan. Metode yang digunakan dalam penelitian ini adalah kualitatif. Hal ini dilakukan peneliti dengan pertimbangan bahwa pendekatan ini sesuai dengan fokus masalah yang mengharuskan peneliti untuk melakukan berbagai aktifitas eksplorasi untuk memahami dan menjelaskan berbagai permasalahan yang diangkat dalam sekripsi ini secara mendalam. Pengumpulan data dilakukan oleh peneliti dengan berbagai teknik dalam penelitian kualitatif yaitu diantaranya observasi, wawancara, dan dokumentasi. Penelitian ini menghasilkan data sebagai berikut: (a) penerapan Kurikulum pembelajaran bahasa arab di pondok pesantren kebun baru kacok pamekasan meliputi (1) pel…","author":[{"dropping-particle":"","family":"Abdurahman","given":"Mansyur","non-dropping-particle":"","parse-names":false,"suffix":""}],"container-title":"El-Fata","id":"ITEM-1","issued":{"date-parts":[["2021"]]},"page":"86-95","title":"Kurikulum Pembelajaran Bahasa Arab di Pondok Pesantren (Studi Kasus di Pondok Pesantren Miftahul Ulum Kebun Baru Kacok Palengaan Pamekasan)","type":"article-journal"},"locator":"91-92","uris":["http://www.mendeley.com/documents/?uuid=38826fda-3cca-424a-bdde-f76f49526f4c","http://www.mendeley.com/documents/?uuid=d16258fa-bfaa-40c2-92a0-6914ca4df1ce"]}],"mendeley":{"formattedCitation":"(Abdurahman, 2021, pp. 91–92)","plainTextFormattedCitation":"(Abdurahman, 2021, pp. 91–92)","previouslyFormattedCitation":"(Abdurahman, 2021, pp. 91–92)"},"properties":{"noteIndex":0},"schema":"https://github.com/citation-style-language/schema/raw/master/csl-citation.json"}</w:instrText>
      </w:r>
      <w:r w:rsidRPr="002D328D">
        <w:rPr>
          <w:rFonts w:ascii="Times New Roman" w:eastAsia="Calibri" w:hAnsi="Times New Roman" w:cs="Times New Roman"/>
          <w:sz w:val="24"/>
          <w:szCs w:val="24"/>
          <w:vertAlign w:val="superscript"/>
        </w:rPr>
        <w:fldChar w:fldCharType="separate"/>
      </w:r>
      <w:r w:rsidRPr="002D328D">
        <w:rPr>
          <w:rFonts w:ascii="Times New Roman" w:eastAsia="Calibri" w:hAnsi="Times New Roman" w:cs="Times New Roman"/>
          <w:bCs/>
          <w:noProof/>
          <w:sz w:val="24"/>
          <w:szCs w:val="24"/>
        </w:rPr>
        <w:t>(Abdurahman, 2021, pp. 91–92)</w:t>
      </w:r>
      <w:r w:rsidRPr="002D328D">
        <w:rPr>
          <w:rFonts w:ascii="Times New Roman" w:eastAsia="Calibri" w:hAnsi="Times New Roman" w:cs="Times New Roman"/>
          <w:sz w:val="24"/>
          <w:szCs w:val="24"/>
          <w:vertAlign w:val="superscript"/>
        </w:rPr>
        <w:fldChar w:fldCharType="end"/>
      </w:r>
      <w:r w:rsidRPr="002D328D">
        <w:rPr>
          <w:rFonts w:ascii="Times New Roman" w:eastAsia="Calibri" w:hAnsi="Times New Roman" w:cs="Times New Roman"/>
          <w:sz w:val="24"/>
          <w:szCs w:val="24"/>
        </w:rPr>
        <w:t>.</w:t>
      </w:r>
    </w:p>
    <w:p w14:paraId="178B87C2"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l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i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ib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pe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ya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enc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mplementas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evaluasi</w:t>
      </w:r>
      <w:proofErr w:type="spellEnd"/>
      <w:r w:rsidRPr="002D328D">
        <w:rPr>
          <w:rFonts w:ascii="Times New Roman" w:eastAsia="Calibri" w:hAnsi="Times New Roman" w:cs="Times New Roman"/>
          <w:sz w:val="24"/>
          <w:szCs w:val="24"/>
        </w:rPr>
        <w:t xml:space="preserve">. Dalam </w:t>
      </w:r>
      <w:proofErr w:type="spellStart"/>
      <w:r w:rsidRPr="002D328D">
        <w:rPr>
          <w:rFonts w:ascii="Times New Roman" w:eastAsia="Calibri" w:hAnsi="Times New Roman" w:cs="Times New Roman"/>
          <w:sz w:val="24"/>
          <w:szCs w:val="24"/>
        </w:rPr>
        <w:t>tah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enc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oku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berikan</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aspe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inguist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strategi </w:t>
      </w:r>
      <w:proofErr w:type="spellStart"/>
      <w:r w:rsidRPr="002D328D">
        <w:rPr>
          <w:rFonts w:ascii="Times New Roman" w:eastAsia="Calibri" w:hAnsi="Times New Roman" w:cs="Times New Roman"/>
          <w:sz w:val="24"/>
          <w:szCs w:val="24"/>
        </w:rPr>
        <w:t>peng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ila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insip-prinsip</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perhat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ili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strategi </w:t>
      </w:r>
      <w:proofErr w:type="spellStart"/>
      <w:r w:rsidRPr="002D328D">
        <w:rPr>
          <w:rFonts w:ascii="Times New Roman" w:eastAsia="Calibri" w:hAnsi="Times New Roman" w:cs="Times New Roman"/>
          <w:sz w:val="24"/>
          <w:szCs w:val="24"/>
        </w:rPr>
        <w:t>peng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ent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rut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mbed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il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kuat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lemahan</w:t>
      </w:r>
      <w:proofErr w:type="spellEnd"/>
      <w:r w:rsidRPr="002D328D">
        <w:rPr>
          <w:rFonts w:ascii="Times New Roman" w:eastAsia="Calibri" w:hAnsi="Times New Roman" w:cs="Times New Roman"/>
          <w:sz w:val="24"/>
          <w:szCs w:val="24"/>
        </w:rPr>
        <w:t xml:space="preserve"> individual </w:t>
      </w:r>
      <w:proofErr w:type="spellStart"/>
      <w:r w:rsidRPr="002D328D">
        <w:rPr>
          <w:rFonts w:ascii="Times New Roman" w:eastAsia="Calibri" w:hAnsi="Times New Roman" w:cs="Times New Roman"/>
          <w:sz w:val="24"/>
          <w:szCs w:val="24"/>
        </w:rPr>
        <w:t>pembelaj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lanjut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mplement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program dan </w:t>
      </w:r>
      <w:proofErr w:type="spellStart"/>
      <w:r w:rsidRPr="002D328D">
        <w:rPr>
          <w:rFonts w:ascii="Times New Roman" w:eastAsia="Calibri" w:hAnsi="Times New Roman" w:cs="Times New Roman"/>
          <w:sz w:val="24"/>
          <w:szCs w:val="24"/>
        </w:rPr>
        <w:t>kelas</w:t>
      </w:r>
      <w:proofErr w:type="spellEnd"/>
      <w:r w:rsidRPr="002D328D">
        <w:rPr>
          <w:rFonts w:ascii="Times New Roman" w:eastAsia="Calibri" w:hAnsi="Times New Roman" w:cs="Times New Roman"/>
          <w:sz w:val="24"/>
          <w:szCs w:val="24"/>
        </w:rPr>
        <w:t xml:space="preserve">, di mana </w:t>
      </w:r>
      <w:proofErr w:type="spellStart"/>
      <w:r w:rsidRPr="002D328D">
        <w:rPr>
          <w:rFonts w:ascii="Times New Roman" w:eastAsia="Calibri" w:hAnsi="Times New Roman" w:cs="Times New Roman"/>
          <w:sz w:val="24"/>
          <w:szCs w:val="24"/>
        </w:rPr>
        <w:t>pengamb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utus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l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lakukan</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penul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t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ar</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mbelaj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akhi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valu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da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gi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atu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il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fektiv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ncapa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pe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ib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ila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aha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uasa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damp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si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ta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nega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w:t>
      </w:r>
    </w:p>
    <w:p w14:paraId="5EE3D4B2"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engkaj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haru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fokuskan</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penerap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fektiv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ogram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pertimba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aktor-fakto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as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rana-prasaran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nila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Proses </w:t>
      </w:r>
      <w:proofErr w:type="spellStart"/>
      <w:r w:rsidRPr="002D328D">
        <w:rPr>
          <w:rFonts w:ascii="Times New Roman" w:eastAsia="Calibri" w:hAnsi="Times New Roman" w:cs="Times New Roman"/>
          <w:sz w:val="24"/>
          <w:szCs w:val="24"/>
        </w:rPr>
        <w:t>evalu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ik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ib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ih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masuk</w:t>
      </w:r>
      <w:proofErr w:type="spellEnd"/>
      <w:r w:rsidRPr="002D328D">
        <w:rPr>
          <w:rFonts w:ascii="Times New Roman" w:eastAsia="Calibri" w:hAnsi="Times New Roman" w:cs="Times New Roman"/>
          <w:sz w:val="24"/>
          <w:szCs w:val="24"/>
        </w:rPr>
        <w:t xml:space="preserve"> internal </w:t>
      </w:r>
      <w:proofErr w:type="spellStart"/>
      <w:r w:rsidRPr="002D328D">
        <w:rPr>
          <w:rFonts w:ascii="Times New Roman" w:eastAsia="Calibri" w:hAnsi="Times New Roman" w:cs="Times New Roman"/>
          <w:sz w:val="24"/>
          <w:szCs w:val="24"/>
        </w:rPr>
        <w:t>melipu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a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olah</w:t>
      </w:r>
      <w:proofErr w:type="spellEnd"/>
      <w:r w:rsidRPr="002D328D">
        <w:rPr>
          <w:rFonts w:ascii="Times New Roman" w:eastAsia="Calibri" w:hAnsi="Times New Roman" w:cs="Times New Roman"/>
          <w:sz w:val="24"/>
          <w:szCs w:val="24"/>
        </w:rPr>
        <w:t xml:space="preserve">, wakil </w:t>
      </w:r>
      <w:proofErr w:type="spellStart"/>
      <w:r w:rsidRPr="002D328D">
        <w:rPr>
          <w:rFonts w:ascii="Times New Roman" w:eastAsia="Calibri" w:hAnsi="Times New Roman" w:cs="Times New Roman"/>
          <w:sz w:val="24"/>
          <w:szCs w:val="24"/>
        </w:rPr>
        <w:t>kepa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o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id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ar</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ih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u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orang </w:t>
      </w:r>
      <w:proofErr w:type="spellStart"/>
      <w:r w:rsidRPr="002D328D">
        <w:rPr>
          <w:rFonts w:ascii="Times New Roman" w:eastAsia="Calibri" w:hAnsi="Times New Roman" w:cs="Times New Roman"/>
          <w:sz w:val="24"/>
          <w:szCs w:val="24"/>
        </w:rPr>
        <w:t>tua</w:t>
      </w:r>
      <w:proofErr w:type="spellEnd"/>
      <w:r w:rsidRPr="002D328D">
        <w:rPr>
          <w:rFonts w:ascii="Times New Roman" w:eastAsia="Calibri" w:hAnsi="Times New Roman" w:cs="Times New Roman"/>
          <w:sz w:val="24"/>
          <w:szCs w:val="24"/>
        </w:rPr>
        <w:t xml:space="preserve">, dewan </w:t>
      </w:r>
      <w:proofErr w:type="spellStart"/>
      <w:r w:rsidRPr="002D328D">
        <w:rPr>
          <w:rFonts w:ascii="Times New Roman" w:eastAsia="Calibri" w:hAnsi="Times New Roman" w:cs="Times New Roman"/>
          <w:sz w:val="24"/>
          <w:szCs w:val="24"/>
        </w:rPr>
        <w:t>seko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otor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i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uju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da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identifi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ebih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lema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r w:rsidRPr="002D328D">
        <w:rPr>
          <w:rFonts w:ascii="Times New Roman" w:eastAsia="Calibri" w:hAnsi="Times New Roman" w:cs="Times New Roman"/>
          <w:sz w:val="24"/>
          <w:szCs w:val="24"/>
        </w:rPr>
        <w:fldChar w:fldCharType="begin" w:fldLock="1"/>
      </w:r>
      <w:r w:rsidRPr="002D328D">
        <w:rPr>
          <w:rFonts w:ascii="Times New Roman" w:eastAsia="Calibri" w:hAnsi="Times New Roman" w:cs="Times New Roman"/>
          <w:sz w:val="24"/>
          <w:szCs w:val="24"/>
        </w:rPr>
        <w:instrText>ADDIN CSL_CITATION {"citationItems":[{"id":"ITEM-1","itemData":{"ISSN":"2548-6624","abstract":"This study aimed to reveal the integrative Arabic language Habibi, B. Y. (2019). Integrasi Kurikulum Bahasa Arab Pesantren Tradisional Dan Modern Di Madrasah Aliyah Program Keagamaan. Journal of Arabic Studies, 4(2), 151–167. http://dx.doi.org/10.24865/ajas.v4i2.178curriculum development of traditional and modern pesantren in MAPK MAN 1 Surakarta. This study used a qualitative method with case study approach. The subjects of the study consisted of the vice principal of religious program, the dormitory leader, and the Arabic language teachers. The data collection used interviews, observation, and documents analysis. The data analysis used Miles-Huberman interactive analysis which consists of data reduction, data presentation, and conclusion drawing. The results showed that the development of the Arabic language curriculum in MAPK integrated three Arabic language learning programs, namely the morning school Arabic language curriculum, the evening Arabic language tutorials curriculum and the Arabic language curriculum in dormitory or pesantren. The integration of the Arabic language curriculum of traditional and modern pesantren was in the curriculum organizational components, objectives, materials and textbooks, learning methods, and curriculum evaluation developed.","author":[{"dropping-particle":"","family":"Habibi","given":"Burhan Yusuf","non-dropping-particle":"","parse-names":false,"suffix":""}],"container-title":"Journal of Arabic Studies","id":"ITEM-1","issue":"2","issued":{"date-parts":[["2019"]]},"page":"151-167","title":"Integrasi Kurikulum Bahasa Arab Pesantren Tradisional dan Modern di Madrasah Aliyah Program Keagamaan","type":"article-journal","volume":"4"},"locator":"155-156","uris":["http://www.mendeley.com/documents/?uuid=62ae7c20-5763-4465-abe9-9217a54050da"]}],"mendeley":{"formattedCitation":"(Habibi, 2019, pp. 155–156)","plainTextFormattedCitation":"(Habibi, 2019, pp. 155–156)","previouslyFormattedCitation":"(Habibi, 2019, pp. 155–156)"},"properties":{"noteIndex":0},"schema":"https://github.com/citation-style-language/schema/raw/master/csl-citation.json"}</w:instrText>
      </w:r>
      <w:r w:rsidRPr="002D328D">
        <w:rPr>
          <w:rFonts w:ascii="Times New Roman" w:eastAsia="Calibri" w:hAnsi="Times New Roman" w:cs="Times New Roman"/>
          <w:sz w:val="24"/>
          <w:szCs w:val="24"/>
        </w:rPr>
        <w:fldChar w:fldCharType="separate"/>
      </w:r>
      <w:r w:rsidRPr="002D328D">
        <w:rPr>
          <w:rFonts w:ascii="Times New Roman" w:eastAsia="Calibri" w:hAnsi="Times New Roman" w:cs="Times New Roman"/>
          <w:noProof/>
          <w:sz w:val="24"/>
          <w:szCs w:val="24"/>
        </w:rPr>
        <w:t>(Habibi, 2019, pp. 155–156)</w:t>
      </w:r>
      <w:r w:rsidRPr="002D328D">
        <w:rPr>
          <w:rFonts w:ascii="Times New Roman" w:eastAsia="Calibri" w:hAnsi="Times New Roman" w:cs="Times New Roman"/>
          <w:sz w:val="24"/>
          <w:szCs w:val="24"/>
        </w:rPr>
        <w:fldChar w:fldCharType="end"/>
      </w:r>
      <w:r w:rsidRPr="002D328D">
        <w:rPr>
          <w:rFonts w:ascii="Times New Roman" w:eastAsia="Calibri" w:hAnsi="Times New Roman" w:cs="Times New Roman"/>
          <w:sz w:val="24"/>
          <w:szCs w:val="24"/>
        </w:rPr>
        <w:t>.</w:t>
      </w:r>
    </w:p>
    <w:p w14:paraId="6563ABD8"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beda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signif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o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a’llimin</w:t>
      </w:r>
      <w:proofErr w:type="spellEnd"/>
      <w:r w:rsidRPr="002D328D">
        <w:rPr>
          <w:rFonts w:ascii="Times New Roman" w:eastAsia="Calibri" w:hAnsi="Times New Roman" w:cs="Times New Roman"/>
          <w:sz w:val="24"/>
          <w:szCs w:val="24"/>
        </w:rPr>
        <w:t>/</w:t>
      </w:r>
      <w:proofErr w:type="spellStart"/>
      <w:r w:rsidRPr="002D328D">
        <w:rPr>
          <w:rFonts w:ascii="Times New Roman" w:eastAsia="Calibri" w:hAnsi="Times New Roman" w:cs="Times New Roman"/>
          <w:sz w:val="24"/>
          <w:szCs w:val="24"/>
        </w:rPr>
        <w:t>mu’allim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tau</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sejenis</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Walau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ulu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be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laku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eluru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akto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sedi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ya</w:t>
      </w:r>
      <w:proofErr w:type="spellEnd"/>
      <w:r w:rsidRPr="002D328D">
        <w:rPr>
          <w:rFonts w:ascii="Times New Roman" w:eastAsia="Calibri" w:hAnsi="Times New Roman" w:cs="Times New Roman"/>
          <w:sz w:val="24"/>
          <w:szCs w:val="24"/>
        </w:rPr>
        <w:t xml:space="preserve"> guru dan </w:t>
      </w:r>
      <w:proofErr w:type="spellStart"/>
      <w:r w:rsidRPr="002D328D">
        <w:rPr>
          <w:rFonts w:ascii="Times New Roman" w:eastAsia="Calibri" w:hAnsi="Times New Roman" w:cs="Times New Roman"/>
          <w:sz w:val="24"/>
          <w:szCs w:val="24"/>
        </w:rPr>
        <w:t>kompleks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ja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nda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as</w:t>
      </w:r>
      <w:proofErr w:type="spellEnd"/>
      <w:r w:rsidRPr="002D328D">
        <w:rPr>
          <w:rFonts w:ascii="Times New Roman" w:eastAsia="Calibri" w:hAnsi="Times New Roman" w:cs="Times New Roman"/>
          <w:sz w:val="24"/>
          <w:szCs w:val="24"/>
        </w:rPr>
        <w:t xml:space="preserve">, dua MTs dan dua MA,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total 200 </w:t>
      </w:r>
      <w:proofErr w:type="spellStart"/>
      <w:r w:rsidRPr="002D328D">
        <w:rPr>
          <w:rFonts w:ascii="Times New Roman" w:eastAsia="Calibri" w:hAnsi="Times New Roman" w:cs="Times New Roman"/>
          <w:sz w:val="24"/>
          <w:szCs w:val="24"/>
        </w:rPr>
        <w:t>sant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ki-lak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re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berapa</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antar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sekolah</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lu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Ada pula yang </w:t>
      </w:r>
      <w:proofErr w:type="spellStart"/>
      <w:r w:rsidRPr="002D328D">
        <w:rPr>
          <w:rFonts w:ascii="Times New Roman" w:eastAsia="Calibri" w:hAnsi="Times New Roman" w:cs="Times New Roman"/>
          <w:sz w:val="24"/>
          <w:szCs w:val="24"/>
        </w:rPr>
        <w:t>sed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empu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tudi</w:t>
      </w:r>
      <w:proofErr w:type="spellEnd"/>
      <w:r w:rsidRPr="002D328D">
        <w:rPr>
          <w:rFonts w:ascii="Times New Roman" w:eastAsia="Calibri" w:hAnsi="Times New Roman" w:cs="Times New Roman"/>
          <w:sz w:val="24"/>
          <w:szCs w:val="24"/>
        </w:rPr>
        <w:t xml:space="preserve"> Strata 1 (S1) dan yang </w:t>
      </w:r>
      <w:proofErr w:type="spellStart"/>
      <w:r w:rsidRPr="002D328D">
        <w:rPr>
          <w:rFonts w:ascii="Times New Roman" w:eastAsia="Calibri" w:hAnsi="Times New Roman" w:cs="Times New Roman"/>
          <w:sz w:val="24"/>
          <w:szCs w:val="24"/>
        </w:rPr>
        <w:t>su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keluarga</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kare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w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be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d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ulus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sekuat</w:t>
      </w:r>
      <w:proofErr w:type="spellEnd"/>
      <w:r w:rsidRPr="002D328D">
        <w:rPr>
          <w:rFonts w:ascii="Times New Roman" w:eastAsia="Calibri" w:hAnsi="Times New Roman" w:cs="Times New Roman"/>
          <w:sz w:val="24"/>
          <w:szCs w:val="24"/>
        </w:rPr>
        <w:t xml:space="preserve"> alumni.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sensi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teru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ubah</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yelaras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su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K.H. Miftah Maulana </w:t>
      </w:r>
      <w:proofErr w:type="spellStart"/>
      <w:r w:rsidRPr="002D328D">
        <w:rPr>
          <w:rFonts w:ascii="Times New Roman" w:eastAsia="Calibri" w:hAnsi="Times New Roman" w:cs="Times New Roman"/>
          <w:sz w:val="24"/>
          <w:szCs w:val="24"/>
        </w:rPr>
        <w:t>Habiburrah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tau</w:t>
      </w:r>
      <w:proofErr w:type="spellEnd"/>
      <w:r w:rsidRPr="002D328D">
        <w:rPr>
          <w:rFonts w:ascii="Times New Roman" w:eastAsia="Calibri" w:hAnsi="Times New Roman" w:cs="Times New Roman"/>
          <w:sz w:val="24"/>
          <w:szCs w:val="24"/>
        </w:rPr>
        <w:t xml:space="preserve"> Gus Miftah,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edepan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ili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ntara</w:t>
      </w:r>
      <w:proofErr w:type="spellEnd"/>
      <w:r w:rsidRPr="002D328D">
        <w:rPr>
          <w:rFonts w:ascii="Times New Roman" w:eastAsia="Calibri" w:hAnsi="Times New Roman" w:cs="Times New Roman"/>
          <w:sz w:val="24"/>
          <w:szCs w:val="24"/>
        </w:rPr>
        <w:t xml:space="preserve"> modern </w:t>
      </w:r>
      <w:proofErr w:type="spellStart"/>
      <w:r w:rsidRPr="002D328D">
        <w:rPr>
          <w:rFonts w:ascii="Times New Roman" w:eastAsia="Calibri" w:hAnsi="Times New Roman" w:cs="Times New Roman"/>
          <w:sz w:val="24"/>
          <w:szCs w:val="24"/>
        </w:rPr>
        <w:t>ata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laf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ia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usah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gabu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ek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lafi</w:t>
      </w:r>
      <w:proofErr w:type="spellEnd"/>
      <w:r w:rsidRPr="002D328D">
        <w:rPr>
          <w:rFonts w:ascii="Times New Roman" w:eastAsia="Calibri" w:hAnsi="Times New Roman" w:cs="Times New Roman"/>
          <w:sz w:val="24"/>
          <w:szCs w:val="24"/>
        </w:rPr>
        <w:t xml:space="preserve"> dan modern </w:t>
      </w:r>
      <w:proofErr w:type="spellStart"/>
      <w:r w:rsidRPr="002D328D">
        <w:rPr>
          <w:rFonts w:ascii="Times New Roman" w:eastAsia="Calibri" w:hAnsi="Times New Roman" w:cs="Times New Roman"/>
          <w:sz w:val="24"/>
          <w:szCs w:val="24"/>
        </w:rPr>
        <w:t>menja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lastRenderedPageBreak/>
        <w:t>merujuk</w:t>
      </w:r>
      <w:proofErr w:type="spellEnd"/>
      <w:r w:rsidRPr="002D328D">
        <w:rPr>
          <w:rFonts w:ascii="Times New Roman" w:eastAsia="Calibri" w:hAnsi="Times New Roman" w:cs="Times New Roman"/>
          <w:sz w:val="24"/>
          <w:szCs w:val="24"/>
        </w:rPr>
        <w:t xml:space="preserve"> pada kitab-kitab modern, </w:t>
      </w:r>
      <w:proofErr w:type="spellStart"/>
      <w:r w:rsidRPr="002D328D">
        <w:rPr>
          <w:rFonts w:ascii="Times New Roman" w:eastAsia="Calibri" w:hAnsi="Times New Roman" w:cs="Times New Roman"/>
          <w:sz w:val="24"/>
          <w:szCs w:val="24"/>
        </w:rPr>
        <w:t>termasuk</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i/>
          <w:iCs/>
          <w:sz w:val="24"/>
          <w:szCs w:val="24"/>
        </w:rPr>
        <w:t xml:space="preserve">Kitab </w:t>
      </w:r>
      <w:proofErr w:type="spellStart"/>
      <w:r w:rsidRPr="002D328D">
        <w:rPr>
          <w:rFonts w:ascii="Times New Roman" w:eastAsia="Calibri" w:hAnsi="Times New Roman" w:cs="Times New Roman"/>
          <w:i/>
          <w:iCs/>
          <w:sz w:val="24"/>
          <w:szCs w:val="24"/>
        </w:rPr>
        <w:t>Durusul</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Lugho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Gonto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orogo</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rya</w:t>
      </w:r>
      <w:proofErr w:type="spellEnd"/>
      <w:r w:rsidRPr="002D328D">
        <w:rPr>
          <w:rFonts w:ascii="Times New Roman" w:eastAsia="Calibri" w:hAnsi="Times New Roman" w:cs="Times New Roman"/>
          <w:sz w:val="24"/>
          <w:szCs w:val="24"/>
        </w:rPr>
        <w:t xml:space="preserve"> K.H. Imam </w:t>
      </w:r>
      <w:proofErr w:type="spellStart"/>
      <w:r w:rsidRPr="002D328D">
        <w:rPr>
          <w:rFonts w:ascii="Times New Roman" w:eastAsia="Calibri" w:hAnsi="Times New Roman" w:cs="Times New Roman"/>
          <w:sz w:val="24"/>
          <w:szCs w:val="24"/>
        </w:rPr>
        <w:t>Zarkasyi</w:t>
      </w:r>
      <w:proofErr w:type="spellEnd"/>
      <w:r w:rsidRPr="002D328D">
        <w:rPr>
          <w:rFonts w:ascii="Times New Roman" w:eastAsia="Calibri" w:hAnsi="Times New Roman" w:cs="Times New Roman"/>
          <w:sz w:val="24"/>
          <w:szCs w:val="24"/>
        </w:rPr>
        <w:t xml:space="preserve">. Kitab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ja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refer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ar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aj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enggambar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p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proses </w:t>
      </w:r>
      <w:proofErr w:type="spellStart"/>
      <w:r w:rsidRPr="002D328D">
        <w:rPr>
          <w:rFonts w:ascii="Times New Roman" w:eastAsia="Calibri" w:hAnsi="Times New Roman" w:cs="Times New Roman"/>
          <w:sz w:val="24"/>
          <w:szCs w:val="24"/>
        </w:rPr>
        <w:t>pembentuk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be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u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alumni.</w:t>
      </w:r>
    </w:p>
    <w:p w14:paraId="3BC46EFC" w14:textId="7C094CA0"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Berik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dalah</w:t>
      </w:r>
      <w:proofErr w:type="spellEnd"/>
      <w:r w:rsidRPr="002D328D">
        <w:rPr>
          <w:rFonts w:ascii="Times New Roman" w:eastAsia="Calibri" w:hAnsi="Times New Roman" w:cs="Times New Roman"/>
          <w:sz w:val="24"/>
          <w:szCs w:val="24"/>
        </w:rPr>
        <w:t xml:space="preserve"> daftar </w:t>
      </w:r>
      <w:proofErr w:type="spellStart"/>
      <w:r w:rsidRPr="002D328D">
        <w:rPr>
          <w:rFonts w:ascii="Times New Roman" w:eastAsia="Calibri" w:hAnsi="Times New Roman" w:cs="Times New Roman"/>
          <w:sz w:val="24"/>
          <w:szCs w:val="24"/>
        </w:rPr>
        <w:t>buku</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pergunakan</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w:t>
      </w:r>
      <w:r w:rsidRPr="002D328D">
        <w:rPr>
          <w:rFonts w:ascii="Times New Roman" w:eastAsia="Calibri" w:hAnsi="Times New Roman" w:cs="Times New Roman"/>
          <w:vanish/>
          <w:sz w:val="24"/>
          <w:szCs w:val="24"/>
        </w:rPr>
        <w:t>Top of Form</w:t>
      </w:r>
    </w:p>
    <w:p w14:paraId="79E29A80" w14:textId="0BCD840C" w:rsidR="002D328D" w:rsidRPr="002D328D" w:rsidRDefault="002D328D" w:rsidP="002D328D">
      <w:pPr>
        <w:ind w:firstLine="360"/>
        <w:jc w:val="both"/>
        <w:rPr>
          <w:rFonts w:ascii="Times New Roman" w:eastAsia="Calibri" w:hAnsi="Times New Roman" w:cs="Times New Roman"/>
          <w:sz w:val="24"/>
          <w:szCs w:val="24"/>
        </w:rPr>
      </w:pPr>
      <w:bookmarkStart w:id="8" w:name="_Hlk190946335"/>
      <w:r w:rsidRPr="002D328D">
        <w:rPr>
          <w:rFonts w:ascii="Times New Roman" w:eastAsia="Calibri" w:hAnsi="Times New Roman" w:cs="Times New Roman"/>
          <w:b/>
          <w:bCs/>
          <w:sz w:val="24"/>
          <w:szCs w:val="24"/>
        </w:rPr>
        <w:t>Tabel 1.</w:t>
      </w:r>
      <w:r w:rsidRPr="002D328D">
        <w:rPr>
          <w:rFonts w:ascii="Times New Roman" w:eastAsia="Calibri" w:hAnsi="Times New Roman" w:cs="Times New Roman"/>
          <w:sz w:val="24"/>
          <w:szCs w:val="24"/>
        </w:rPr>
        <w:t xml:space="preserve"> Daftar </w:t>
      </w:r>
      <w:proofErr w:type="spellStart"/>
      <w:r w:rsidRPr="002D328D">
        <w:rPr>
          <w:rFonts w:ascii="Times New Roman" w:eastAsia="Calibri" w:hAnsi="Times New Roman" w:cs="Times New Roman"/>
          <w:sz w:val="24"/>
          <w:szCs w:val="24"/>
        </w:rPr>
        <w:t>Buku</w:t>
      </w:r>
      <w:proofErr w:type="spellEnd"/>
      <w:r w:rsidRPr="002D328D">
        <w:rPr>
          <w:rFonts w:ascii="Times New Roman" w:eastAsia="Calibri" w:hAnsi="Times New Roman" w:cs="Times New Roman"/>
          <w:sz w:val="24"/>
          <w:szCs w:val="24"/>
        </w:rPr>
        <w:t xml:space="preserve"> Ajar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w:t>
      </w:r>
      <w:r w:rsidR="00E42B94">
        <w:rPr>
          <w:rFonts w:ascii="Times New Roman" w:eastAsia="Calibri" w:hAnsi="Times New Roman" w:cs="Times New Roman"/>
          <w:sz w:val="24"/>
          <w:szCs w:val="24"/>
        </w:rPr>
        <w:t xml:space="preserve"> </w:t>
      </w:r>
    </w:p>
    <w:tbl>
      <w:tblPr>
        <w:tblStyle w:val="TableGrid3"/>
        <w:tblW w:w="0" w:type="auto"/>
        <w:tblInd w:w="534" w:type="dxa"/>
        <w:tblLook w:val="04A0" w:firstRow="1" w:lastRow="0" w:firstColumn="1" w:lastColumn="0" w:noHBand="0" w:noVBand="1"/>
      </w:tblPr>
      <w:tblGrid>
        <w:gridCol w:w="570"/>
        <w:gridCol w:w="3365"/>
      </w:tblGrid>
      <w:tr w:rsidR="002D328D" w:rsidRPr="002D328D" w14:paraId="2188A84B" w14:textId="77777777" w:rsidTr="00A30DFC">
        <w:tc>
          <w:tcPr>
            <w:tcW w:w="8079" w:type="dxa"/>
            <w:gridSpan w:val="2"/>
          </w:tcPr>
          <w:bookmarkEnd w:id="8"/>
          <w:p w14:paraId="054E225B" w14:textId="77777777" w:rsidR="002D328D" w:rsidRPr="002D328D" w:rsidRDefault="002D328D" w:rsidP="00E42B94">
            <w:pPr>
              <w:jc w:val="center"/>
              <w:rPr>
                <w:rFonts w:ascii="Times New Roman" w:hAnsi="Times New Roman" w:cs="Times New Roman"/>
                <w:b/>
                <w:bCs/>
                <w:sz w:val="24"/>
                <w:szCs w:val="24"/>
              </w:rPr>
            </w:pPr>
            <w:r w:rsidRPr="002D328D">
              <w:rPr>
                <w:rFonts w:ascii="Times New Roman" w:hAnsi="Times New Roman" w:cs="Times New Roman"/>
                <w:b/>
                <w:bCs/>
                <w:sz w:val="24"/>
                <w:szCs w:val="24"/>
              </w:rPr>
              <w:t xml:space="preserve">Ragam </w:t>
            </w:r>
            <w:proofErr w:type="spellStart"/>
            <w:r w:rsidRPr="002D328D">
              <w:rPr>
                <w:rFonts w:ascii="Times New Roman" w:hAnsi="Times New Roman" w:cs="Times New Roman"/>
                <w:b/>
                <w:bCs/>
                <w:sz w:val="24"/>
                <w:szCs w:val="24"/>
              </w:rPr>
              <w:t>Buku</w:t>
            </w:r>
            <w:proofErr w:type="spellEnd"/>
            <w:r w:rsidRPr="002D328D">
              <w:rPr>
                <w:rFonts w:ascii="Times New Roman" w:hAnsi="Times New Roman" w:cs="Times New Roman"/>
                <w:b/>
                <w:bCs/>
                <w:sz w:val="24"/>
                <w:szCs w:val="24"/>
              </w:rPr>
              <w:t xml:space="preserve"> Ajar yang </w:t>
            </w:r>
            <w:proofErr w:type="spellStart"/>
            <w:r w:rsidRPr="002D328D">
              <w:rPr>
                <w:rFonts w:ascii="Times New Roman" w:hAnsi="Times New Roman" w:cs="Times New Roman"/>
                <w:b/>
                <w:bCs/>
                <w:sz w:val="24"/>
                <w:szCs w:val="24"/>
              </w:rPr>
              <w:t>Digunakan</w:t>
            </w:r>
            <w:proofErr w:type="spellEnd"/>
            <w:r w:rsidRPr="002D328D">
              <w:rPr>
                <w:rFonts w:ascii="Times New Roman" w:hAnsi="Times New Roman" w:cs="Times New Roman"/>
                <w:b/>
                <w:bCs/>
                <w:sz w:val="24"/>
                <w:szCs w:val="24"/>
              </w:rPr>
              <w:t xml:space="preserve"> di </w:t>
            </w:r>
            <w:proofErr w:type="spellStart"/>
            <w:r w:rsidRPr="002D328D">
              <w:rPr>
                <w:rFonts w:ascii="Times New Roman" w:hAnsi="Times New Roman" w:cs="Times New Roman"/>
                <w:b/>
                <w:bCs/>
                <w:sz w:val="24"/>
                <w:szCs w:val="24"/>
              </w:rPr>
              <w:t>Pondok</w:t>
            </w:r>
            <w:proofErr w:type="spellEnd"/>
            <w:r w:rsidRPr="002D328D">
              <w:rPr>
                <w:rFonts w:ascii="Times New Roman" w:hAnsi="Times New Roman" w:cs="Times New Roman"/>
                <w:b/>
                <w:bCs/>
                <w:sz w:val="24"/>
                <w:szCs w:val="24"/>
              </w:rPr>
              <w:t xml:space="preserve"> </w:t>
            </w:r>
            <w:proofErr w:type="spellStart"/>
            <w:r w:rsidRPr="002D328D">
              <w:rPr>
                <w:rFonts w:ascii="Times New Roman" w:hAnsi="Times New Roman" w:cs="Times New Roman"/>
                <w:b/>
                <w:bCs/>
                <w:sz w:val="24"/>
                <w:szCs w:val="24"/>
              </w:rPr>
              <w:t>Pesantren</w:t>
            </w:r>
            <w:proofErr w:type="spellEnd"/>
            <w:r w:rsidRPr="002D328D">
              <w:rPr>
                <w:rFonts w:ascii="Times New Roman" w:hAnsi="Times New Roman" w:cs="Times New Roman"/>
                <w:b/>
                <w:bCs/>
                <w:sz w:val="24"/>
                <w:szCs w:val="24"/>
              </w:rPr>
              <w:t xml:space="preserve"> Ora Aji</w:t>
            </w:r>
          </w:p>
        </w:tc>
      </w:tr>
      <w:tr w:rsidR="002D328D" w:rsidRPr="002D328D" w14:paraId="49E43FF9" w14:textId="77777777" w:rsidTr="00A30DFC">
        <w:tc>
          <w:tcPr>
            <w:tcW w:w="570" w:type="dxa"/>
          </w:tcPr>
          <w:p w14:paraId="12AD17AC" w14:textId="77777777" w:rsidR="002D328D" w:rsidRPr="002D328D" w:rsidRDefault="002D328D" w:rsidP="00E42B94">
            <w:pPr>
              <w:jc w:val="center"/>
              <w:rPr>
                <w:rFonts w:ascii="Times New Roman" w:hAnsi="Times New Roman" w:cs="Times New Roman"/>
                <w:b/>
                <w:bCs/>
                <w:sz w:val="24"/>
                <w:szCs w:val="24"/>
              </w:rPr>
            </w:pPr>
            <w:r w:rsidRPr="002D328D">
              <w:rPr>
                <w:rFonts w:ascii="Times New Roman" w:hAnsi="Times New Roman" w:cs="Times New Roman"/>
                <w:b/>
                <w:bCs/>
                <w:sz w:val="24"/>
                <w:szCs w:val="24"/>
              </w:rPr>
              <w:t>No.</w:t>
            </w:r>
          </w:p>
        </w:tc>
        <w:tc>
          <w:tcPr>
            <w:tcW w:w="7509" w:type="dxa"/>
          </w:tcPr>
          <w:p w14:paraId="1571CD78" w14:textId="77777777" w:rsidR="002D328D" w:rsidRPr="002D328D" w:rsidRDefault="002D328D" w:rsidP="00E42B94">
            <w:pPr>
              <w:jc w:val="center"/>
              <w:rPr>
                <w:rFonts w:ascii="Times New Roman" w:hAnsi="Times New Roman" w:cs="Times New Roman"/>
                <w:b/>
                <w:bCs/>
                <w:sz w:val="24"/>
                <w:szCs w:val="24"/>
              </w:rPr>
            </w:pPr>
            <w:proofErr w:type="spellStart"/>
            <w:r w:rsidRPr="002D328D">
              <w:rPr>
                <w:rFonts w:ascii="Times New Roman" w:hAnsi="Times New Roman" w:cs="Times New Roman"/>
                <w:b/>
                <w:bCs/>
                <w:sz w:val="24"/>
                <w:szCs w:val="24"/>
              </w:rPr>
              <w:t>Judul</w:t>
            </w:r>
            <w:proofErr w:type="spellEnd"/>
            <w:r w:rsidRPr="002D328D">
              <w:rPr>
                <w:rFonts w:ascii="Times New Roman" w:hAnsi="Times New Roman" w:cs="Times New Roman"/>
                <w:b/>
                <w:bCs/>
                <w:sz w:val="24"/>
                <w:szCs w:val="24"/>
              </w:rPr>
              <w:t xml:space="preserve"> </w:t>
            </w:r>
            <w:proofErr w:type="spellStart"/>
            <w:r w:rsidRPr="002D328D">
              <w:rPr>
                <w:rFonts w:ascii="Times New Roman" w:hAnsi="Times New Roman" w:cs="Times New Roman"/>
                <w:b/>
                <w:bCs/>
                <w:sz w:val="24"/>
                <w:szCs w:val="24"/>
              </w:rPr>
              <w:t>Buku</w:t>
            </w:r>
            <w:proofErr w:type="spellEnd"/>
          </w:p>
        </w:tc>
      </w:tr>
      <w:tr w:rsidR="002D328D" w:rsidRPr="002D328D" w14:paraId="01DE04A3" w14:textId="77777777" w:rsidTr="00A30DFC">
        <w:tc>
          <w:tcPr>
            <w:tcW w:w="570" w:type="dxa"/>
          </w:tcPr>
          <w:p w14:paraId="547702F4"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w:t>
            </w:r>
          </w:p>
        </w:tc>
        <w:tc>
          <w:tcPr>
            <w:tcW w:w="7509" w:type="dxa"/>
          </w:tcPr>
          <w:p w14:paraId="74B94020" w14:textId="77777777" w:rsidR="002D328D" w:rsidRPr="002D328D" w:rsidRDefault="002D328D" w:rsidP="00E42B94">
            <w:pPr>
              <w:jc w:val="both"/>
              <w:rPr>
                <w:rFonts w:ascii="Times New Roman" w:hAnsi="Times New Roman" w:cs="Times New Roman"/>
                <w:sz w:val="24"/>
                <w:szCs w:val="24"/>
              </w:rPr>
            </w:pPr>
            <w:proofErr w:type="spellStart"/>
            <w:r w:rsidRPr="002D328D">
              <w:rPr>
                <w:rFonts w:ascii="Times New Roman" w:hAnsi="Times New Roman" w:cs="Times New Roman"/>
                <w:i/>
                <w:iCs/>
                <w:sz w:val="24"/>
                <w:szCs w:val="24"/>
              </w:rPr>
              <w:t>Durushul</w:t>
            </w:r>
            <w:proofErr w:type="spellEnd"/>
            <w:r w:rsidRPr="002D328D">
              <w:rPr>
                <w:rFonts w:ascii="Times New Roman" w:hAnsi="Times New Roman" w:cs="Times New Roman"/>
                <w:i/>
                <w:iCs/>
                <w:sz w:val="24"/>
                <w:szCs w:val="24"/>
              </w:rPr>
              <w:t xml:space="preserve"> Lughah Al-</w:t>
            </w:r>
            <w:proofErr w:type="spellStart"/>
            <w:r w:rsidRPr="002D328D">
              <w:rPr>
                <w:rFonts w:ascii="Times New Roman" w:hAnsi="Times New Roman" w:cs="Times New Roman"/>
                <w:i/>
                <w:iCs/>
                <w:sz w:val="24"/>
                <w:szCs w:val="24"/>
              </w:rPr>
              <w:t>Arabiyah</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Juz</w:t>
            </w:r>
            <w:proofErr w:type="spellEnd"/>
            <w:r w:rsidRPr="002D328D">
              <w:rPr>
                <w:rFonts w:ascii="Times New Roman" w:hAnsi="Times New Roman" w:cs="Times New Roman"/>
                <w:sz w:val="24"/>
                <w:szCs w:val="24"/>
              </w:rPr>
              <w:t xml:space="preserve"> 1 dan 2</w:t>
            </w:r>
          </w:p>
        </w:tc>
      </w:tr>
      <w:tr w:rsidR="002D328D" w:rsidRPr="002D328D" w14:paraId="3A25842B" w14:textId="77777777" w:rsidTr="00A30DFC">
        <w:tc>
          <w:tcPr>
            <w:tcW w:w="570" w:type="dxa"/>
          </w:tcPr>
          <w:p w14:paraId="3D64A22E"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2.</w:t>
            </w:r>
          </w:p>
        </w:tc>
        <w:tc>
          <w:tcPr>
            <w:tcW w:w="7509" w:type="dxa"/>
          </w:tcPr>
          <w:p w14:paraId="58AE84B2" w14:textId="77777777" w:rsidR="002D328D" w:rsidRPr="002D328D" w:rsidRDefault="002D328D" w:rsidP="00E42B94">
            <w:pPr>
              <w:jc w:val="both"/>
              <w:rPr>
                <w:rFonts w:ascii="Times New Roman" w:hAnsi="Times New Roman" w:cs="Times New Roman"/>
                <w:sz w:val="24"/>
                <w:szCs w:val="24"/>
              </w:rPr>
            </w:pPr>
            <w:proofErr w:type="spellStart"/>
            <w:r w:rsidRPr="002D328D">
              <w:rPr>
                <w:rFonts w:ascii="Times New Roman" w:hAnsi="Times New Roman" w:cs="Times New Roman"/>
                <w:sz w:val="24"/>
                <w:szCs w:val="24"/>
              </w:rPr>
              <w:t>Ilmu</w:t>
            </w:r>
            <w:proofErr w:type="spellEnd"/>
            <w:r w:rsidRPr="002D328D">
              <w:rPr>
                <w:rFonts w:ascii="Times New Roman" w:hAnsi="Times New Roman" w:cs="Times New Roman"/>
                <w:sz w:val="24"/>
                <w:szCs w:val="24"/>
              </w:rPr>
              <w:t xml:space="preserve"> Tajwid</w:t>
            </w:r>
          </w:p>
        </w:tc>
      </w:tr>
      <w:tr w:rsidR="002D328D" w:rsidRPr="002D328D" w14:paraId="6E64D246" w14:textId="77777777" w:rsidTr="00A30DFC">
        <w:tc>
          <w:tcPr>
            <w:tcW w:w="570" w:type="dxa"/>
          </w:tcPr>
          <w:p w14:paraId="4C4C47DA"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3.</w:t>
            </w:r>
          </w:p>
        </w:tc>
        <w:tc>
          <w:tcPr>
            <w:tcW w:w="7509" w:type="dxa"/>
          </w:tcPr>
          <w:p w14:paraId="256D550E" w14:textId="77777777" w:rsidR="002D328D" w:rsidRPr="002D328D" w:rsidRDefault="002D328D" w:rsidP="00E42B94">
            <w:pPr>
              <w:jc w:val="both"/>
              <w:rPr>
                <w:rFonts w:ascii="Times New Roman" w:hAnsi="Times New Roman" w:cs="Times New Roman"/>
                <w:sz w:val="24"/>
                <w:szCs w:val="24"/>
              </w:rPr>
            </w:pPr>
            <w:r w:rsidRPr="002D328D">
              <w:rPr>
                <w:rFonts w:ascii="Times New Roman" w:hAnsi="Times New Roman" w:cs="Times New Roman"/>
                <w:sz w:val="24"/>
                <w:szCs w:val="24"/>
              </w:rPr>
              <w:t>Kitab Al-</w:t>
            </w:r>
            <w:proofErr w:type="spellStart"/>
            <w:r w:rsidRPr="002D328D">
              <w:rPr>
                <w:rFonts w:ascii="Times New Roman" w:hAnsi="Times New Roman" w:cs="Times New Roman"/>
                <w:sz w:val="24"/>
                <w:szCs w:val="24"/>
              </w:rPr>
              <w:t>Jurumiyah</w:t>
            </w:r>
            <w:proofErr w:type="spellEnd"/>
          </w:p>
        </w:tc>
      </w:tr>
      <w:tr w:rsidR="002D328D" w:rsidRPr="002D328D" w14:paraId="437EA2C5" w14:textId="77777777" w:rsidTr="00A30DFC">
        <w:tc>
          <w:tcPr>
            <w:tcW w:w="570" w:type="dxa"/>
          </w:tcPr>
          <w:p w14:paraId="2CE3BF9E"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4.</w:t>
            </w:r>
          </w:p>
        </w:tc>
        <w:tc>
          <w:tcPr>
            <w:tcW w:w="7509" w:type="dxa"/>
          </w:tcPr>
          <w:p w14:paraId="383AD15D" w14:textId="77777777" w:rsidR="002D328D" w:rsidRPr="002D328D" w:rsidRDefault="002D328D" w:rsidP="00E42B94">
            <w:pPr>
              <w:jc w:val="both"/>
              <w:rPr>
                <w:rFonts w:ascii="Times New Roman" w:hAnsi="Times New Roman" w:cs="Times New Roman"/>
                <w:sz w:val="24"/>
                <w:szCs w:val="24"/>
              </w:rPr>
            </w:pPr>
            <w:r w:rsidRPr="002D328D">
              <w:rPr>
                <w:rFonts w:ascii="Times New Roman" w:hAnsi="Times New Roman" w:cs="Times New Roman"/>
                <w:sz w:val="24"/>
                <w:szCs w:val="24"/>
              </w:rPr>
              <w:t xml:space="preserve">Kitab </w:t>
            </w:r>
            <w:proofErr w:type="spellStart"/>
            <w:r w:rsidRPr="002D328D">
              <w:rPr>
                <w:rFonts w:ascii="Times New Roman" w:hAnsi="Times New Roman" w:cs="Times New Roman"/>
                <w:sz w:val="24"/>
                <w:szCs w:val="24"/>
              </w:rPr>
              <w:t>Amtsilah</w:t>
            </w:r>
            <w:proofErr w:type="spellEnd"/>
            <w:r w:rsidRPr="002D328D">
              <w:rPr>
                <w:rFonts w:ascii="Times New Roman" w:hAnsi="Times New Roman" w:cs="Times New Roman"/>
                <w:sz w:val="24"/>
                <w:szCs w:val="24"/>
              </w:rPr>
              <w:t xml:space="preserve"> At-</w:t>
            </w:r>
            <w:proofErr w:type="spellStart"/>
            <w:r w:rsidRPr="002D328D">
              <w:rPr>
                <w:rFonts w:ascii="Times New Roman" w:hAnsi="Times New Roman" w:cs="Times New Roman"/>
                <w:sz w:val="24"/>
                <w:szCs w:val="24"/>
              </w:rPr>
              <w:t>Tashrifiyah</w:t>
            </w:r>
            <w:proofErr w:type="spellEnd"/>
          </w:p>
        </w:tc>
      </w:tr>
      <w:tr w:rsidR="002D328D" w:rsidRPr="002D328D" w14:paraId="4234C6FE" w14:textId="77777777" w:rsidTr="00A30DFC">
        <w:tc>
          <w:tcPr>
            <w:tcW w:w="570" w:type="dxa"/>
          </w:tcPr>
          <w:p w14:paraId="6C372C11"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5.</w:t>
            </w:r>
          </w:p>
        </w:tc>
        <w:tc>
          <w:tcPr>
            <w:tcW w:w="7509" w:type="dxa"/>
          </w:tcPr>
          <w:p w14:paraId="1BA2737A" w14:textId="77777777" w:rsidR="002D328D" w:rsidRPr="002D328D" w:rsidRDefault="002D328D" w:rsidP="00E42B94">
            <w:pPr>
              <w:jc w:val="both"/>
              <w:rPr>
                <w:rFonts w:ascii="Times New Roman" w:hAnsi="Times New Roman" w:cs="Times New Roman"/>
                <w:sz w:val="24"/>
                <w:szCs w:val="24"/>
              </w:rPr>
            </w:pPr>
            <w:r w:rsidRPr="002D328D">
              <w:rPr>
                <w:rFonts w:ascii="Times New Roman" w:hAnsi="Times New Roman" w:cs="Times New Roman"/>
                <w:sz w:val="24"/>
                <w:szCs w:val="24"/>
              </w:rPr>
              <w:t>Kitab Al-</w:t>
            </w:r>
            <w:proofErr w:type="spellStart"/>
            <w:r w:rsidRPr="002D328D">
              <w:rPr>
                <w:rFonts w:ascii="Times New Roman" w:hAnsi="Times New Roman" w:cs="Times New Roman"/>
                <w:sz w:val="24"/>
                <w:szCs w:val="24"/>
              </w:rPr>
              <w:t>Imrithi</w:t>
            </w:r>
            <w:proofErr w:type="spellEnd"/>
          </w:p>
        </w:tc>
      </w:tr>
      <w:tr w:rsidR="002D328D" w:rsidRPr="002D328D" w14:paraId="3039F504" w14:textId="77777777" w:rsidTr="00A30DFC">
        <w:tc>
          <w:tcPr>
            <w:tcW w:w="570" w:type="dxa"/>
          </w:tcPr>
          <w:p w14:paraId="7DC2D689"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6.</w:t>
            </w:r>
          </w:p>
        </w:tc>
        <w:tc>
          <w:tcPr>
            <w:tcW w:w="7509" w:type="dxa"/>
          </w:tcPr>
          <w:p w14:paraId="36AD44EC" w14:textId="77777777" w:rsidR="002D328D" w:rsidRPr="002D328D" w:rsidRDefault="002D328D" w:rsidP="00E42B94">
            <w:pPr>
              <w:jc w:val="both"/>
              <w:rPr>
                <w:rFonts w:ascii="Times New Roman" w:hAnsi="Times New Roman" w:cs="Times New Roman"/>
                <w:sz w:val="24"/>
                <w:szCs w:val="24"/>
              </w:rPr>
            </w:pPr>
            <w:r w:rsidRPr="002D328D">
              <w:rPr>
                <w:rFonts w:ascii="Times New Roman" w:hAnsi="Times New Roman" w:cs="Times New Roman"/>
                <w:sz w:val="24"/>
                <w:szCs w:val="24"/>
              </w:rPr>
              <w:t xml:space="preserve">Kitab </w:t>
            </w:r>
            <w:proofErr w:type="spellStart"/>
            <w:r w:rsidRPr="002D328D">
              <w:rPr>
                <w:rFonts w:ascii="Times New Roman" w:hAnsi="Times New Roman" w:cs="Times New Roman"/>
                <w:sz w:val="24"/>
                <w:szCs w:val="24"/>
              </w:rPr>
              <w:t>Alfiyah</w:t>
            </w:r>
            <w:proofErr w:type="spellEnd"/>
          </w:p>
        </w:tc>
      </w:tr>
      <w:tr w:rsidR="002D328D" w:rsidRPr="002D328D" w14:paraId="35122705" w14:textId="77777777" w:rsidTr="00A30DFC">
        <w:tc>
          <w:tcPr>
            <w:tcW w:w="570" w:type="dxa"/>
          </w:tcPr>
          <w:p w14:paraId="3A7967C8"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7.</w:t>
            </w:r>
          </w:p>
        </w:tc>
        <w:tc>
          <w:tcPr>
            <w:tcW w:w="7509" w:type="dxa"/>
          </w:tcPr>
          <w:p w14:paraId="5E8F2884" w14:textId="77777777" w:rsidR="002D328D" w:rsidRPr="002D328D" w:rsidRDefault="002D328D" w:rsidP="00E42B94">
            <w:pPr>
              <w:jc w:val="both"/>
              <w:rPr>
                <w:rFonts w:ascii="Times New Roman" w:hAnsi="Times New Roman" w:cs="Times New Roman"/>
                <w:sz w:val="24"/>
                <w:szCs w:val="24"/>
              </w:rPr>
            </w:pPr>
            <w:r w:rsidRPr="002D328D">
              <w:rPr>
                <w:rFonts w:ascii="Times New Roman" w:hAnsi="Times New Roman" w:cs="Times New Roman"/>
                <w:sz w:val="24"/>
                <w:szCs w:val="24"/>
              </w:rPr>
              <w:t xml:space="preserve">Kitab </w:t>
            </w:r>
            <w:proofErr w:type="spellStart"/>
            <w:r w:rsidRPr="002D328D">
              <w:rPr>
                <w:rFonts w:ascii="Times New Roman" w:hAnsi="Times New Roman" w:cs="Times New Roman"/>
                <w:i/>
                <w:iCs/>
                <w:sz w:val="24"/>
                <w:szCs w:val="24"/>
              </w:rPr>
              <w:t>Ta’limul</w:t>
            </w:r>
            <w:proofErr w:type="spellEnd"/>
            <w:r w:rsidRPr="002D328D">
              <w:rPr>
                <w:rFonts w:ascii="Times New Roman" w:hAnsi="Times New Roman" w:cs="Times New Roman"/>
                <w:i/>
                <w:iCs/>
                <w:sz w:val="24"/>
                <w:szCs w:val="24"/>
              </w:rPr>
              <w:t xml:space="preserve"> </w:t>
            </w:r>
            <w:proofErr w:type="spellStart"/>
            <w:r w:rsidRPr="002D328D">
              <w:rPr>
                <w:rFonts w:ascii="Times New Roman" w:hAnsi="Times New Roman" w:cs="Times New Roman"/>
                <w:i/>
                <w:iCs/>
                <w:sz w:val="24"/>
                <w:szCs w:val="24"/>
              </w:rPr>
              <w:t>Muta’alim</w:t>
            </w:r>
            <w:proofErr w:type="spellEnd"/>
          </w:p>
        </w:tc>
      </w:tr>
      <w:tr w:rsidR="002D328D" w:rsidRPr="002D328D" w14:paraId="0C780D11" w14:textId="77777777" w:rsidTr="00A30DFC">
        <w:tc>
          <w:tcPr>
            <w:tcW w:w="570" w:type="dxa"/>
          </w:tcPr>
          <w:p w14:paraId="146FC735"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8.</w:t>
            </w:r>
          </w:p>
        </w:tc>
        <w:tc>
          <w:tcPr>
            <w:tcW w:w="7509" w:type="dxa"/>
          </w:tcPr>
          <w:p w14:paraId="1F39EE4F" w14:textId="77777777" w:rsidR="002D328D" w:rsidRPr="002D328D" w:rsidRDefault="002D328D" w:rsidP="00E42B94">
            <w:pPr>
              <w:jc w:val="both"/>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Almufradat</w:t>
            </w:r>
            <w:proofErr w:type="spellEnd"/>
            <w:r w:rsidRPr="002D328D">
              <w:rPr>
                <w:rFonts w:ascii="Times New Roman" w:hAnsi="Times New Roman" w:cs="Times New Roman"/>
                <w:i/>
                <w:iCs/>
                <w:sz w:val="24"/>
                <w:szCs w:val="24"/>
              </w:rPr>
              <w:t xml:space="preserve"> </w:t>
            </w:r>
            <w:proofErr w:type="spellStart"/>
            <w:r w:rsidRPr="002D328D">
              <w:rPr>
                <w:rFonts w:ascii="Times New Roman" w:hAnsi="Times New Roman" w:cs="Times New Roman"/>
                <w:i/>
                <w:iCs/>
                <w:sz w:val="24"/>
                <w:szCs w:val="24"/>
              </w:rPr>
              <w:t>wa</w:t>
            </w:r>
            <w:proofErr w:type="spellEnd"/>
            <w:r w:rsidRPr="002D328D">
              <w:rPr>
                <w:rFonts w:ascii="Times New Roman" w:hAnsi="Times New Roman" w:cs="Times New Roman"/>
                <w:i/>
                <w:iCs/>
                <w:sz w:val="24"/>
                <w:szCs w:val="24"/>
              </w:rPr>
              <w:t xml:space="preserve"> </w:t>
            </w:r>
            <w:proofErr w:type="spellStart"/>
            <w:r w:rsidRPr="002D328D">
              <w:rPr>
                <w:rFonts w:ascii="Times New Roman" w:hAnsi="Times New Roman" w:cs="Times New Roman"/>
                <w:i/>
                <w:iCs/>
                <w:sz w:val="24"/>
                <w:szCs w:val="24"/>
              </w:rPr>
              <w:t>Qowaidullughah</w:t>
            </w:r>
            <w:proofErr w:type="spellEnd"/>
          </w:p>
        </w:tc>
      </w:tr>
    </w:tbl>
    <w:p w14:paraId="7499F9C6" w14:textId="77777777" w:rsidR="002D328D" w:rsidRPr="002D328D" w:rsidRDefault="002D328D" w:rsidP="002D328D">
      <w:pPr>
        <w:widowControl w:val="0"/>
        <w:autoSpaceDE w:val="0"/>
        <w:autoSpaceDN w:val="0"/>
        <w:adjustRightInd w:val="0"/>
        <w:jc w:val="both"/>
        <w:rPr>
          <w:rFonts w:ascii="Times New Roman" w:eastAsia="Calibri" w:hAnsi="Times New Roman" w:cs="Times New Roman"/>
          <w:b/>
          <w:bCs/>
          <w:sz w:val="24"/>
          <w:szCs w:val="24"/>
        </w:rPr>
      </w:pPr>
    </w:p>
    <w:p w14:paraId="52100E66" w14:textId="77777777" w:rsidR="002D328D" w:rsidRPr="002D328D" w:rsidRDefault="002D328D" w:rsidP="002D328D">
      <w:pPr>
        <w:ind w:firstLine="360"/>
        <w:jc w:val="both"/>
        <w:rPr>
          <w:rFonts w:ascii="Times New Roman" w:eastAsia="Calibri" w:hAnsi="Times New Roman" w:cs="Times New Roman"/>
          <w:sz w:val="24"/>
          <w:szCs w:val="24"/>
        </w:rPr>
      </w:pPr>
      <w:r w:rsidRPr="002D328D">
        <w:rPr>
          <w:rFonts w:ascii="Times New Roman" w:eastAsia="Calibri" w:hAnsi="Times New Roman" w:cs="Times New Roman"/>
          <w:b/>
          <w:bCs/>
          <w:sz w:val="24"/>
          <w:szCs w:val="24"/>
        </w:rPr>
        <w:t>Tabel 2.</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giatan</w:t>
      </w:r>
      <w:proofErr w:type="spellEnd"/>
      <w:r w:rsidRPr="002D328D">
        <w:rPr>
          <w:rFonts w:ascii="Times New Roman" w:eastAsia="Calibri" w:hAnsi="Times New Roman" w:cs="Times New Roman"/>
          <w:sz w:val="24"/>
          <w:szCs w:val="24"/>
        </w:rPr>
        <w:t xml:space="preserve"> Harian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w:t>
      </w:r>
    </w:p>
    <w:tbl>
      <w:tblPr>
        <w:tblStyle w:val="TableGrid3"/>
        <w:tblW w:w="0" w:type="auto"/>
        <w:tblInd w:w="534" w:type="dxa"/>
        <w:tblLook w:val="04A0" w:firstRow="1" w:lastRow="0" w:firstColumn="1" w:lastColumn="0" w:noHBand="0" w:noVBand="1"/>
      </w:tblPr>
      <w:tblGrid>
        <w:gridCol w:w="570"/>
        <w:gridCol w:w="1024"/>
        <w:gridCol w:w="2341"/>
      </w:tblGrid>
      <w:tr w:rsidR="002D328D" w:rsidRPr="002D328D" w14:paraId="5E9221C6" w14:textId="77777777" w:rsidTr="00A30DFC">
        <w:tc>
          <w:tcPr>
            <w:tcW w:w="8127" w:type="dxa"/>
            <w:gridSpan w:val="3"/>
          </w:tcPr>
          <w:p w14:paraId="4D05476E" w14:textId="77777777" w:rsidR="002D328D" w:rsidRPr="002D328D" w:rsidRDefault="002D328D" w:rsidP="00E42B94">
            <w:pPr>
              <w:jc w:val="center"/>
              <w:rPr>
                <w:rFonts w:ascii="Times New Roman" w:hAnsi="Times New Roman" w:cs="Times New Roman"/>
                <w:b/>
                <w:bCs/>
                <w:sz w:val="24"/>
                <w:szCs w:val="24"/>
              </w:rPr>
            </w:pPr>
            <w:proofErr w:type="spellStart"/>
            <w:r w:rsidRPr="002D328D">
              <w:rPr>
                <w:rFonts w:ascii="Times New Roman" w:hAnsi="Times New Roman" w:cs="Times New Roman"/>
                <w:b/>
                <w:bCs/>
                <w:sz w:val="24"/>
                <w:szCs w:val="24"/>
              </w:rPr>
              <w:t>Kegiatan</w:t>
            </w:r>
            <w:proofErr w:type="spellEnd"/>
            <w:r w:rsidRPr="002D328D">
              <w:rPr>
                <w:rFonts w:ascii="Times New Roman" w:hAnsi="Times New Roman" w:cs="Times New Roman"/>
                <w:b/>
                <w:bCs/>
                <w:sz w:val="24"/>
                <w:szCs w:val="24"/>
              </w:rPr>
              <w:t xml:space="preserve"> Harian</w:t>
            </w:r>
          </w:p>
        </w:tc>
      </w:tr>
      <w:tr w:rsidR="002D328D" w:rsidRPr="002D328D" w14:paraId="2F1E80DC" w14:textId="77777777" w:rsidTr="00A30DFC">
        <w:tc>
          <w:tcPr>
            <w:tcW w:w="570" w:type="dxa"/>
          </w:tcPr>
          <w:p w14:paraId="27268877" w14:textId="77777777" w:rsidR="002D328D" w:rsidRPr="002D328D" w:rsidRDefault="002D328D" w:rsidP="00E42B94">
            <w:pPr>
              <w:jc w:val="center"/>
              <w:rPr>
                <w:rFonts w:ascii="Times New Roman" w:hAnsi="Times New Roman" w:cs="Times New Roman"/>
                <w:b/>
                <w:bCs/>
                <w:sz w:val="24"/>
                <w:szCs w:val="24"/>
              </w:rPr>
            </w:pPr>
            <w:r w:rsidRPr="002D328D">
              <w:rPr>
                <w:rFonts w:ascii="Times New Roman" w:hAnsi="Times New Roman" w:cs="Times New Roman"/>
                <w:b/>
                <w:bCs/>
                <w:sz w:val="24"/>
                <w:szCs w:val="24"/>
              </w:rPr>
              <w:t>No.</w:t>
            </w:r>
          </w:p>
        </w:tc>
        <w:tc>
          <w:tcPr>
            <w:tcW w:w="1839" w:type="dxa"/>
          </w:tcPr>
          <w:p w14:paraId="0C4E076A" w14:textId="77777777" w:rsidR="002D328D" w:rsidRPr="002D328D" w:rsidRDefault="002D328D" w:rsidP="00E42B94">
            <w:pPr>
              <w:jc w:val="center"/>
              <w:rPr>
                <w:rFonts w:ascii="Times New Roman" w:hAnsi="Times New Roman" w:cs="Times New Roman"/>
                <w:b/>
                <w:bCs/>
                <w:sz w:val="24"/>
                <w:szCs w:val="24"/>
              </w:rPr>
            </w:pPr>
            <w:r w:rsidRPr="002D328D">
              <w:rPr>
                <w:rFonts w:ascii="Times New Roman" w:hAnsi="Times New Roman" w:cs="Times New Roman"/>
                <w:b/>
                <w:bCs/>
                <w:sz w:val="24"/>
                <w:szCs w:val="24"/>
              </w:rPr>
              <w:t>Jam</w:t>
            </w:r>
          </w:p>
        </w:tc>
        <w:tc>
          <w:tcPr>
            <w:tcW w:w="5718" w:type="dxa"/>
          </w:tcPr>
          <w:p w14:paraId="287F1A3E" w14:textId="77777777" w:rsidR="002D328D" w:rsidRPr="002D328D" w:rsidRDefault="002D328D" w:rsidP="00E42B94">
            <w:pPr>
              <w:jc w:val="center"/>
              <w:rPr>
                <w:rFonts w:ascii="Times New Roman" w:hAnsi="Times New Roman" w:cs="Times New Roman"/>
                <w:b/>
                <w:bCs/>
                <w:sz w:val="24"/>
                <w:szCs w:val="24"/>
              </w:rPr>
            </w:pPr>
            <w:proofErr w:type="spellStart"/>
            <w:r w:rsidRPr="002D328D">
              <w:rPr>
                <w:rFonts w:ascii="Times New Roman" w:hAnsi="Times New Roman" w:cs="Times New Roman"/>
                <w:b/>
                <w:bCs/>
                <w:sz w:val="24"/>
                <w:szCs w:val="24"/>
              </w:rPr>
              <w:t>Kegiatan</w:t>
            </w:r>
            <w:proofErr w:type="spellEnd"/>
          </w:p>
        </w:tc>
      </w:tr>
      <w:tr w:rsidR="002D328D" w:rsidRPr="002D328D" w14:paraId="14C6591B" w14:textId="77777777" w:rsidTr="00A30DFC">
        <w:tc>
          <w:tcPr>
            <w:tcW w:w="570" w:type="dxa"/>
          </w:tcPr>
          <w:p w14:paraId="40424493"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w:t>
            </w:r>
          </w:p>
        </w:tc>
        <w:tc>
          <w:tcPr>
            <w:tcW w:w="1839" w:type="dxa"/>
          </w:tcPr>
          <w:p w14:paraId="494D8E46"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04.00-06.00</w:t>
            </w:r>
          </w:p>
        </w:tc>
        <w:tc>
          <w:tcPr>
            <w:tcW w:w="5718" w:type="dxa"/>
          </w:tcPr>
          <w:p w14:paraId="3F57E939" w14:textId="77777777" w:rsidR="002D328D" w:rsidRPr="002D328D" w:rsidRDefault="002D328D" w:rsidP="00E42B94">
            <w:pPr>
              <w:numPr>
                <w:ilvl w:val="0"/>
                <w:numId w:val="27"/>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Bangun</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tidur</w:t>
            </w:r>
            <w:proofErr w:type="spellEnd"/>
            <w:r w:rsidRPr="002D328D">
              <w:rPr>
                <w:rFonts w:ascii="Times New Roman" w:hAnsi="Times New Roman" w:cs="Times New Roman"/>
                <w:sz w:val="24"/>
                <w:szCs w:val="24"/>
              </w:rPr>
              <w:t xml:space="preserve"> </w:t>
            </w:r>
          </w:p>
          <w:p w14:paraId="2A9B08B9" w14:textId="77777777" w:rsidR="002D328D" w:rsidRPr="002D328D" w:rsidRDefault="002D328D" w:rsidP="00E42B94">
            <w:pPr>
              <w:numPr>
                <w:ilvl w:val="0"/>
                <w:numId w:val="27"/>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Shalat</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Shubuh</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berjamaah</w:t>
            </w:r>
            <w:proofErr w:type="spellEnd"/>
          </w:p>
          <w:p w14:paraId="18AA72F5" w14:textId="77777777" w:rsidR="002D328D" w:rsidRPr="002D328D" w:rsidRDefault="002D328D" w:rsidP="00E42B94">
            <w:pPr>
              <w:numPr>
                <w:ilvl w:val="0"/>
                <w:numId w:val="27"/>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Tadarus</w:t>
            </w:r>
            <w:proofErr w:type="spellEnd"/>
            <w:r w:rsidRPr="002D328D">
              <w:rPr>
                <w:rFonts w:ascii="Times New Roman" w:hAnsi="Times New Roman" w:cs="Times New Roman"/>
                <w:sz w:val="24"/>
                <w:szCs w:val="24"/>
              </w:rPr>
              <w:t xml:space="preserve"> Al-Qur’an</w:t>
            </w:r>
          </w:p>
          <w:p w14:paraId="5E08DAFF" w14:textId="77777777" w:rsidR="002D328D" w:rsidRPr="002D328D" w:rsidRDefault="002D328D" w:rsidP="00E42B94">
            <w:pPr>
              <w:numPr>
                <w:ilvl w:val="0"/>
                <w:numId w:val="27"/>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Belajar</w:t>
            </w:r>
            <w:proofErr w:type="spellEnd"/>
            <w:r w:rsidRPr="002D328D">
              <w:rPr>
                <w:rFonts w:ascii="Times New Roman" w:hAnsi="Times New Roman" w:cs="Times New Roman"/>
                <w:sz w:val="24"/>
                <w:szCs w:val="24"/>
              </w:rPr>
              <w:t xml:space="preserve"> kitab </w:t>
            </w:r>
            <w:proofErr w:type="spellStart"/>
            <w:r w:rsidRPr="002D328D">
              <w:rPr>
                <w:rFonts w:ascii="Times New Roman" w:hAnsi="Times New Roman" w:cs="Times New Roman"/>
                <w:sz w:val="24"/>
                <w:szCs w:val="24"/>
              </w:rPr>
              <w:t>dengan</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menggunakan</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metode</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sorogan</w:t>
            </w:r>
            <w:proofErr w:type="spellEnd"/>
            <w:r w:rsidRPr="002D328D">
              <w:rPr>
                <w:rFonts w:ascii="Times New Roman" w:hAnsi="Times New Roman" w:cs="Times New Roman"/>
                <w:sz w:val="24"/>
                <w:szCs w:val="24"/>
              </w:rPr>
              <w:t>.</w:t>
            </w:r>
          </w:p>
        </w:tc>
      </w:tr>
      <w:tr w:rsidR="002D328D" w:rsidRPr="002D328D" w14:paraId="3D0F54CE" w14:textId="77777777" w:rsidTr="00A30DFC">
        <w:tc>
          <w:tcPr>
            <w:tcW w:w="570" w:type="dxa"/>
          </w:tcPr>
          <w:p w14:paraId="18552CF0"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2.</w:t>
            </w:r>
          </w:p>
        </w:tc>
        <w:tc>
          <w:tcPr>
            <w:tcW w:w="1839" w:type="dxa"/>
          </w:tcPr>
          <w:p w14:paraId="16A9BBA5"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06.00-06.45</w:t>
            </w:r>
          </w:p>
        </w:tc>
        <w:tc>
          <w:tcPr>
            <w:tcW w:w="5718" w:type="dxa"/>
          </w:tcPr>
          <w:p w14:paraId="08907539" w14:textId="77777777" w:rsidR="002D328D" w:rsidRPr="002D328D" w:rsidRDefault="002D328D" w:rsidP="00E42B94">
            <w:pPr>
              <w:numPr>
                <w:ilvl w:val="0"/>
                <w:numId w:val="28"/>
              </w:numPr>
              <w:contextualSpacing/>
              <w:jc w:val="both"/>
              <w:rPr>
                <w:rFonts w:ascii="Times New Roman" w:hAnsi="Times New Roman" w:cs="Times New Roman"/>
                <w:sz w:val="24"/>
                <w:szCs w:val="24"/>
              </w:rPr>
            </w:pPr>
            <w:r w:rsidRPr="002D328D">
              <w:rPr>
                <w:rFonts w:ascii="Times New Roman" w:hAnsi="Times New Roman" w:cs="Times New Roman"/>
                <w:sz w:val="24"/>
                <w:szCs w:val="24"/>
              </w:rPr>
              <w:t xml:space="preserve">Makan </w:t>
            </w:r>
            <w:proofErr w:type="spellStart"/>
            <w:r w:rsidRPr="002D328D">
              <w:rPr>
                <w:rFonts w:ascii="Times New Roman" w:hAnsi="Times New Roman" w:cs="Times New Roman"/>
                <w:sz w:val="24"/>
                <w:szCs w:val="24"/>
              </w:rPr>
              <w:t>pagi</w:t>
            </w:r>
            <w:proofErr w:type="spellEnd"/>
          </w:p>
          <w:p w14:paraId="28EDBBBD" w14:textId="77777777" w:rsidR="002D328D" w:rsidRPr="002D328D" w:rsidRDefault="002D328D" w:rsidP="00E42B94">
            <w:pPr>
              <w:numPr>
                <w:ilvl w:val="0"/>
                <w:numId w:val="28"/>
              </w:numPr>
              <w:contextualSpacing/>
              <w:jc w:val="both"/>
              <w:rPr>
                <w:rFonts w:ascii="Times New Roman" w:hAnsi="Times New Roman" w:cs="Times New Roman"/>
                <w:sz w:val="24"/>
                <w:szCs w:val="24"/>
              </w:rPr>
            </w:pPr>
            <w:r w:rsidRPr="002D328D">
              <w:rPr>
                <w:rFonts w:ascii="Times New Roman" w:hAnsi="Times New Roman" w:cs="Times New Roman"/>
                <w:sz w:val="24"/>
                <w:szCs w:val="24"/>
              </w:rPr>
              <w:t>Mandi</w:t>
            </w:r>
          </w:p>
          <w:p w14:paraId="434805B2" w14:textId="77777777" w:rsidR="002D328D" w:rsidRPr="002D328D" w:rsidRDefault="002D328D" w:rsidP="00E42B94">
            <w:pPr>
              <w:numPr>
                <w:ilvl w:val="0"/>
                <w:numId w:val="28"/>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Persiapan</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masuk</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kelas</w:t>
            </w:r>
            <w:proofErr w:type="spellEnd"/>
          </w:p>
        </w:tc>
      </w:tr>
      <w:tr w:rsidR="002D328D" w:rsidRPr="002D328D" w14:paraId="00115CBC" w14:textId="77777777" w:rsidTr="00A30DFC">
        <w:tc>
          <w:tcPr>
            <w:tcW w:w="570" w:type="dxa"/>
          </w:tcPr>
          <w:p w14:paraId="10354632"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3.</w:t>
            </w:r>
          </w:p>
        </w:tc>
        <w:tc>
          <w:tcPr>
            <w:tcW w:w="1839" w:type="dxa"/>
          </w:tcPr>
          <w:p w14:paraId="66D29A18"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07.00-</w:t>
            </w:r>
            <w:r w:rsidRPr="002D328D">
              <w:rPr>
                <w:rFonts w:ascii="Times New Roman" w:hAnsi="Times New Roman" w:cs="Times New Roman"/>
                <w:sz w:val="24"/>
                <w:szCs w:val="24"/>
              </w:rPr>
              <w:t>12.00</w:t>
            </w:r>
          </w:p>
        </w:tc>
        <w:tc>
          <w:tcPr>
            <w:tcW w:w="5718" w:type="dxa"/>
          </w:tcPr>
          <w:p w14:paraId="386E71D2" w14:textId="77777777" w:rsidR="002D328D" w:rsidRPr="002D328D" w:rsidRDefault="002D328D" w:rsidP="00E42B94">
            <w:pPr>
              <w:numPr>
                <w:ilvl w:val="0"/>
                <w:numId w:val="29"/>
              </w:numPr>
              <w:contextualSpacing/>
              <w:jc w:val="both"/>
              <w:rPr>
                <w:rFonts w:ascii="Times New Roman" w:hAnsi="Times New Roman" w:cs="Times New Roman"/>
                <w:sz w:val="24"/>
                <w:szCs w:val="24"/>
              </w:rPr>
            </w:pPr>
            <w:r w:rsidRPr="002D328D">
              <w:rPr>
                <w:rFonts w:ascii="Times New Roman" w:hAnsi="Times New Roman" w:cs="Times New Roman"/>
                <w:sz w:val="24"/>
                <w:szCs w:val="24"/>
              </w:rPr>
              <w:t xml:space="preserve">Masuk </w:t>
            </w:r>
            <w:proofErr w:type="spellStart"/>
            <w:r w:rsidRPr="002D328D">
              <w:rPr>
                <w:rFonts w:ascii="Times New Roman" w:hAnsi="Times New Roman" w:cs="Times New Roman"/>
                <w:sz w:val="24"/>
                <w:szCs w:val="24"/>
              </w:rPr>
              <w:t>kelas</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pagi</w:t>
            </w:r>
            <w:proofErr w:type="spellEnd"/>
          </w:p>
        </w:tc>
      </w:tr>
      <w:tr w:rsidR="002D328D" w:rsidRPr="002D328D" w14:paraId="12022DBA" w14:textId="77777777" w:rsidTr="00A30DFC">
        <w:tc>
          <w:tcPr>
            <w:tcW w:w="570" w:type="dxa"/>
          </w:tcPr>
          <w:p w14:paraId="351F4ACD"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4.</w:t>
            </w:r>
          </w:p>
        </w:tc>
        <w:tc>
          <w:tcPr>
            <w:tcW w:w="1839" w:type="dxa"/>
          </w:tcPr>
          <w:p w14:paraId="0C855E4A"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2.00-13.00</w:t>
            </w:r>
          </w:p>
        </w:tc>
        <w:tc>
          <w:tcPr>
            <w:tcW w:w="5718" w:type="dxa"/>
          </w:tcPr>
          <w:p w14:paraId="737EE664" w14:textId="77777777" w:rsidR="002D328D" w:rsidRPr="002D328D" w:rsidRDefault="002D328D" w:rsidP="00E42B94">
            <w:pPr>
              <w:numPr>
                <w:ilvl w:val="0"/>
                <w:numId w:val="29"/>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Shalat</w:t>
            </w:r>
            <w:proofErr w:type="spellEnd"/>
            <w:r w:rsidRPr="002D328D">
              <w:rPr>
                <w:rFonts w:ascii="Times New Roman" w:hAnsi="Times New Roman" w:cs="Times New Roman"/>
                <w:sz w:val="24"/>
                <w:szCs w:val="24"/>
              </w:rPr>
              <w:t xml:space="preserve"> Dzuhur </w:t>
            </w:r>
            <w:proofErr w:type="spellStart"/>
            <w:r w:rsidRPr="002D328D">
              <w:rPr>
                <w:rFonts w:ascii="Times New Roman" w:hAnsi="Times New Roman" w:cs="Times New Roman"/>
                <w:sz w:val="24"/>
                <w:szCs w:val="24"/>
              </w:rPr>
              <w:t>berjamaah</w:t>
            </w:r>
            <w:proofErr w:type="spellEnd"/>
          </w:p>
          <w:p w14:paraId="66597C4B" w14:textId="77777777" w:rsidR="002D328D" w:rsidRPr="002D328D" w:rsidRDefault="002D328D" w:rsidP="00E42B94">
            <w:pPr>
              <w:numPr>
                <w:ilvl w:val="0"/>
                <w:numId w:val="29"/>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Tadarus</w:t>
            </w:r>
            <w:proofErr w:type="spellEnd"/>
            <w:r w:rsidRPr="002D328D">
              <w:rPr>
                <w:rFonts w:ascii="Times New Roman" w:hAnsi="Times New Roman" w:cs="Times New Roman"/>
                <w:sz w:val="24"/>
                <w:szCs w:val="24"/>
              </w:rPr>
              <w:t xml:space="preserve"> Al-Qur’an</w:t>
            </w:r>
          </w:p>
        </w:tc>
      </w:tr>
      <w:tr w:rsidR="002D328D" w:rsidRPr="002D328D" w14:paraId="5B2B23ED" w14:textId="77777777" w:rsidTr="00A30DFC">
        <w:tc>
          <w:tcPr>
            <w:tcW w:w="570" w:type="dxa"/>
          </w:tcPr>
          <w:p w14:paraId="78A1024C"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5.</w:t>
            </w:r>
          </w:p>
        </w:tc>
        <w:tc>
          <w:tcPr>
            <w:tcW w:w="1839" w:type="dxa"/>
          </w:tcPr>
          <w:p w14:paraId="53E2139F"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3.00-15.00</w:t>
            </w:r>
          </w:p>
        </w:tc>
        <w:tc>
          <w:tcPr>
            <w:tcW w:w="5718" w:type="dxa"/>
          </w:tcPr>
          <w:p w14:paraId="231797E6" w14:textId="77777777" w:rsidR="002D328D" w:rsidRPr="002D328D" w:rsidRDefault="002D328D" w:rsidP="00E42B94">
            <w:pPr>
              <w:numPr>
                <w:ilvl w:val="0"/>
                <w:numId w:val="30"/>
              </w:numPr>
              <w:contextualSpacing/>
              <w:jc w:val="both"/>
              <w:rPr>
                <w:rFonts w:ascii="Times New Roman" w:hAnsi="Times New Roman" w:cs="Times New Roman"/>
                <w:sz w:val="24"/>
                <w:szCs w:val="24"/>
              </w:rPr>
            </w:pPr>
            <w:r w:rsidRPr="002D328D">
              <w:rPr>
                <w:rFonts w:ascii="Times New Roman" w:hAnsi="Times New Roman" w:cs="Times New Roman"/>
                <w:sz w:val="24"/>
                <w:szCs w:val="24"/>
              </w:rPr>
              <w:t xml:space="preserve">Masuk </w:t>
            </w:r>
            <w:proofErr w:type="spellStart"/>
            <w:r w:rsidRPr="002D328D">
              <w:rPr>
                <w:rFonts w:ascii="Times New Roman" w:hAnsi="Times New Roman" w:cs="Times New Roman"/>
                <w:sz w:val="24"/>
                <w:szCs w:val="24"/>
              </w:rPr>
              <w:t>kelas</w:t>
            </w:r>
            <w:proofErr w:type="spellEnd"/>
            <w:r w:rsidRPr="002D328D">
              <w:rPr>
                <w:rFonts w:ascii="Times New Roman" w:hAnsi="Times New Roman" w:cs="Times New Roman"/>
                <w:sz w:val="24"/>
                <w:szCs w:val="24"/>
              </w:rPr>
              <w:t xml:space="preserve"> sore</w:t>
            </w:r>
          </w:p>
        </w:tc>
      </w:tr>
      <w:tr w:rsidR="002D328D" w:rsidRPr="002D328D" w14:paraId="5570B214" w14:textId="77777777" w:rsidTr="00A30DFC">
        <w:tc>
          <w:tcPr>
            <w:tcW w:w="570" w:type="dxa"/>
          </w:tcPr>
          <w:p w14:paraId="210E1EFB"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6.</w:t>
            </w:r>
          </w:p>
        </w:tc>
        <w:tc>
          <w:tcPr>
            <w:tcW w:w="1839" w:type="dxa"/>
          </w:tcPr>
          <w:p w14:paraId="35C73B88"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5.00-15.45</w:t>
            </w:r>
          </w:p>
        </w:tc>
        <w:tc>
          <w:tcPr>
            <w:tcW w:w="5718" w:type="dxa"/>
          </w:tcPr>
          <w:p w14:paraId="37439AA9" w14:textId="77777777" w:rsidR="002D328D" w:rsidRPr="002D328D" w:rsidRDefault="002D328D" w:rsidP="00E42B94">
            <w:pPr>
              <w:numPr>
                <w:ilvl w:val="0"/>
                <w:numId w:val="30"/>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Shalat</w:t>
            </w:r>
            <w:proofErr w:type="spellEnd"/>
            <w:r w:rsidRPr="002D328D">
              <w:rPr>
                <w:rFonts w:ascii="Times New Roman" w:hAnsi="Times New Roman" w:cs="Times New Roman"/>
                <w:sz w:val="24"/>
                <w:szCs w:val="24"/>
              </w:rPr>
              <w:t xml:space="preserve"> Ashar </w:t>
            </w:r>
            <w:proofErr w:type="spellStart"/>
            <w:r w:rsidRPr="002D328D">
              <w:rPr>
                <w:rFonts w:ascii="Times New Roman" w:hAnsi="Times New Roman" w:cs="Times New Roman"/>
                <w:sz w:val="24"/>
                <w:szCs w:val="24"/>
              </w:rPr>
              <w:t>berjamaah</w:t>
            </w:r>
            <w:proofErr w:type="spellEnd"/>
          </w:p>
          <w:p w14:paraId="37911F76" w14:textId="77777777" w:rsidR="002D328D" w:rsidRPr="002D328D" w:rsidRDefault="002D328D" w:rsidP="00E42B94">
            <w:pPr>
              <w:numPr>
                <w:ilvl w:val="0"/>
                <w:numId w:val="30"/>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Membaca</w:t>
            </w:r>
            <w:proofErr w:type="spellEnd"/>
            <w:r w:rsidRPr="002D328D">
              <w:rPr>
                <w:rFonts w:ascii="Times New Roman" w:hAnsi="Times New Roman" w:cs="Times New Roman"/>
                <w:sz w:val="24"/>
                <w:szCs w:val="24"/>
              </w:rPr>
              <w:t xml:space="preserve"> Al-Qur’an</w:t>
            </w:r>
          </w:p>
        </w:tc>
      </w:tr>
      <w:tr w:rsidR="002D328D" w:rsidRPr="002D328D" w14:paraId="31A0B846" w14:textId="77777777" w:rsidTr="00A30DFC">
        <w:tc>
          <w:tcPr>
            <w:tcW w:w="570" w:type="dxa"/>
          </w:tcPr>
          <w:p w14:paraId="5F6C9CA7"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7.</w:t>
            </w:r>
          </w:p>
        </w:tc>
        <w:tc>
          <w:tcPr>
            <w:tcW w:w="1839" w:type="dxa"/>
          </w:tcPr>
          <w:p w14:paraId="64C2A861"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5.45-16.45</w:t>
            </w:r>
          </w:p>
        </w:tc>
        <w:tc>
          <w:tcPr>
            <w:tcW w:w="5718" w:type="dxa"/>
          </w:tcPr>
          <w:p w14:paraId="1AC278CB" w14:textId="77777777" w:rsidR="002D328D" w:rsidRPr="002D328D" w:rsidRDefault="002D328D" w:rsidP="00E42B94">
            <w:pPr>
              <w:numPr>
                <w:ilvl w:val="0"/>
                <w:numId w:val="31"/>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Aktivitas</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bebas</w:t>
            </w:r>
            <w:proofErr w:type="spellEnd"/>
          </w:p>
        </w:tc>
      </w:tr>
      <w:tr w:rsidR="002D328D" w:rsidRPr="002D328D" w14:paraId="06B07A46" w14:textId="77777777" w:rsidTr="00A30DFC">
        <w:tc>
          <w:tcPr>
            <w:tcW w:w="570" w:type="dxa"/>
          </w:tcPr>
          <w:p w14:paraId="7DCA1591"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8.</w:t>
            </w:r>
          </w:p>
        </w:tc>
        <w:tc>
          <w:tcPr>
            <w:tcW w:w="1839" w:type="dxa"/>
          </w:tcPr>
          <w:p w14:paraId="4CAA4819"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6.45-17.15</w:t>
            </w:r>
          </w:p>
        </w:tc>
        <w:tc>
          <w:tcPr>
            <w:tcW w:w="5718" w:type="dxa"/>
          </w:tcPr>
          <w:p w14:paraId="3B9CBAA1" w14:textId="77777777" w:rsidR="002D328D" w:rsidRPr="002D328D" w:rsidRDefault="002D328D" w:rsidP="00E42B94">
            <w:pPr>
              <w:numPr>
                <w:ilvl w:val="0"/>
                <w:numId w:val="31"/>
              </w:numPr>
              <w:contextualSpacing/>
              <w:jc w:val="both"/>
              <w:rPr>
                <w:rFonts w:ascii="Times New Roman" w:hAnsi="Times New Roman" w:cs="Times New Roman"/>
                <w:sz w:val="24"/>
                <w:szCs w:val="24"/>
              </w:rPr>
            </w:pPr>
            <w:r w:rsidRPr="002D328D">
              <w:rPr>
                <w:rFonts w:ascii="Times New Roman" w:hAnsi="Times New Roman" w:cs="Times New Roman"/>
                <w:sz w:val="24"/>
                <w:szCs w:val="24"/>
              </w:rPr>
              <w:t xml:space="preserve">Mandi dan </w:t>
            </w:r>
            <w:proofErr w:type="spellStart"/>
            <w:r w:rsidRPr="002D328D">
              <w:rPr>
                <w:rFonts w:ascii="Times New Roman" w:hAnsi="Times New Roman" w:cs="Times New Roman"/>
                <w:sz w:val="24"/>
                <w:szCs w:val="24"/>
              </w:rPr>
              <w:t>persiapan</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ke</w:t>
            </w:r>
            <w:proofErr w:type="spellEnd"/>
            <w:r w:rsidRPr="002D328D">
              <w:rPr>
                <w:rFonts w:ascii="Times New Roman" w:hAnsi="Times New Roman" w:cs="Times New Roman"/>
                <w:sz w:val="24"/>
                <w:szCs w:val="24"/>
              </w:rPr>
              <w:t xml:space="preserve"> masjid </w:t>
            </w:r>
            <w:proofErr w:type="spellStart"/>
            <w:r w:rsidRPr="002D328D">
              <w:rPr>
                <w:rFonts w:ascii="Times New Roman" w:hAnsi="Times New Roman" w:cs="Times New Roman"/>
                <w:sz w:val="24"/>
                <w:szCs w:val="24"/>
              </w:rPr>
              <w:t>untuk</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shalat</w:t>
            </w:r>
            <w:proofErr w:type="spellEnd"/>
            <w:r w:rsidRPr="002D328D">
              <w:rPr>
                <w:rFonts w:ascii="Times New Roman" w:hAnsi="Times New Roman" w:cs="Times New Roman"/>
                <w:sz w:val="24"/>
                <w:szCs w:val="24"/>
              </w:rPr>
              <w:t xml:space="preserve"> Maghrib</w:t>
            </w:r>
          </w:p>
        </w:tc>
      </w:tr>
      <w:tr w:rsidR="002D328D" w:rsidRPr="002D328D" w14:paraId="2C768144" w14:textId="77777777" w:rsidTr="00A30DFC">
        <w:tc>
          <w:tcPr>
            <w:tcW w:w="570" w:type="dxa"/>
          </w:tcPr>
          <w:p w14:paraId="3B4F835B"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9.</w:t>
            </w:r>
          </w:p>
        </w:tc>
        <w:tc>
          <w:tcPr>
            <w:tcW w:w="1839" w:type="dxa"/>
          </w:tcPr>
          <w:p w14:paraId="746F0F2D"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7.15-19.00</w:t>
            </w:r>
          </w:p>
        </w:tc>
        <w:tc>
          <w:tcPr>
            <w:tcW w:w="5718" w:type="dxa"/>
          </w:tcPr>
          <w:p w14:paraId="63A6185F" w14:textId="77777777" w:rsidR="002D328D" w:rsidRPr="002D328D" w:rsidRDefault="002D328D" w:rsidP="00E42B94">
            <w:pPr>
              <w:numPr>
                <w:ilvl w:val="0"/>
                <w:numId w:val="31"/>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Shalat</w:t>
            </w:r>
            <w:proofErr w:type="spellEnd"/>
            <w:r w:rsidRPr="002D328D">
              <w:rPr>
                <w:rFonts w:ascii="Times New Roman" w:hAnsi="Times New Roman" w:cs="Times New Roman"/>
                <w:sz w:val="24"/>
                <w:szCs w:val="24"/>
              </w:rPr>
              <w:t xml:space="preserve"> Maghrib </w:t>
            </w:r>
            <w:proofErr w:type="spellStart"/>
            <w:r w:rsidRPr="002D328D">
              <w:rPr>
                <w:rFonts w:ascii="Times New Roman" w:hAnsi="Times New Roman" w:cs="Times New Roman"/>
                <w:sz w:val="24"/>
                <w:szCs w:val="24"/>
              </w:rPr>
              <w:t>berjamaah</w:t>
            </w:r>
            <w:proofErr w:type="spellEnd"/>
          </w:p>
          <w:p w14:paraId="7601EB6C" w14:textId="77777777" w:rsidR="002D328D" w:rsidRPr="002D328D" w:rsidRDefault="002D328D" w:rsidP="00E42B94">
            <w:pPr>
              <w:numPr>
                <w:ilvl w:val="0"/>
                <w:numId w:val="31"/>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Tadarus</w:t>
            </w:r>
            <w:proofErr w:type="spellEnd"/>
            <w:r w:rsidRPr="002D328D">
              <w:rPr>
                <w:rFonts w:ascii="Times New Roman" w:hAnsi="Times New Roman" w:cs="Times New Roman"/>
                <w:sz w:val="24"/>
                <w:szCs w:val="24"/>
              </w:rPr>
              <w:t xml:space="preserve"> Al-Qur’an</w:t>
            </w:r>
          </w:p>
          <w:p w14:paraId="42B17230" w14:textId="77777777" w:rsidR="002D328D" w:rsidRPr="002D328D" w:rsidRDefault="002D328D" w:rsidP="00E42B94">
            <w:pPr>
              <w:numPr>
                <w:ilvl w:val="0"/>
                <w:numId w:val="31"/>
              </w:numPr>
              <w:contextualSpacing/>
              <w:jc w:val="both"/>
              <w:rPr>
                <w:rFonts w:ascii="Times New Roman" w:hAnsi="Times New Roman" w:cs="Times New Roman"/>
                <w:sz w:val="24"/>
                <w:szCs w:val="24"/>
              </w:rPr>
            </w:pPr>
            <w:r w:rsidRPr="002D328D">
              <w:rPr>
                <w:rFonts w:ascii="Times New Roman" w:hAnsi="Times New Roman" w:cs="Times New Roman"/>
                <w:sz w:val="24"/>
                <w:szCs w:val="24"/>
              </w:rPr>
              <w:t xml:space="preserve">Makan </w:t>
            </w:r>
            <w:proofErr w:type="spellStart"/>
            <w:r w:rsidRPr="002D328D">
              <w:rPr>
                <w:rFonts w:ascii="Times New Roman" w:hAnsi="Times New Roman" w:cs="Times New Roman"/>
                <w:sz w:val="24"/>
                <w:szCs w:val="24"/>
              </w:rPr>
              <w:t>malam</w:t>
            </w:r>
            <w:proofErr w:type="spellEnd"/>
          </w:p>
        </w:tc>
      </w:tr>
      <w:tr w:rsidR="002D328D" w:rsidRPr="002D328D" w14:paraId="2F2039B5" w14:textId="77777777" w:rsidTr="00A30DFC">
        <w:tc>
          <w:tcPr>
            <w:tcW w:w="570" w:type="dxa"/>
          </w:tcPr>
          <w:p w14:paraId="5949E1C5"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0.</w:t>
            </w:r>
          </w:p>
        </w:tc>
        <w:tc>
          <w:tcPr>
            <w:tcW w:w="1839" w:type="dxa"/>
          </w:tcPr>
          <w:p w14:paraId="02673B21"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9.00-19.45</w:t>
            </w:r>
          </w:p>
        </w:tc>
        <w:tc>
          <w:tcPr>
            <w:tcW w:w="5718" w:type="dxa"/>
          </w:tcPr>
          <w:p w14:paraId="4D541E6E" w14:textId="77777777" w:rsidR="002D328D" w:rsidRPr="002D328D" w:rsidRDefault="002D328D" w:rsidP="00E42B94">
            <w:pPr>
              <w:numPr>
                <w:ilvl w:val="0"/>
                <w:numId w:val="32"/>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Shalat</w:t>
            </w:r>
            <w:proofErr w:type="spellEnd"/>
            <w:r w:rsidRPr="002D328D">
              <w:rPr>
                <w:rFonts w:ascii="Times New Roman" w:hAnsi="Times New Roman" w:cs="Times New Roman"/>
                <w:sz w:val="24"/>
                <w:szCs w:val="24"/>
              </w:rPr>
              <w:t xml:space="preserve"> Isya’ </w:t>
            </w:r>
            <w:proofErr w:type="spellStart"/>
            <w:r w:rsidRPr="002D328D">
              <w:rPr>
                <w:rFonts w:ascii="Times New Roman" w:hAnsi="Times New Roman" w:cs="Times New Roman"/>
                <w:sz w:val="24"/>
                <w:szCs w:val="24"/>
              </w:rPr>
              <w:t>berjamaah</w:t>
            </w:r>
            <w:proofErr w:type="spellEnd"/>
          </w:p>
        </w:tc>
      </w:tr>
      <w:tr w:rsidR="002D328D" w:rsidRPr="002D328D" w14:paraId="64C152FB" w14:textId="77777777" w:rsidTr="00A30DFC">
        <w:tc>
          <w:tcPr>
            <w:tcW w:w="570" w:type="dxa"/>
          </w:tcPr>
          <w:p w14:paraId="025293C6"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1.</w:t>
            </w:r>
          </w:p>
        </w:tc>
        <w:tc>
          <w:tcPr>
            <w:tcW w:w="1839" w:type="dxa"/>
          </w:tcPr>
          <w:p w14:paraId="34FBBD31"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9.45-20.00</w:t>
            </w:r>
          </w:p>
        </w:tc>
        <w:tc>
          <w:tcPr>
            <w:tcW w:w="5718" w:type="dxa"/>
          </w:tcPr>
          <w:p w14:paraId="3895C55D" w14:textId="77777777" w:rsidR="002D328D" w:rsidRPr="002D328D" w:rsidRDefault="002D328D" w:rsidP="00E42B94">
            <w:pPr>
              <w:numPr>
                <w:ilvl w:val="0"/>
                <w:numId w:val="32"/>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Persiapan</w:t>
            </w:r>
            <w:proofErr w:type="spellEnd"/>
            <w:r w:rsidRPr="002D328D">
              <w:rPr>
                <w:rFonts w:ascii="Times New Roman" w:hAnsi="Times New Roman" w:cs="Times New Roman"/>
                <w:sz w:val="24"/>
                <w:szCs w:val="24"/>
              </w:rPr>
              <w:t xml:space="preserve"> </w:t>
            </w:r>
            <w:proofErr w:type="spellStart"/>
            <w:r w:rsidRPr="002D328D">
              <w:rPr>
                <w:rFonts w:ascii="Times New Roman" w:hAnsi="Times New Roman" w:cs="Times New Roman"/>
                <w:sz w:val="24"/>
                <w:szCs w:val="24"/>
              </w:rPr>
              <w:t>ngaji</w:t>
            </w:r>
            <w:proofErr w:type="spellEnd"/>
            <w:r w:rsidRPr="002D328D">
              <w:rPr>
                <w:rFonts w:ascii="Times New Roman" w:hAnsi="Times New Roman" w:cs="Times New Roman"/>
                <w:sz w:val="24"/>
                <w:szCs w:val="24"/>
              </w:rPr>
              <w:t xml:space="preserve"> kitab</w:t>
            </w:r>
          </w:p>
        </w:tc>
      </w:tr>
      <w:tr w:rsidR="002D328D" w:rsidRPr="002D328D" w14:paraId="2D8FDBD6" w14:textId="77777777" w:rsidTr="00A30DFC">
        <w:tc>
          <w:tcPr>
            <w:tcW w:w="570" w:type="dxa"/>
          </w:tcPr>
          <w:p w14:paraId="67994AFC"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2.</w:t>
            </w:r>
          </w:p>
        </w:tc>
        <w:tc>
          <w:tcPr>
            <w:tcW w:w="1839" w:type="dxa"/>
          </w:tcPr>
          <w:p w14:paraId="7EDEA3A6"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20.00-21.30</w:t>
            </w:r>
          </w:p>
        </w:tc>
        <w:tc>
          <w:tcPr>
            <w:tcW w:w="5718" w:type="dxa"/>
          </w:tcPr>
          <w:p w14:paraId="3E390C0B" w14:textId="77777777" w:rsidR="002D328D" w:rsidRPr="002D328D" w:rsidRDefault="002D328D" w:rsidP="00E42B94">
            <w:pPr>
              <w:numPr>
                <w:ilvl w:val="0"/>
                <w:numId w:val="32"/>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Ngaji</w:t>
            </w:r>
            <w:proofErr w:type="spellEnd"/>
            <w:r w:rsidRPr="002D328D">
              <w:rPr>
                <w:rFonts w:ascii="Times New Roman" w:hAnsi="Times New Roman" w:cs="Times New Roman"/>
                <w:sz w:val="24"/>
                <w:szCs w:val="24"/>
              </w:rPr>
              <w:t xml:space="preserve"> kitab</w:t>
            </w:r>
          </w:p>
        </w:tc>
      </w:tr>
      <w:tr w:rsidR="002D328D" w:rsidRPr="002D328D" w14:paraId="29F9F967" w14:textId="77777777" w:rsidTr="00A30DFC">
        <w:tc>
          <w:tcPr>
            <w:tcW w:w="570" w:type="dxa"/>
          </w:tcPr>
          <w:p w14:paraId="02F1726B"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13.</w:t>
            </w:r>
          </w:p>
        </w:tc>
        <w:tc>
          <w:tcPr>
            <w:tcW w:w="1839" w:type="dxa"/>
          </w:tcPr>
          <w:p w14:paraId="03BF25E7" w14:textId="77777777" w:rsidR="002D328D" w:rsidRPr="002D328D" w:rsidRDefault="002D328D" w:rsidP="00E42B94">
            <w:pPr>
              <w:jc w:val="center"/>
              <w:rPr>
                <w:rFonts w:ascii="Times New Roman" w:hAnsi="Times New Roman" w:cs="Times New Roman"/>
                <w:sz w:val="24"/>
                <w:szCs w:val="24"/>
              </w:rPr>
            </w:pPr>
            <w:r w:rsidRPr="002D328D">
              <w:rPr>
                <w:rFonts w:ascii="Times New Roman" w:hAnsi="Times New Roman" w:cs="Times New Roman"/>
                <w:sz w:val="24"/>
                <w:szCs w:val="24"/>
              </w:rPr>
              <w:t>21.30-04.00</w:t>
            </w:r>
          </w:p>
        </w:tc>
        <w:tc>
          <w:tcPr>
            <w:tcW w:w="5718" w:type="dxa"/>
          </w:tcPr>
          <w:p w14:paraId="571DB6C8" w14:textId="77777777" w:rsidR="002D328D" w:rsidRPr="002D328D" w:rsidRDefault="002D328D" w:rsidP="00E42B94">
            <w:pPr>
              <w:numPr>
                <w:ilvl w:val="0"/>
                <w:numId w:val="32"/>
              </w:numPr>
              <w:contextualSpacing/>
              <w:jc w:val="both"/>
              <w:rPr>
                <w:rFonts w:ascii="Times New Roman" w:hAnsi="Times New Roman" w:cs="Times New Roman"/>
                <w:sz w:val="24"/>
                <w:szCs w:val="24"/>
              </w:rPr>
            </w:pPr>
            <w:proofErr w:type="spellStart"/>
            <w:r w:rsidRPr="002D328D">
              <w:rPr>
                <w:rFonts w:ascii="Times New Roman" w:hAnsi="Times New Roman" w:cs="Times New Roman"/>
                <w:sz w:val="24"/>
                <w:szCs w:val="24"/>
              </w:rPr>
              <w:t>Istirahat</w:t>
            </w:r>
            <w:proofErr w:type="spellEnd"/>
            <w:r w:rsidRPr="002D328D">
              <w:rPr>
                <w:rFonts w:ascii="Times New Roman" w:hAnsi="Times New Roman" w:cs="Times New Roman"/>
                <w:sz w:val="24"/>
                <w:szCs w:val="24"/>
              </w:rPr>
              <w:t xml:space="preserve"> dan </w:t>
            </w:r>
            <w:proofErr w:type="spellStart"/>
            <w:r w:rsidRPr="002D328D">
              <w:rPr>
                <w:rFonts w:ascii="Times New Roman" w:hAnsi="Times New Roman" w:cs="Times New Roman"/>
                <w:sz w:val="24"/>
                <w:szCs w:val="24"/>
              </w:rPr>
              <w:t>tidur</w:t>
            </w:r>
            <w:proofErr w:type="spellEnd"/>
          </w:p>
        </w:tc>
      </w:tr>
    </w:tbl>
    <w:p w14:paraId="75E1BE67" w14:textId="77777777" w:rsidR="002D328D" w:rsidRPr="002D328D" w:rsidRDefault="002D328D" w:rsidP="002D328D">
      <w:pPr>
        <w:widowControl w:val="0"/>
        <w:autoSpaceDE w:val="0"/>
        <w:autoSpaceDN w:val="0"/>
        <w:adjustRightInd w:val="0"/>
        <w:jc w:val="both"/>
        <w:rPr>
          <w:rFonts w:ascii="Times New Roman" w:eastAsia="Calibri" w:hAnsi="Times New Roman" w:cs="Times New Roman"/>
          <w:sz w:val="24"/>
          <w:szCs w:val="24"/>
        </w:rPr>
      </w:pPr>
    </w:p>
    <w:p w14:paraId="70527B63"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Dari </w:t>
      </w:r>
      <w:proofErr w:type="spellStart"/>
      <w:r w:rsidRPr="002D328D">
        <w:rPr>
          <w:rFonts w:ascii="Times New Roman" w:eastAsia="Calibri" w:hAnsi="Times New Roman" w:cs="Times New Roman"/>
          <w:sz w:val="24"/>
          <w:szCs w:val="24"/>
        </w:rPr>
        <w:t>jadw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r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i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i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ih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a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ata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ggris</w:t>
      </w:r>
      <w:proofErr w:type="spellEnd"/>
      <w:r w:rsidRPr="002D328D">
        <w:rPr>
          <w:rFonts w:ascii="Times New Roman" w:eastAsia="Calibri" w:hAnsi="Times New Roman" w:cs="Times New Roman"/>
          <w:sz w:val="24"/>
          <w:szCs w:val="24"/>
        </w:rPr>
        <w:t xml:space="preserve"> di asrama </w:t>
      </w:r>
      <w:proofErr w:type="spellStart"/>
      <w:r w:rsidRPr="002D328D">
        <w:rPr>
          <w:rFonts w:ascii="Times New Roman" w:eastAsia="Calibri" w:hAnsi="Times New Roman" w:cs="Times New Roman"/>
          <w:sz w:val="24"/>
          <w:szCs w:val="24"/>
        </w:rPr>
        <w:t>be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laksa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u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terapkan</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Gonto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orogo</w:t>
      </w:r>
      <w:proofErr w:type="spellEnd"/>
      <w:r w:rsidRPr="002D328D">
        <w:rPr>
          <w:rFonts w:ascii="Times New Roman" w:eastAsia="Calibri" w:hAnsi="Times New Roman" w:cs="Times New Roman"/>
          <w:sz w:val="24"/>
          <w:szCs w:val="24"/>
        </w:rPr>
        <w:t xml:space="preserve">. Hal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egas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sed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ocok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nya</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ggabu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ek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lafi</w:t>
      </w:r>
      <w:proofErr w:type="spellEnd"/>
      <w:r w:rsidRPr="002D328D">
        <w:rPr>
          <w:rFonts w:ascii="Times New Roman" w:eastAsia="Calibri" w:hAnsi="Times New Roman" w:cs="Times New Roman"/>
          <w:sz w:val="24"/>
          <w:szCs w:val="24"/>
        </w:rPr>
        <w:t xml:space="preserve"> dan modern,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nda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dua </w:t>
      </w:r>
      <w:proofErr w:type="spellStart"/>
      <w:r w:rsidRPr="002D328D">
        <w:rPr>
          <w:rFonts w:ascii="Times New Roman" w:eastAsia="Calibri" w:hAnsi="Times New Roman" w:cs="Times New Roman"/>
          <w:sz w:val="24"/>
          <w:szCs w:val="24"/>
        </w:rPr>
        <w:t>jen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w:t>
      </w:r>
    </w:p>
    <w:p w14:paraId="27547C7A"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Menurut</w:t>
      </w:r>
      <w:proofErr w:type="spellEnd"/>
      <w:r w:rsidRPr="002D328D">
        <w:rPr>
          <w:rFonts w:ascii="Times New Roman" w:eastAsia="Calibri" w:hAnsi="Times New Roman" w:cs="Times New Roman"/>
          <w:sz w:val="24"/>
          <w:szCs w:val="24"/>
        </w:rPr>
        <w:t xml:space="preserve"> Hasan, </w:t>
      </w:r>
      <w:proofErr w:type="spellStart"/>
      <w:r w:rsidRPr="002D328D">
        <w:rPr>
          <w:rFonts w:ascii="Times New Roman" w:eastAsia="Calibri" w:hAnsi="Times New Roman" w:cs="Times New Roman"/>
          <w:sz w:val="24"/>
          <w:szCs w:val="24"/>
        </w:rPr>
        <w:t>sebagaima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jelaskan</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Rusman</w:t>
      </w:r>
      <w:proofErr w:type="spellEnd"/>
      <w:r w:rsidRPr="002D328D">
        <w:rPr>
          <w:rFonts w:ascii="Times New Roman" w:eastAsia="Calibri" w:hAnsi="Times New Roman" w:cs="Times New Roman"/>
          <w:sz w:val="24"/>
          <w:szCs w:val="24"/>
        </w:rPr>
        <w:t>,</w:t>
      </w:r>
      <w:r w:rsidRPr="002D328D">
        <w:rPr>
          <w:rFonts w:ascii="Calibri" w:eastAsia="Calibri" w:hAnsi="Calibri" w:cs="Calibri"/>
        </w:rPr>
        <w:t xml:space="preserve"> </w:t>
      </w:r>
      <w:proofErr w:type="spellStart"/>
      <w:r w:rsidRPr="002D328D">
        <w:rPr>
          <w:rFonts w:ascii="Times New Roman" w:eastAsia="Calibri" w:hAnsi="Times New Roman" w:cs="Times New Roman"/>
          <w:sz w:val="24"/>
          <w:szCs w:val="24"/>
        </w:rPr>
        <w:t>Pel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pengaruhi</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akto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mas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rakterist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ndiri</w:t>
      </w:r>
      <w:proofErr w:type="spellEnd"/>
      <w:r w:rsidRPr="002D328D">
        <w:rPr>
          <w:rFonts w:ascii="Times New Roman" w:eastAsia="Calibri" w:hAnsi="Times New Roman" w:cs="Times New Roman"/>
          <w:sz w:val="24"/>
          <w:szCs w:val="24"/>
        </w:rPr>
        <w:t xml:space="preserve">, strategi </w:t>
      </w:r>
      <w:proofErr w:type="spellStart"/>
      <w:r w:rsidRPr="002D328D">
        <w:rPr>
          <w:rFonts w:ascii="Times New Roman" w:eastAsia="Calibri" w:hAnsi="Times New Roman" w:cs="Times New Roman"/>
          <w:sz w:val="24"/>
          <w:szCs w:val="24"/>
        </w:rPr>
        <w:t>penerap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lastRenderedPageBreak/>
        <w:t>evalu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ng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ahaman</w:t>
      </w:r>
      <w:proofErr w:type="spellEnd"/>
      <w:r w:rsidRPr="002D328D">
        <w:rPr>
          <w:rFonts w:ascii="Times New Roman" w:eastAsia="Calibri" w:hAnsi="Times New Roman" w:cs="Times New Roman"/>
          <w:sz w:val="24"/>
          <w:szCs w:val="24"/>
        </w:rPr>
        <w:t xml:space="preserve"> guru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kap</w:t>
      </w:r>
      <w:proofErr w:type="spellEnd"/>
      <w:r w:rsidRPr="002D328D">
        <w:rPr>
          <w:rFonts w:ascii="Times New Roman" w:eastAsia="Calibri" w:hAnsi="Times New Roman" w:cs="Times New Roman"/>
          <w:sz w:val="24"/>
          <w:szCs w:val="24"/>
        </w:rPr>
        <w:t xml:space="preserve"> guru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mplementasi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imb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k</w:t>
      </w:r>
      <w:proofErr w:type="spellEnd"/>
      <w:r w:rsidRPr="002D328D">
        <w:rPr>
          <w:rFonts w:ascii="Times New Roman" w:eastAsia="Calibri" w:hAnsi="Times New Roman" w:cs="Times New Roman"/>
          <w:sz w:val="24"/>
          <w:szCs w:val="24"/>
        </w:rPr>
        <w:t>. Faktor-</w:t>
      </w:r>
      <w:proofErr w:type="spellStart"/>
      <w:r w:rsidRPr="002D328D">
        <w:rPr>
          <w:rFonts w:ascii="Times New Roman" w:eastAsia="Calibri" w:hAnsi="Times New Roman" w:cs="Times New Roman"/>
          <w:sz w:val="24"/>
          <w:szCs w:val="24"/>
        </w:rPr>
        <w:t>fakto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pe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entu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fektivitas</w:t>
      </w:r>
      <w:proofErr w:type="spellEnd"/>
      <w:r w:rsidRPr="002D328D">
        <w:rPr>
          <w:rFonts w:ascii="Times New Roman" w:eastAsia="Calibri" w:hAnsi="Times New Roman" w:cs="Times New Roman"/>
          <w:sz w:val="24"/>
          <w:szCs w:val="24"/>
        </w:rPr>
        <w:t xml:space="preserve"> proses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lingku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ment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urut</w:t>
      </w:r>
      <w:proofErr w:type="spellEnd"/>
      <w:r w:rsidRPr="002D328D">
        <w:rPr>
          <w:rFonts w:ascii="Times New Roman" w:eastAsia="Calibri" w:hAnsi="Times New Roman" w:cs="Times New Roman"/>
          <w:sz w:val="24"/>
          <w:szCs w:val="24"/>
        </w:rPr>
        <w:t xml:space="preserve"> Mars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nse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upa</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kemukakan</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Rus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dapat</w:t>
      </w:r>
      <w:proofErr w:type="spellEnd"/>
      <w:r w:rsidRPr="002D328D">
        <w:rPr>
          <w:rFonts w:ascii="Times New Roman" w:eastAsia="Calibri" w:hAnsi="Times New Roman" w:cs="Times New Roman"/>
          <w:sz w:val="24"/>
          <w:szCs w:val="24"/>
        </w:rPr>
        <w:t xml:space="preserve"> lima </w:t>
      </w:r>
      <w:proofErr w:type="spellStart"/>
      <w:r w:rsidRPr="002D328D">
        <w:rPr>
          <w:rFonts w:ascii="Times New Roman" w:eastAsia="Calibri" w:hAnsi="Times New Roman" w:cs="Times New Roman"/>
          <w:sz w:val="24"/>
          <w:szCs w:val="24"/>
        </w:rPr>
        <w:t>elem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ur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engaruh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erhas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mplement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lemen-elem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ipu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uku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a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o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imp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stitu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uku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ama</w:t>
      </w:r>
      <w:proofErr w:type="spellEnd"/>
      <w:r w:rsidRPr="002D328D">
        <w:rPr>
          <w:rFonts w:ascii="Times New Roman" w:eastAsia="Calibri" w:hAnsi="Times New Roman" w:cs="Times New Roman"/>
          <w:sz w:val="24"/>
          <w:szCs w:val="24"/>
        </w:rPr>
        <w:t xml:space="preserve"> guru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labor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adem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oro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s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bje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orang </w:t>
      </w:r>
      <w:proofErr w:type="spellStart"/>
      <w:r w:rsidRPr="002D328D">
        <w:rPr>
          <w:rFonts w:ascii="Times New Roman" w:eastAsia="Calibri" w:hAnsi="Times New Roman" w:cs="Times New Roman"/>
          <w:sz w:val="24"/>
          <w:szCs w:val="24"/>
        </w:rPr>
        <w:t>tu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uku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n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otivas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siapan</w:t>
      </w:r>
      <w:proofErr w:type="spellEnd"/>
      <w:r w:rsidRPr="002D328D">
        <w:rPr>
          <w:rFonts w:ascii="Times New Roman" w:eastAsia="Calibri" w:hAnsi="Times New Roman" w:cs="Times New Roman"/>
          <w:sz w:val="24"/>
          <w:szCs w:val="24"/>
        </w:rPr>
        <w:t xml:space="preserve"> guru </w:t>
      </w:r>
      <w:proofErr w:type="spellStart"/>
      <w:r w:rsidRPr="002D328D">
        <w:rPr>
          <w:rFonts w:ascii="Times New Roman" w:eastAsia="Calibri" w:hAnsi="Times New Roman" w:cs="Times New Roman"/>
          <w:sz w:val="24"/>
          <w:szCs w:val="24"/>
        </w:rPr>
        <w:t>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n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akto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nc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erhas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ks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uku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ih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ja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nda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iptakan</w:t>
      </w:r>
      <w:proofErr w:type="spellEnd"/>
      <w:r w:rsidRPr="002D328D">
        <w:rPr>
          <w:rFonts w:ascii="Times New Roman" w:eastAsia="Calibri" w:hAnsi="Times New Roman" w:cs="Times New Roman"/>
          <w:sz w:val="24"/>
          <w:szCs w:val="24"/>
        </w:rPr>
        <w:t xml:space="preserve"> proses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yang optimal dan </w:t>
      </w:r>
      <w:proofErr w:type="spellStart"/>
      <w:r w:rsidRPr="002D328D">
        <w:rPr>
          <w:rFonts w:ascii="Times New Roman" w:eastAsia="Calibri" w:hAnsi="Times New Roman" w:cs="Times New Roman"/>
          <w:sz w:val="24"/>
          <w:szCs w:val="24"/>
        </w:rPr>
        <w:t>berkelanjutan</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fldChar w:fldCharType="begin" w:fldLock="1"/>
      </w:r>
      <w:r w:rsidRPr="002D328D">
        <w:rPr>
          <w:rFonts w:ascii="Times New Roman" w:eastAsia="Calibri" w:hAnsi="Times New Roman" w:cs="Times New Roman"/>
          <w:sz w:val="24"/>
          <w:szCs w:val="24"/>
        </w:rPr>
        <w:instrText>ADDIN CSL_CITATION {"citationItems":[{"id":"ITEM-1","itemData":{"ISBN":"0854046356","author":[{"dropping-particle":"","family":"Ahmad Muradi","given":"Taufiqurrahman","non-dropping-particle":"","parse-names":false,"suffix":""}],"edition":"Cetakan Ke","editor":[{"dropping-particle":"","family":"Nuraini","given":"","non-dropping-particle":"","parse-names":false,"suffix":""}],"id":"ITEM-1","issued":{"date-parts":[["2021"]]},"publisher":"PT. Rajagrafindo Persada","publisher-place":"Depok","title":"Pengembangan Kurikulum Pembelajaran Bahasa Arab Konsep dan Aplikasi","type":"book"},"locator":"110","uris":["http://www.mendeley.com/documents/?uuid=8107f0fb-8b3d-4744-aaee-0e63c9ee5959"]}],"mendeley":{"formattedCitation":"(Ahmad Muradi, 2021, p. 110)","plainTextFormattedCitation":"(Ahmad Muradi, 2021, p. 110)","previouslyFormattedCitation":"(Ahmad Muradi, 2021, p. 110)"},"properties":{"noteIndex":0},"schema":"https://github.com/citation-style-language/schema/raw/master/csl-citation.json"}</w:instrText>
      </w:r>
      <w:r w:rsidRPr="002D328D">
        <w:rPr>
          <w:rFonts w:ascii="Times New Roman" w:eastAsia="Calibri" w:hAnsi="Times New Roman" w:cs="Times New Roman"/>
          <w:sz w:val="24"/>
          <w:szCs w:val="24"/>
        </w:rPr>
        <w:fldChar w:fldCharType="separate"/>
      </w:r>
      <w:r w:rsidRPr="002D328D">
        <w:rPr>
          <w:rFonts w:ascii="Times New Roman" w:eastAsia="Calibri" w:hAnsi="Times New Roman" w:cs="Times New Roman"/>
          <w:noProof/>
          <w:sz w:val="24"/>
          <w:szCs w:val="24"/>
        </w:rPr>
        <w:t>(Ahmad Muradi, 2021, p. 110)</w:t>
      </w:r>
      <w:r w:rsidRPr="002D328D">
        <w:rPr>
          <w:rFonts w:ascii="Times New Roman" w:eastAsia="Calibri" w:hAnsi="Times New Roman" w:cs="Times New Roman"/>
          <w:sz w:val="24"/>
          <w:szCs w:val="24"/>
        </w:rPr>
        <w:fldChar w:fldCharType="end"/>
      </w:r>
      <w:r w:rsidRPr="002D328D">
        <w:rPr>
          <w:rFonts w:ascii="Times New Roman" w:eastAsia="Calibri" w:hAnsi="Times New Roman" w:cs="Times New Roman"/>
          <w:sz w:val="24"/>
          <w:szCs w:val="24"/>
        </w:rPr>
        <w:t>.</w:t>
      </w:r>
    </w:p>
    <w:p w14:paraId="6F38235E"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d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yelenggar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insip</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rosedu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enca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mplement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valuas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anajemen</w:t>
      </w:r>
      <w:proofErr w:type="spellEnd"/>
      <w:r w:rsidRPr="002D328D">
        <w:rPr>
          <w:rFonts w:ascii="Times New Roman" w:eastAsia="Calibri" w:hAnsi="Times New Roman" w:cs="Times New Roman"/>
          <w:sz w:val="24"/>
          <w:szCs w:val="24"/>
        </w:rPr>
        <w:t xml:space="preserve"> program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mas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yang </w:t>
      </w:r>
      <w:proofErr w:type="spellStart"/>
      <w:r w:rsidRPr="002D328D">
        <w:rPr>
          <w:rFonts w:ascii="Times New Roman" w:eastAsia="Calibri" w:hAnsi="Times New Roman" w:cs="Times New Roman"/>
          <w:sz w:val="24"/>
          <w:szCs w:val="24"/>
        </w:rPr>
        <w:t>mengemba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dasar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truktu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ma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valu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ibatkan</w:t>
      </w:r>
      <w:proofErr w:type="spellEnd"/>
      <w:r w:rsidRPr="002D328D">
        <w:rPr>
          <w:rFonts w:ascii="Times New Roman" w:eastAsia="Calibri" w:hAnsi="Times New Roman" w:cs="Times New Roman"/>
          <w:sz w:val="24"/>
          <w:szCs w:val="24"/>
        </w:rPr>
        <w:t xml:space="preserve"> internal dan </w:t>
      </w:r>
      <w:proofErr w:type="spellStart"/>
      <w:r w:rsidRPr="002D328D">
        <w:rPr>
          <w:rFonts w:ascii="Times New Roman" w:eastAsia="Calibri" w:hAnsi="Times New Roman" w:cs="Times New Roman"/>
          <w:sz w:val="24"/>
          <w:szCs w:val="24"/>
        </w:rPr>
        <w:t>ekstern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laku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identifi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ebih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lema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ir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yang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sah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gabu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ek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lafi</w:t>
      </w:r>
      <w:proofErr w:type="spellEnd"/>
      <w:r w:rsidRPr="002D328D">
        <w:rPr>
          <w:rFonts w:ascii="Times New Roman" w:eastAsia="Calibri" w:hAnsi="Times New Roman" w:cs="Times New Roman"/>
          <w:sz w:val="24"/>
          <w:szCs w:val="24"/>
        </w:rPr>
        <w:t xml:space="preserve"> dan modern. Faktor-</w:t>
      </w:r>
      <w:proofErr w:type="spellStart"/>
      <w:r w:rsidRPr="002D328D">
        <w:rPr>
          <w:rFonts w:ascii="Times New Roman" w:eastAsia="Calibri" w:hAnsi="Times New Roman" w:cs="Times New Roman"/>
          <w:sz w:val="24"/>
          <w:szCs w:val="24"/>
        </w:rPr>
        <w:t>faktor</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mengaruh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mplement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urut</w:t>
      </w:r>
      <w:proofErr w:type="spellEnd"/>
      <w:r w:rsidRPr="002D328D">
        <w:rPr>
          <w:rFonts w:ascii="Times New Roman" w:eastAsia="Calibri" w:hAnsi="Times New Roman" w:cs="Times New Roman"/>
          <w:sz w:val="24"/>
          <w:szCs w:val="24"/>
        </w:rPr>
        <w:t xml:space="preserve"> Hasan dan Mars, </w:t>
      </w:r>
      <w:proofErr w:type="spellStart"/>
      <w:r w:rsidRPr="002D328D">
        <w:rPr>
          <w:rFonts w:ascii="Times New Roman" w:eastAsia="Calibri" w:hAnsi="Times New Roman" w:cs="Times New Roman"/>
          <w:sz w:val="24"/>
          <w:szCs w:val="24"/>
        </w:rPr>
        <w:t>melib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su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erap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petensi</w:t>
      </w:r>
      <w:proofErr w:type="spellEnd"/>
      <w:r w:rsidRPr="002D328D">
        <w:rPr>
          <w:rFonts w:ascii="Times New Roman" w:eastAsia="Calibri" w:hAnsi="Times New Roman" w:cs="Times New Roman"/>
          <w:sz w:val="24"/>
          <w:szCs w:val="24"/>
        </w:rPr>
        <w:t xml:space="preserve"> guru, </w:t>
      </w:r>
      <w:proofErr w:type="spellStart"/>
      <w:r w:rsidRPr="002D328D">
        <w:rPr>
          <w:rFonts w:ascii="Times New Roman" w:eastAsia="Calibri" w:hAnsi="Times New Roman" w:cs="Times New Roman"/>
          <w:sz w:val="24"/>
          <w:szCs w:val="24"/>
        </w:rPr>
        <w:t>sik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dukungan</w:t>
      </w:r>
      <w:proofErr w:type="spellEnd"/>
      <w:r w:rsidRPr="002D328D">
        <w:rPr>
          <w:rFonts w:ascii="Times New Roman" w:eastAsia="Calibri" w:hAnsi="Times New Roman" w:cs="Times New Roman"/>
          <w:sz w:val="24"/>
          <w:szCs w:val="24"/>
        </w:rPr>
        <w:t xml:space="preserve"> internal dan </w:t>
      </w:r>
      <w:proofErr w:type="spellStart"/>
      <w:r w:rsidRPr="002D328D">
        <w:rPr>
          <w:rFonts w:ascii="Times New Roman" w:eastAsia="Calibri" w:hAnsi="Times New Roman" w:cs="Times New Roman"/>
          <w:sz w:val="24"/>
          <w:szCs w:val="24"/>
        </w:rPr>
        <w:t>eksternal</w:t>
      </w:r>
      <w:proofErr w:type="spellEnd"/>
      <w:r w:rsidRPr="002D328D">
        <w:rPr>
          <w:rFonts w:ascii="Times New Roman" w:eastAsia="Calibri" w:hAnsi="Times New Roman" w:cs="Times New Roman"/>
          <w:sz w:val="24"/>
          <w:szCs w:val="24"/>
        </w:rPr>
        <w:t>.</w:t>
      </w:r>
    </w:p>
    <w:p w14:paraId="57B1BF30"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enting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Islam yang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ungkapkan</w:t>
      </w:r>
      <w:proofErr w:type="spellEnd"/>
      <w:r w:rsidRPr="002D328D">
        <w:rPr>
          <w:rFonts w:ascii="Times New Roman" w:eastAsia="Calibri" w:hAnsi="Times New Roman" w:cs="Times New Roman"/>
          <w:sz w:val="24"/>
          <w:szCs w:val="24"/>
        </w:rPr>
        <w:t xml:space="preserve"> oleh Asna Andriani,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simpu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alu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berap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w:t>
      </w:r>
    </w:p>
    <w:p w14:paraId="59007FF5" w14:textId="77777777" w:rsidR="002D328D" w:rsidRPr="002D328D" w:rsidRDefault="002D328D" w:rsidP="002D328D">
      <w:pPr>
        <w:numPr>
          <w:ilvl w:val="0"/>
          <w:numId w:val="33"/>
        </w:numPr>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utent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Islam, </w:t>
      </w:r>
      <w:proofErr w:type="spellStart"/>
      <w:r w:rsidRPr="002D328D">
        <w:rPr>
          <w:rFonts w:ascii="Times New Roman" w:eastAsia="Calibri" w:hAnsi="Times New Roman" w:cs="Times New Roman"/>
          <w:sz w:val="24"/>
          <w:szCs w:val="24"/>
        </w:rPr>
        <w:t>yaitu</w:t>
      </w:r>
      <w:proofErr w:type="spellEnd"/>
      <w:r w:rsidRPr="002D328D">
        <w:rPr>
          <w:rFonts w:ascii="Times New Roman" w:eastAsia="Calibri" w:hAnsi="Times New Roman" w:cs="Times New Roman"/>
          <w:sz w:val="24"/>
          <w:szCs w:val="24"/>
        </w:rPr>
        <w:t xml:space="preserve"> Al-Qur’an dan Hadis, </w:t>
      </w:r>
      <w:proofErr w:type="spellStart"/>
      <w:r w:rsidRPr="002D328D">
        <w:rPr>
          <w:rFonts w:ascii="Times New Roman" w:eastAsia="Calibri" w:hAnsi="Times New Roman" w:cs="Times New Roman"/>
          <w:sz w:val="24"/>
          <w:szCs w:val="24"/>
        </w:rPr>
        <w:t>menggu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nt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jadik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kai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w:t>
      </w:r>
    </w:p>
    <w:p w14:paraId="0339CCF3" w14:textId="77777777" w:rsidR="002D328D" w:rsidRPr="002D328D" w:rsidRDefault="002D328D" w:rsidP="002D328D">
      <w:pPr>
        <w:numPr>
          <w:ilvl w:val="0"/>
          <w:numId w:val="33"/>
        </w:numPr>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enuli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kitab </w:t>
      </w:r>
      <w:proofErr w:type="spellStart"/>
      <w:r w:rsidRPr="002D328D">
        <w:rPr>
          <w:rFonts w:ascii="Times New Roman" w:eastAsia="Calibri" w:hAnsi="Times New Roman" w:cs="Times New Roman"/>
          <w:sz w:val="24"/>
          <w:szCs w:val="24"/>
        </w:rPr>
        <w:t>karya</w:t>
      </w:r>
      <w:proofErr w:type="spellEnd"/>
      <w:r w:rsidRPr="002D328D">
        <w:rPr>
          <w:rFonts w:ascii="Times New Roman" w:eastAsia="Calibri" w:hAnsi="Times New Roman" w:cs="Times New Roman"/>
          <w:sz w:val="24"/>
          <w:szCs w:val="24"/>
        </w:rPr>
        <w:t xml:space="preserve"> ulama </w:t>
      </w:r>
      <w:proofErr w:type="spellStart"/>
      <w:r w:rsidRPr="002D328D">
        <w:rPr>
          <w:rFonts w:ascii="Times New Roman" w:eastAsia="Calibri" w:hAnsi="Times New Roman" w:cs="Times New Roman"/>
          <w:sz w:val="24"/>
          <w:szCs w:val="24"/>
        </w:rPr>
        <w:t>bes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id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ikih</w:t>
      </w:r>
      <w:proofErr w:type="spellEnd"/>
      <w:r w:rsidRPr="002D328D">
        <w:rPr>
          <w:rFonts w:ascii="Times New Roman" w:eastAsia="Calibri" w:hAnsi="Times New Roman" w:cs="Times New Roman"/>
          <w:sz w:val="24"/>
          <w:szCs w:val="24"/>
        </w:rPr>
        <w:t xml:space="preserve">, tafsir, </w:t>
      </w:r>
      <w:proofErr w:type="spellStart"/>
      <w:r w:rsidRPr="002D328D">
        <w:rPr>
          <w:rFonts w:ascii="Times New Roman" w:eastAsia="Calibri" w:hAnsi="Times New Roman" w:cs="Times New Roman"/>
          <w:sz w:val="24"/>
          <w:szCs w:val="24"/>
        </w:rPr>
        <w:t>aki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sawuf</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had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laku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enunjuk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ubu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r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nt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dan </w:t>
      </w:r>
      <w:proofErr w:type="spellStart"/>
      <w:r w:rsidRPr="002D328D">
        <w:rPr>
          <w:rFonts w:ascii="Times New Roman" w:eastAsia="Calibri" w:hAnsi="Times New Roman" w:cs="Times New Roman"/>
          <w:sz w:val="24"/>
          <w:szCs w:val="24"/>
        </w:rPr>
        <w:t>pemikiran</w:t>
      </w:r>
      <w:proofErr w:type="spellEnd"/>
      <w:r w:rsidRPr="002D328D">
        <w:rPr>
          <w:rFonts w:ascii="Times New Roman" w:eastAsia="Calibri" w:hAnsi="Times New Roman" w:cs="Times New Roman"/>
          <w:sz w:val="24"/>
          <w:szCs w:val="24"/>
        </w:rPr>
        <w:t xml:space="preserve"> Islam.</w:t>
      </w:r>
    </w:p>
    <w:p w14:paraId="5B782BD1" w14:textId="77777777" w:rsidR="002D328D" w:rsidRPr="002D328D" w:rsidRDefault="002D328D" w:rsidP="002D328D">
      <w:pPr>
        <w:numPr>
          <w:ilvl w:val="0"/>
          <w:numId w:val="33"/>
        </w:numPr>
        <w:contextualSpacing/>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Kajian </w:t>
      </w:r>
      <w:proofErr w:type="spellStart"/>
      <w:r w:rsidRPr="002D328D">
        <w:rPr>
          <w:rFonts w:ascii="Times New Roman" w:eastAsia="Calibri" w:hAnsi="Times New Roman" w:cs="Times New Roman"/>
          <w:sz w:val="24"/>
          <w:szCs w:val="24"/>
        </w:rPr>
        <w:t>ilm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isla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angg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eb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kual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i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ujuk</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liter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rujukan</w:t>
      </w:r>
      <w:proofErr w:type="spellEnd"/>
      <w:r w:rsidRPr="002D328D">
        <w:rPr>
          <w:rFonts w:ascii="Times New Roman" w:eastAsia="Calibri" w:hAnsi="Times New Roman" w:cs="Times New Roman"/>
          <w:sz w:val="24"/>
          <w:szCs w:val="24"/>
        </w:rPr>
        <w:t>.</w:t>
      </w:r>
    </w:p>
    <w:p w14:paraId="2C35CAD8" w14:textId="77777777" w:rsidR="002D328D" w:rsidRPr="002D328D" w:rsidRDefault="002D328D" w:rsidP="002D328D">
      <w:pPr>
        <w:numPr>
          <w:ilvl w:val="0"/>
          <w:numId w:val="33"/>
        </w:numPr>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Real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ukt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lmuw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sli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ntempor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utama</w:t>
      </w:r>
      <w:proofErr w:type="spellEnd"/>
      <w:r w:rsidRPr="002D328D">
        <w:rPr>
          <w:rFonts w:ascii="Times New Roman" w:eastAsia="Calibri" w:hAnsi="Times New Roman" w:cs="Times New Roman"/>
          <w:sz w:val="24"/>
          <w:szCs w:val="24"/>
        </w:rPr>
        <w:t xml:space="preserve"> di Indonesia, </w:t>
      </w:r>
      <w:proofErr w:type="spellStart"/>
      <w:r w:rsidRPr="002D328D">
        <w:rPr>
          <w:rFonts w:ascii="Times New Roman" w:eastAsia="Calibri" w:hAnsi="Times New Roman" w:cs="Times New Roman"/>
          <w:sz w:val="24"/>
          <w:szCs w:val="24"/>
        </w:rPr>
        <w:t>semak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tarik</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stu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lm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isla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s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w:t>
      </w:r>
    </w:p>
    <w:p w14:paraId="26B389C0"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Gaga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up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sampaikan</w:t>
      </w:r>
      <w:proofErr w:type="spellEnd"/>
      <w:r w:rsidRPr="002D328D">
        <w:rPr>
          <w:rFonts w:ascii="Times New Roman" w:eastAsia="Calibri" w:hAnsi="Times New Roman" w:cs="Times New Roman"/>
          <w:sz w:val="24"/>
          <w:szCs w:val="24"/>
        </w:rPr>
        <w:t xml:space="preserve"> oleh Ubaid </w:t>
      </w:r>
      <w:proofErr w:type="spellStart"/>
      <w:r w:rsidRPr="002D328D">
        <w:rPr>
          <w:rFonts w:ascii="Times New Roman" w:eastAsia="Calibri" w:hAnsi="Times New Roman" w:cs="Times New Roman"/>
          <w:sz w:val="24"/>
          <w:szCs w:val="24"/>
        </w:rPr>
        <w:t>Ridho</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ya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ahi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erup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yar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ti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dividu</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mpelaj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tudi</w:t>
      </w:r>
      <w:proofErr w:type="spellEnd"/>
      <w:r w:rsidRPr="002D328D">
        <w:rPr>
          <w:rFonts w:ascii="Times New Roman" w:eastAsia="Calibri" w:hAnsi="Times New Roman" w:cs="Times New Roman"/>
          <w:sz w:val="24"/>
          <w:szCs w:val="24"/>
        </w:rPr>
        <w:t xml:space="preserve"> Islam. </w:t>
      </w:r>
      <w:proofErr w:type="spellStart"/>
      <w:r w:rsidRPr="002D328D">
        <w:rPr>
          <w:rFonts w:ascii="Times New Roman" w:eastAsia="Calibri" w:hAnsi="Times New Roman" w:cs="Times New Roman"/>
          <w:sz w:val="24"/>
          <w:szCs w:val="24"/>
        </w:rPr>
        <w:t>Realit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t>mencermin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nyak</w:t>
      </w:r>
      <w:proofErr w:type="spellEnd"/>
      <w:r w:rsidRPr="002D328D">
        <w:rPr>
          <w:rFonts w:ascii="Times New Roman" w:eastAsia="Calibri" w:hAnsi="Times New Roman" w:cs="Times New Roman"/>
          <w:sz w:val="24"/>
          <w:szCs w:val="24"/>
        </w:rPr>
        <w:t xml:space="preserve"> orang </w:t>
      </w:r>
      <w:proofErr w:type="spellStart"/>
      <w:r w:rsidRPr="002D328D">
        <w:rPr>
          <w:rFonts w:ascii="Times New Roman" w:eastAsia="Calibri" w:hAnsi="Times New Roman" w:cs="Times New Roman"/>
          <w:sz w:val="24"/>
          <w:szCs w:val="24"/>
        </w:rPr>
        <w:t>memil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gur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ng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sis</w:t>
      </w:r>
      <w:proofErr w:type="spellEnd"/>
      <w:r w:rsidRPr="002D328D">
        <w:rPr>
          <w:rFonts w:ascii="Times New Roman" w:eastAsia="Calibri" w:hAnsi="Times New Roman" w:cs="Times New Roman"/>
          <w:sz w:val="24"/>
          <w:szCs w:val="24"/>
        </w:rPr>
        <w:t xml:space="preserve"> Islam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perole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tah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mum</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ilmu</w:t>
      </w:r>
      <w:proofErr w:type="spellEnd"/>
      <w:r w:rsidRPr="002D328D">
        <w:rPr>
          <w:rFonts w:ascii="Times New Roman" w:eastAsia="Calibri" w:hAnsi="Times New Roman" w:cs="Times New Roman"/>
          <w:sz w:val="24"/>
          <w:szCs w:val="24"/>
        </w:rPr>
        <w:t xml:space="preserve"> agama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samaan</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fldChar w:fldCharType="begin" w:fldLock="1"/>
      </w:r>
      <w:r w:rsidRPr="002D328D">
        <w:rPr>
          <w:rFonts w:ascii="Times New Roman" w:eastAsia="Calibri" w:hAnsi="Times New Roman" w:cs="Times New Roman"/>
          <w:sz w:val="24"/>
          <w:szCs w:val="24"/>
        </w:rPr>
        <w:instrText>ADDIN CSL_CITATION {"citationItems":[{"id":"ITEM-1","itemData":{"DOI":"10.47783/jurpendigu.v2i2.232","abstract":"Bahasa Arab bukanlah hal yang asing bagi umat Islam. Banyak kaum muslimin yang mempelajari bahasa Arab mulai dari pendidikan pra sekolah hingga perguruan tinggi. Secara umum, tujuan belajar bahasa Arab adalah untuk memahami Al-Qur?an dan Hadits. Sebab, untuk memahami kedunya mutlak dibutuhkan kemampuan memahami bahasa Arab. Selain itu, untuk menanggapi keksyukukan dalam ibadah juga mengahajatkan kepada pengetahuan terhadap makna yang terkandung dalam bacaan- bacaan dalam ibadah. Bahasa ini digunakan secara resmi oleh kurang lebih 20 negara. Alasan lainnya karena bahasa Arab adalah bahasa kitab suci dan tuntunan agama umat Islam sedunia, maka tentu saja ia merupakan bahasa yang paling besar signifikansinya bagi milyaran muslim sedunia, baik yang berkebangsaan Arab maupun bukan Arab. Bahasa Arab selain sebagai bahasa lisan, ia juga bahasa tulisan. Bahasa tulisan inilah yang telah membangun tradisi ilmiah di kalangan umat islam. Secara historis dapat dibuktikan melalui karya-karya fenomental ulamaulama di berbagai bidang; di bidang tafsir, hadits, fiqih, aqidah dan di bidang ilmu-ilmu keislaman yang lainnya, tertulis dalam bahasa Arab. Karena sumber-sumber asli ajaran Islam dan ilmu- ilmu keislaman tertulis dalam bahasa Arab, maka sangatlah penting bagi umat islam terutama kalangan ilmuan atau akademisi muslim untuk mempelajari dan memahami serta menguasai bahasa Arab dalam pengembangan pendidikan Islam.","author":[{"dropping-particle":"","family":"Novita Sari Nasution","given":"Lahmuddin Lubis","non-dropping-particle":"","parse-names":false,"suffix":""}],"container-title":"Jurnal Simki Pedagogia","id":"ITEM-1","issue":"1","issued":{"date-parts":[["2023"]]},"page":"181-191","title":"Urgensi Pembelajaran Bahasa Arab dalam Pendidikan Islam","type":"article-journal","volume":"6"},"locator":"187-188","uris":["http://www.mendeley.com/documents/?uuid=fb046527-6fcf-442e-b101-01ded583068c","http://www.mendeley.com/documents/?uuid=d8152878-4c1b-4194-b55a-3290f8fab1d0"]}],"mendeley":{"formattedCitation":"(Novita Sari Nasution, 2023, pp. 187–188)","plainTextFormattedCitation":"(Novita Sari Nasution, 2023, pp. 187–188)","previouslyFormattedCitation":"(Novita Sari Nasution, 2023, pp. 187–188)"},"properties":{"noteIndex":0},"schema":"https://github.com/citation-style-language/schema/raw/master/csl-citation.json"}</w:instrText>
      </w:r>
      <w:r w:rsidRPr="002D328D">
        <w:rPr>
          <w:rFonts w:ascii="Times New Roman" w:eastAsia="Calibri" w:hAnsi="Times New Roman" w:cs="Times New Roman"/>
          <w:sz w:val="24"/>
          <w:szCs w:val="24"/>
        </w:rPr>
        <w:fldChar w:fldCharType="separate"/>
      </w:r>
      <w:r w:rsidRPr="002D328D">
        <w:rPr>
          <w:rFonts w:ascii="Times New Roman" w:eastAsia="Calibri" w:hAnsi="Times New Roman" w:cs="Times New Roman"/>
          <w:noProof/>
          <w:sz w:val="24"/>
          <w:szCs w:val="24"/>
        </w:rPr>
        <w:t>(Novita Sari Nasution, 2023, pp. 187–188)</w:t>
      </w:r>
      <w:r w:rsidRPr="002D328D">
        <w:rPr>
          <w:rFonts w:ascii="Times New Roman" w:eastAsia="Calibri" w:hAnsi="Times New Roman" w:cs="Times New Roman"/>
          <w:sz w:val="24"/>
          <w:szCs w:val="24"/>
        </w:rPr>
        <w:fldChar w:fldCharType="end"/>
      </w:r>
      <w:r w:rsidRPr="002D328D">
        <w:rPr>
          <w:rFonts w:ascii="Times New Roman" w:eastAsia="Calibri" w:hAnsi="Times New Roman" w:cs="Times New Roman"/>
          <w:sz w:val="24"/>
          <w:szCs w:val="24"/>
        </w:rPr>
        <w:t>.</w:t>
      </w:r>
    </w:p>
    <w:p w14:paraId="50B856F4"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Bahasa Arab </w:t>
      </w:r>
      <w:proofErr w:type="spellStart"/>
      <w:r w:rsidRPr="002D328D">
        <w:rPr>
          <w:rFonts w:ascii="Times New Roman" w:eastAsia="Calibri" w:hAnsi="Times New Roman" w:cs="Times New Roman"/>
          <w:sz w:val="24"/>
          <w:szCs w:val="24"/>
        </w:rPr>
        <w:t>memeg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an</w:t>
      </w:r>
      <w:proofErr w:type="spellEnd"/>
      <w:r w:rsidRPr="002D328D">
        <w:rPr>
          <w:rFonts w:ascii="Times New Roman" w:eastAsia="Calibri" w:hAnsi="Times New Roman" w:cs="Times New Roman"/>
          <w:sz w:val="24"/>
          <w:szCs w:val="24"/>
        </w:rPr>
        <w:t xml:space="preserve"> yang sangat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ntek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ksplor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lastRenderedPageBreak/>
        <w:t>ilmu</w:t>
      </w:r>
      <w:proofErr w:type="spellEnd"/>
      <w:r w:rsidRPr="002D328D">
        <w:rPr>
          <w:rFonts w:ascii="Times New Roman" w:eastAsia="Calibri" w:hAnsi="Times New Roman" w:cs="Times New Roman"/>
          <w:sz w:val="24"/>
          <w:szCs w:val="24"/>
        </w:rPr>
        <w:t xml:space="preserve"> agama. </w:t>
      </w:r>
      <w:proofErr w:type="spellStart"/>
      <w:r w:rsidRPr="002D328D">
        <w:rPr>
          <w:rFonts w:ascii="Times New Roman" w:eastAsia="Calibri" w:hAnsi="Times New Roman" w:cs="Times New Roman"/>
          <w:sz w:val="24"/>
          <w:szCs w:val="24"/>
        </w:rPr>
        <w:t>Ilmu</w:t>
      </w:r>
      <w:proofErr w:type="spellEnd"/>
      <w:r w:rsidRPr="002D328D">
        <w:rPr>
          <w:rFonts w:ascii="Times New Roman" w:eastAsia="Calibri" w:hAnsi="Times New Roman" w:cs="Times New Roman"/>
          <w:sz w:val="24"/>
          <w:szCs w:val="24"/>
        </w:rPr>
        <w:t xml:space="preserve"> agama </w:t>
      </w:r>
      <w:proofErr w:type="spellStart"/>
      <w:r w:rsidRPr="002D328D">
        <w:rPr>
          <w:rFonts w:ascii="Times New Roman" w:eastAsia="Calibri" w:hAnsi="Times New Roman" w:cs="Times New Roman"/>
          <w:sz w:val="24"/>
          <w:szCs w:val="24"/>
        </w:rPr>
        <w:t>diangg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ond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hidup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ti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divid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mas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sah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e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hlak</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rmanfa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mua</w:t>
      </w:r>
      <w:proofErr w:type="spellEnd"/>
      <w:r w:rsidRPr="002D328D">
        <w:rPr>
          <w:rFonts w:ascii="Times New Roman" w:eastAsia="Calibri" w:hAnsi="Times New Roman" w:cs="Times New Roman"/>
          <w:sz w:val="24"/>
          <w:szCs w:val="24"/>
        </w:rPr>
        <w:t xml:space="preserve"> orang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ahami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mp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dunia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dijelas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ikut</w:t>
      </w:r>
      <w:proofErr w:type="spellEnd"/>
      <w:r w:rsidRPr="002D328D">
        <w:rPr>
          <w:rFonts w:ascii="Times New Roman" w:eastAsia="Calibri" w:hAnsi="Times New Roman" w:cs="Times New Roman"/>
          <w:sz w:val="24"/>
          <w:szCs w:val="24"/>
        </w:rPr>
        <w:t>:</w:t>
      </w:r>
    </w:p>
    <w:p w14:paraId="4AEC9E10" w14:textId="77777777" w:rsidR="002D328D" w:rsidRPr="002D328D" w:rsidRDefault="002D328D" w:rsidP="002D328D">
      <w:pPr>
        <w:numPr>
          <w:ilvl w:val="0"/>
          <w:numId w:val="34"/>
        </w:numPr>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Memudah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aha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lm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tahuan</w:t>
      </w:r>
      <w:proofErr w:type="spellEnd"/>
      <w:r w:rsidRPr="002D328D">
        <w:rPr>
          <w:rFonts w:ascii="Times New Roman" w:eastAsia="Calibri" w:hAnsi="Times New Roman" w:cs="Times New Roman"/>
          <w:sz w:val="24"/>
          <w:szCs w:val="24"/>
        </w:rPr>
        <w:t xml:space="preserve">. Islam </w:t>
      </w:r>
      <w:proofErr w:type="spellStart"/>
      <w:r w:rsidRPr="002D328D">
        <w:rPr>
          <w:rFonts w:ascii="Times New Roman" w:eastAsia="Calibri" w:hAnsi="Times New Roman" w:cs="Times New Roman"/>
          <w:sz w:val="24"/>
          <w:szCs w:val="24"/>
        </w:rPr>
        <w:t>menegas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ting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pe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ilm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alu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ac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mana</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ercant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firman</w:t>
      </w:r>
      <w:proofErr w:type="spellEnd"/>
      <w:r w:rsidRPr="002D328D">
        <w:rPr>
          <w:rFonts w:ascii="Times New Roman" w:eastAsia="Calibri" w:hAnsi="Times New Roman" w:cs="Times New Roman"/>
          <w:sz w:val="24"/>
          <w:szCs w:val="24"/>
        </w:rPr>
        <w:t xml:space="preserve"> Allah SWT, </w:t>
      </w:r>
      <w:r w:rsidRPr="002D328D">
        <w:rPr>
          <w:rFonts w:ascii="Times New Roman" w:eastAsia="Calibri" w:hAnsi="Times New Roman" w:cs="Times New Roman"/>
          <w:i/>
          <w:iCs/>
          <w:sz w:val="24"/>
          <w:szCs w:val="24"/>
        </w:rPr>
        <w:t>“</w:t>
      </w:r>
      <w:proofErr w:type="spellStart"/>
      <w:r w:rsidRPr="002D328D">
        <w:rPr>
          <w:rFonts w:ascii="Times New Roman" w:eastAsia="Calibri" w:hAnsi="Times New Roman" w:cs="Times New Roman"/>
          <w:i/>
          <w:iCs/>
          <w:sz w:val="24"/>
          <w:szCs w:val="24"/>
        </w:rPr>
        <w:t>Bacalah</w:t>
      </w:r>
      <w:proofErr w:type="spellEnd"/>
      <w:r w:rsidRPr="002D328D">
        <w:rPr>
          <w:rFonts w:ascii="Times New Roman" w:eastAsia="Calibri" w:hAnsi="Times New Roman" w:cs="Times New Roman"/>
          <w:i/>
          <w:iCs/>
          <w:sz w:val="24"/>
          <w:szCs w:val="24"/>
        </w:rPr>
        <w:t xml:space="preserve"> </w:t>
      </w:r>
      <w:proofErr w:type="spellStart"/>
      <w:r w:rsidRPr="002D328D">
        <w:rPr>
          <w:rFonts w:ascii="Times New Roman" w:eastAsia="Calibri" w:hAnsi="Times New Roman" w:cs="Times New Roman"/>
          <w:i/>
          <w:iCs/>
          <w:sz w:val="24"/>
          <w:szCs w:val="24"/>
        </w:rPr>
        <w:t>dengan</w:t>
      </w:r>
      <w:proofErr w:type="spellEnd"/>
      <w:r w:rsidRPr="002D328D">
        <w:rPr>
          <w:rFonts w:ascii="Times New Roman" w:eastAsia="Calibri" w:hAnsi="Times New Roman" w:cs="Times New Roman"/>
          <w:i/>
          <w:iCs/>
          <w:sz w:val="24"/>
          <w:szCs w:val="24"/>
        </w:rPr>
        <w:t xml:space="preserve"> nama Rabb-mu yang </w:t>
      </w:r>
      <w:proofErr w:type="spellStart"/>
      <w:r w:rsidRPr="002D328D">
        <w:rPr>
          <w:rFonts w:ascii="Times New Roman" w:eastAsia="Calibri" w:hAnsi="Times New Roman" w:cs="Times New Roman"/>
          <w:i/>
          <w:iCs/>
          <w:sz w:val="24"/>
          <w:szCs w:val="24"/>
        </w:rPr>
        <w:t>menciptakan</w:t>
      </w:r>
      <w:proofErr w:type="spellEnd"/>
      <w:r w:rsidRPr="002D328D">
        <w:rPr>
          <w:rFonts w:ascii="Times New Roman" w:eastAsia="Calibri" w:hAnsi="Times New Roman" w:cs="Times New Roman"/>
          <w:i/>
          <w:iCs/>
          <w:sz w:val="24"/>
          <w:szCs w:val="24"/>
        </w:rPr>
        <w:t>”</w:t>
      </w:r>
      <w:r w:rsidRPr="002D328D">
        <w:rPr>
          <w:rFonts w:ascii="Times New Roman" w:eastAsia="Calibri" w:hAnsi="Times New Roman" w:cs="Times New Roman"/>
          <w:sz w:val="24"/>
          <w:szCs w:val="24"/>
        </w:rPr>
        <w:t xml:space="preserve"> (QS. Al-‘</w:t>
      </w:r>
      <w:proofErr w:type="spellStart"/>
      <w:r w:rsidRPr="002D328D">
        <w:rPr>
          <w:rFonts w:ascii="Times New Roman" w:eastAsia="Calibri" w:hAnsi="Times New Roman" w:cs="Times New Roman"/>
          <w:sz w:val="24"/>
          <w:szCs w:val="24"/>
        </w:rPr>
        <w:t>Alaq</w:t>
      </w:r>
      <w:proofErr w:type="spellEnd"/>
      <w:r w:rsidRPr="002D328D">
        <w:rPr>
          <w:rFonts w:ascii="Times New Roman" w:eastAsia="Calibri" w:hAnsi="Times New Roman" w:cs="Times New Roman"/>
          <w:sz w:val="24"/>
          <w:szCs w:val="24"/>
        </w:rPr>
        <w:t xml:space="preserve">: 1).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seseor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perole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lm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tahu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rmanfa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husu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ri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ndiri</w:t>
      </w:r>
      <w:proofErr w:type="spellEnd"/>
      <w:r w:rsidRPr="002D328D">
        <w:rPr>
          <w:rFonts w:ascii="Times New Roman" w:eastAsia="Calibri" w:hAnsi="Times New Roman" w:cs="Times New Roman"/>
          <w:sz w:val="24"/>
          <w:szCs w:val="24"/>
        </w:rPr>
        <w:t>.</w:t>
      </w:r>
    </w:p>
    <w:p w14:paraId="7278BA54" w14:textId="77777777" w:rsidR="002D328D" w:rsidRPr="002D328D" w:rsidRDefault="002D328D" w:rsidP="002D328D">
      <w:pPr>
        <w:numPr>
          <w:ilvl w:val="0"/>
          <w:numId w:val="34"/>
        </w:numPr>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Meningk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a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pikir</w:t>
      </w:r>
      <w:proofErr w:type="spellEnd"/>
      <w:r w:rsidRPr="002D328D">
        <w:rPr>
          <w:rFonts w:ascii="Times New Roman" w:eastAsia="Calibri" w:hAnsi="Times New Roman" w:cs="Times New Roman"/>
          <w:sz w:val="24"/>
          <w:szCs w:val="24"/>
        </w:rPr>
        <w:t xml:space="preserve">. Umar bin </w:t>
      </w:r>
      <w:proofErr w:type="spellStart"/>
      <w:r w:rsidRPr="002D328D">
        <w:rPr>
          <w:rFonts w:ascii="Times New Roman" w:eastAsia="Calibri" w:hAnsi="Times New Roman" w:cs="Times New Roman"/>
          <w:sz w:val="24"/>
          <w:szCs w:val="24"/>
        </w:rPr>
        <w:t>Khatab</w:t>
      </w:r>
      <w:proofErr w:type="spellEnd"/>
      <w:r w:rsidRPr="002D328D">
        <w:rPr>
          <w:rFonts w:ascii="Times New Roman" w:eastAsia="Calibri" w:hAnsi="Times New Roman" w:cs="Times New Roman"/>
          <w:sz w:val="24"/>
          <w:szCs w:val="24"/>
        </w:rPr>
        <w:t xml:space="preserve">, salah </w:t>
      </w:r>
      <w:proofErr w:type="spellStart"/>
      <w:r w:rsidRPr="002D328D">
        <w:rPr>
          <w:rFonts w:ascii="Times New Roman" w:eastAsia="Calibri" w:hAnsi="Times New Roman" w:cs="Times New Roman"/>
          <w:sz w:val="24"/>
          <w:szCs w:val="24"/>
        </w:rPr>
        <w:t>sa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habat</w:t>
      </w:r>
      <w:proofErr w:type="spellEnd"/>
      <w:r w:rsidRPr="002D328D">
        <w:rPr>
          <w:rFonts w:ascii="Times New Roman" w:eastAsia="Calibri" w:hAnsi="Times New Roman" w:cs="Times New Roman"/>
          <w:sz w:val="24"/>
          <w:szCs w:val="24"/>
        </w:rPr>
        <w:t xml:space="preserve"> Rasulullah, </w:t>
      </w:r>
      <w:proofErr w:type="spellStart"/>
      <w:r w:rsidRPr="002D328D">
        <w:rPr>
          <w:rFonts w:ascii="Times New Roman" w:eastAsia="Calibri" w:hAnsi="Times New Roman" w:cs="Times New Roman"/>
          <w:sz w:val="24"/>
          <w:szCs w:val="24"/>
        </w:rPr>
        <w:t>menyaran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pelaj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re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perku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ikir</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ingk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hormatan</w:t>
      </w:r>
      <w:proofErr w:type="spellEnd"/>
      <w:r w:rsidRPr="002D328D">
        <w:rPr>
          <w:rFonts w:ascii="Times New Roman" w:eastAsia="Calibri" w:hAnsi="Times New Roman" w:cs="Times New Roman"/>
          <w:sz w:val="24"/>
          <w:szCs w:val="24"/>
        </w:rPr>
        <w:t xml:space="preserve">. Kajian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aksima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iki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rena</w:t>
      </w:r>
      <w:proofErr w:type="spellEnd"/>
      <w:r w:rsidRPr="002D328D">
        <w:rPr>
          <w:rFonts w:ascii="Times New Roman" w:eastAsia="Calibri" w:hAnsi="Times New Roman" w:cs="Times New Roman"/>
          <w:sz w:val="24"/>
          <w:szCs w:val="24"/>
        </w:rPr>
        <w:t xml:space="preserve"> tata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kaya </w:t>
      </w:r>
      <w:proofErr w:type="spellStart"/>
      <w:r w:rsidRPr="002D328D">
        <w:rPr>
          <w:rFonts w:ascii="Times New Roman" w:eastAsia="Calibri" w:hAnsi="Times New Roman" w:cs="Times New Roman"/>
          <w:sz w:val="24"/>
          <w:szCs w:val="24"/>
        </w:rPr>
        <w: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kn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ngk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padu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ser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limat-kalimatnya</w:t>
      </w:r>
      <w:proofErr w:type="spellEnd"/>
      <w:r w:rsidRPr="002D328D">
        <w:rPr>
          <w:rFonts w:ascii="Times New Roman" w:eastAsia="Calibri" w:hAnsi="Times New Roman" w:cs="Times New Roman"/>
          <w:sz w:val="24"/>
          <w:szCs w:val="24"/>
        </w:rPr>
        <w:t>.</w:t>
      </w:r>
    </w:p>
    <w:p w14:paraId="1C9125A6" w14:textId="77777777" w:rsidR="002D328D" w:rsidRPr="002D328D" w:rsidRDefault="002D328D" w:rsidP="002D328D">
      <w:pPr>
        <w:numPr>
          <w:ilvl w:val="0"/>
          <w:numId w:val="34"/>
        </w:numPr>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Mempengaruh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ntu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hlak</w:t>
      </w:r>
      <w:proofErr w:type="spellEnd"/>
      <w:r w:rsidRPr="002D328D">
        <w:rPr>
          <w:rFonts w:ascii="Times New Roman" w:eastAsia="Calibri" w:hAnsi="Times New Roman" w:cs="Times New Roman"/>
          <w:sz w:val="24"/>
          <w:szCs w:val="24"/>
        </w:rPr>
        <w:t xml:space="preserve">. Pembelajaran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jad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ra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ina</w:t>
      </w:r>
      <w:proofErr w:type="spellEnd"/>
      <w:r w:rsidRPr="002D328D">
        <w:rPr>
          <w:rFonts w:ascii="Times New Roman" w:eastAsia="Calibri" w:hAnsi="Times New Roman" w:cs="Times New Roman"/>
          <w:sz w:val="24"/>
          <w:szCs w:val="24"/>
        </w:rPr>
        <w:t xml:space="preserve"> moral yang </w:t>
      </w:r>
      <w:proofErr w:type="spellStart"/>
      <w:r w:rsidRPr="002D328D">
        <w:rPr>
          <w:rFonts w:ascii="Times New Roman" w:eastAsia="Calibri" w:hAnsi="Times New Roman" w:cs="Times New Roman"/>
          <w:sz w:val="24"/>
          <w:szCs w:val="24"/>
        </w:rPr>
        <w:t>tinggi</w:t>
      </w:r>
      <w:proofErr w:type="spellEnd"/>
      <w:r w:rsidRPr="002D328D">
        <w:rPr>
          <w:rFonts w:ascii="Times New Roman" w:eastAsia="Calibri" w:hAnsi="Times New Roman" w:cs="Times New Roman"/>
          <w:sz w:val="24"/>
          <w:szCs w:val="24"/>
        </w:rPr>
        <w:t xml:space="preserve">. Hal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ja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dangan</w:t>
      </w:r>
      <w:proofErr w:type="spellEnd"/>
      <w:r w:rsidRPr="002D328D">
        <w:rPr>
          <w:rFonts w:ascii="Times New Roman" w:eastAsia="Calibri" w:hAnsi="Times New Roman" w:cs="Times New Roman"/>
          <w:sz w:val="24"/>
          <w:szCs w:val="24"/>
        </w:rPr>
        <w:t xml:space="preserve"> Ibnu </w:t>
      </w:r>
      <w:proofErr w:type="spellStart"/>
      <w:r w:rsidRPr="002D328D">
        <w:rPr>
          <w:rFonts w:ascii="Times New Roman" w:eastAsia="Calibri" w:hAnsi="Times New Roman" w:cs="Times New Roman"/>
          <w:sz w:val="24"/>
          <w:szCs w:val="24"/>
        </w:rPr>
        <w:t>Taimiyah</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yat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aha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er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ru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gnif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had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hl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agama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ma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telektu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divid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aj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pun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an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hilang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fat-sif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negatif</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rtent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su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bajikan</w:t>
      </w:r>
      <w:proofErr w:type="spellEnd"/>
      <w:r w:rsidRPr="002D328D">
        <w:rPr>
          <w:rFonts w:ascii="Times New Roman" w:eastAsia="Calibri" w:hAnsi="Times New Roman" w:cs="Times New Roman"/>
          <w:sz w:val="24"/>
          <w:szCs w:val="24"/>
        </w:rPr>
        <w:t>.</w:t>
      </w:r>
    </w:p>
    <w:p w14:paraId="075E11F9" w14:textId="77777777" w:rsid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seluru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fung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ran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uni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tapi</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t>member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ruh</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signif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ntu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aha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lm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tah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a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pikir</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hlak</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fldChar w:fldCharType="begin" w:fldLock="1"/>
      </w:r>
      <w:r w:rsidRPr="002D328D">
        <w:rPr>
          <w:rFonts w:ascii="Times New Roman" w:eastAsia="Calibri" w:hAnsi="Times New Roman" w:cs="Times New Roman"/>
          <w:sz w:val="24"/>
          <w:szCs w:val="24"/>
        </w:rPr>
        <w:instrText>ADDIN CSL_CITATION {"citationItems":[{"id":"ITEM-1","itemData":{"DOI":"10.47783/jurpendigu.v2i2.232","abstract":"Bahasa Arab bukanlah hal yang asing bagi umat Islam. Banyak kaum muslimin yang mempelajari bahasa Arab mulai dari pendidikan pra sekolah hingga perguruan tinggi. Secara umum, tujuan belajar bahasa Arab adalah untuk memahami Al-Qur?an dan Hadits. Sebab, untuk memahami kedunya mutlak dibutuhkan kemampuan memahami bahasa Arab. Selain itu, untuk menanggapi keksyukukan dalam ibadah juga mengahajatkan kepada pengetahuan terhadap makna yang terkandung dalam bacaan- bacaan dalam ibadah. Bahasa ini digunakan secara resmi oleh kurang lebih 20 negara. Alasan lainnya karena bahasa Arab adalah bahasa kitab suci dan tuntunan agama umat Islam sedunia, maka tentu saja ia merupakan bahasa yang paling besar signifikansinya bagi milyaran muslim sedunia, baik yang berkebangsaan Arab maupun bukan Arab. Bahasa Arab selain sebagai bahasa lisan, ia juga bahasa tulisan. Bahasa tulisan inilah yang telah membangun tradisi ilmiah di kalangan umat islam. Secara historis dapat dibuktikan melalui karya-karya fenomental ulamaulama di berbagai bidang; di bidang tafsir, hadits, fiqih, aqidah dan di bidang ilmu-ilmu keislaman yang lainnya, tertulis dalam bahasa Arab. Karena sumber-sumber asli ajaran Islam dan ilmu- ilmu keislaman tertulis dalam bahasa Arab, maka sangatlah penting bagi umat islam terutama kalangan ilmuan atau akademisi muslim untuk mempelajari dan memahami serta menguasai bahasa Arab dalam pengembangan pendidikan Islam.","author":[{"dropping-particle":"","family":"Novita Sari Nasution","given":"Lahmuddin Lubis","non-dropping-particle":"","parse-names":false,"suffix":""}],"container-title":"Jurnal Simki Pedagogia","id":"ITEM-1","issue":"1","issued":{"date-parts":[["2023"]]},"page":"181-191","title":"Urgensi Pembelajaran Bahasa Arab dalam Pendidikan Islam","type":"article-journal","volume":"6"},"uris":["http://www.mendeley.com/documents/?uuid=d8152878-4c1b-4194-b55a-3290f8fab1d0","http://www.mendeley.com/documents/?uuid=fb046527-6fcf-442e-b101-01ded583068c"]}],"mendeley":{"formattedCitation":"(Novita Sari Nasution, 2023)","plainTextFormattedCitation":"(Novita Sari Nasution, 2023)","previouslyFormattedCitation":"(Novita Sari Nasution, 2023, pp. 189–190)"},"properties":{"noteIndex":0},"schema":"https://github.com/citation-style-language/schema/raw/master/csl-citation.json"}</w:instrText>
      </w:r>
      <w:r w:rsidRPr="002D328D">
        <w:rPr>
          <w:rFonts w:ascii="Times New Roman" w:eastAsia="Calibri" w:hAnsi="Times New Roman" w:cs="Times New Roman"/>
          <w:sz w:val="24"/>
          <w:szCs w:val="24"/>
        </w:rPr>
        <w:fldChar w:fldCharType="separate"/>
      </w:r>
      <w:r w:rsidRPr="002D328D">
        <w:rPr>
          <w:rFonts w:ascii="Times New Roman" w:eastAsia="Calibri" w:hAnsi="Times New Roman" w:cs="Times New Roman"/>
          <w:noProof/>
          <w:sz w:val="24"/>
          <w:szCs w:val="24"/>
        </w:rPr>
        <w:t>(Novita Sari Nasution, 2023)</w:t>
      </w:r>
      <w:r w:rsidRPr="002D328D">
        <w:rPr>
          <w:rFonts w:ascii="Times New Roman" w:eastAsia="Calibri" w:hAnsi="Times New Roman" w:cs="Times New Roman"/>
          <w:sz w:val="24"/>
          <w:szCs w:val="24"/>
        </w:rPr>
        <w:fldChar w:fldCharType="end"/>
      </w:r>
      <w:r w:rsidRPr="002D328D">
        <w:rPr>
          <w:rFonts w:ascii="Times New Roman" w:eastAsia="Calibri" w:hAnsi="Times New Roman" w:cs="Times New Roman"/>
          <w:sz w:val="24"/>
          <w:szCs w:val="24"/>
        </w:rPr>
        <w:t>.</w:t>
      </w:r>
      <w:r w:rsidRPr="002D328D">
        <w:rPr>
          <w:rFonts w:ascii="Times New Roman" w:eastAsia="Calibri" w:hAnsi="Times New Roman" w:cs="Times New Roman"/>
          <w:vanish/>
          <w:sz w:val="24"/>
          <w:szCs w:val="24"/>
        </w:rPr>
        <w:t>Top of Form</w:t>
      </w:r>
    </w:p>
    <w:p w14:paraId="4D626455" w14:textId="77777777" w:rsidR="00E42B94" w:rsidRPr="002D328D" w:rsidRDefault="00E42B94" w:rsidP="002D328D">
      <w:pPr>
        <w:ind w:left="360" w:firstLine="360"/>
        <w:contextualSpacing/>
        <w:jc w:val="both"/>
        <w:rPr>
          <w:rFonts w:ascii="Times New Roman" w:eastAsia="Calibri" w:hAnsi="Times New Roman" w:cs="Times New Roman"/>
          <w:sz w:val="24"/>
          <w:szCs w:val="24"/>
        </w:rPr>
      </w:pPr>
    </w:p>
    <w:p w14:paraId="3EE42791" w14:textId="77777777" w:rsidR="002D328D" w:rsidRPr="002D328D" w:rsidRDefault="002D328D" w:rsidP="00E42B94">
      <w:pPr>
        <w:ind w:left="360"/>
        <w:contextualSpacing/>
        <w:jc w:val="both"/>
        <w:rPr>
          <w:rFonts w:ascii="Times New Roman" w:eastAsia="Calibri" w:hAnsi="Times New Roman" w:cs="Times New Roman"/>
          <w:b/>
          <w:bCs/>
          <w:sz w:val="24"/>
          <w:szCs w:val="24"/>
        </w:rPr>
      </w:pPr>
      <w:r w:rsidRPr="002D328D">
        <w:rPr>
          <w:rFonts w:ascii="Times New Roman" w:eastAsia="Calibri" w:hAnsi="Times New Roman" w:cs="Times New Roman"/>
          <w:b/>
          <w:bCs/>
          <w:sz w:val="24"/>
          <w:szCs w:val="24"/>
        </w:rPr>
        <w:t xml:space="preserve">Strategi Pembelajaran </w:t>
      </w:r>
    </w:p>
    <w:p w14:paraId="51CEC2A9" w14:textId="77777777" w:rsidR="002D328D" w:rsidRPr="002D328D" w:rsidRDefault="002D328D" w:rsidP="002D328D">
      <w:pPr>
        <w:ind w:left="360" w:firstLine="360"/>
        <w:contextualSpacing/>
        <w:jc w:val="both"/>
        <w:rPr>
          <w:rFonts w:ascii="Times New Roman" w:eastAsia="Calibri" w:hAnsi="Times New Roman" w:cs="Times New Roman"/>
          <w:b/>
          <w:bCs/>
          <w:sz w:val="24"/>
          <w:szCs w:val="24"/>
        </w:rPr>
      </w:pPr>
      <w:proofErr w:type="spellStart"/>
      <w:r w:rsidRPr="002D328D">
        <w:rPr>
          <w:rFonts w:ascii="Times New Roman" w:eastAsia="Calibri" w:hAnsi="Times New Roman" w:cs="Times New Roman"/>
          <w:sz w:val="24"/>
          <w:szCs w:val="24"/>
        </w:rPr>
        <w:t>Ter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dang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beragam</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kalangan</w:t>
      </w:r>
      <w:proofErr w:type="spellEnd"/>
      <w:r w:rsidRPr="002D328D">
        <w:rPr>
          <w:rFonts w:ascii="Times New Roman" w:eastAsia="Calibri" w:hAnsi="Times New Roman" w:cs="Times New Roman"/>
          <w:sz w:val="24"/>
          <w:szCs w:val="24"/>
        </w:rPr>
        <w:t xml:space="preserve"> para </w:t>
      </w:r>
      <w:proofErr w:type="spellStart"/>
      <w:r w:rsidRPr="002D328D">
        <w:rPr>
          <w:rFonts w:ascii="Times New Roman" w:eastAsia="Calibri" w:hAnsi="Times New Roman" w:cs="Times New Roman"/>
          <w:sz w:val="24"/>
          <w:szCs w:val="24"/>
        </w:rPr>
        <w:t>pakar</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bid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muncu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deb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jang</w:t>
      </w:r>
      <w:proofErr w:type="spellEnd"/>
      <w:r w:rsidRPr="002D328D">
        <w:rPr>
          <w:rFonts w:ascii="Times New Roman" w:eastAsia="Calibri" w:hAnsi="Times New Roman" w:cs="Times New Roman"/>
          <w:sz w:val="24"/>
          <w:szCs w:val="24"/>
        </w:rPr>
        <w:t xml:space="preserve">. Sebagian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uku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a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oro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ebihan-kelebih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mbi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sam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unjuk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emahan-kelemah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i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jati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ti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ek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ilik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unggu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aligu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batas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ndiri</w:t>
      </w:r>
      <w:proofErr w:type="spellEnd"/>
      <w:r w:rsidRPr="002D328D">
        <w:rPr>
          <w:rFonts w:ascii="Times New Roman" w:eastAsia="Calibri" w:hAnsi="Times New Roman" w:cs="Times New Roman"/>
          <w:sz w:val="24"/>
          <w:szCs w:val="24"/>
        </w:rPr>
        <w:t xml:space="preserve">. Ahmad </w:t>
      </w:r>
      <w:proofErr w:type="spellStart"/>
      <w:r w:rsidRPr="002D328D">
        <w:rPr>
          <w:rFonts w:ascii="Times New Roman" w:eastAsia="Calibri" w:hAnsi="Times New Roman" w:cs="Times New Roman"/>
          <w:sz w:val="24"/>
          <w:szCs w:val="24"/>
        </w:rPr>
        <w:t>Izz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art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ngk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ta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aj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Tujua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dalah</w:t>
      </w:r>
      <w:proofErr w:type="spellEnd"/>
      <w:r w:rsidRPr="002D328D">
        <w:rPr>
          <w:rFonts w:ascii="Times New Roman" w:eastAsia="Calibri" w:hAnsi="Times New Roman" w:cs="Times New Roman"/>
          <w:sz w:val="24"/>
          <w:szCs w:val="24"/>
        </w:rPr>
        <w:t xml:space="preserve"> agar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paham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serap</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dikuasai</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an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fektif</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yenangkan</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fldChar w:fldCharType="begin" w:fldLock="1"/>
      </w:r>
      <w:r w:rsidRPr="002D328D">
        <w:rPr>
          <w:rFonts w:ascii="Times New Roman" w:eastAsia="Calibri" w:hAnsi="Times New Roman" w:cs="Times New Roman"/>
          <w:sz w:val="24"/>
          <w:szCs w:val="24"/>
        </w:rPr>
        <w:instrText>ADDIN CSL_CITATION {"citationItems":[{"id":"ITEM-1","itemData":{"author":[{"dropping-particle":"","family":"Nurkholis","given":"","non-dropping-particle":"","parse-names":false,"suffix":""}],"container-title":"Jurnal An Nabighoh","id":"ITEM-1","issue":"2","issued":{"date-parts":[["2017"]]},"page":"249-267","title":"Metode Pembelajaran Bahasa Arab di Pondok Pesantren Tradisional","type":"article-journal","volume":"19"},"locator":"252","uris":["http://www.mendeley.com/documents/?uuid=65216a90-5641-43cd-a754-959edc2fb60d"]}],"mendeley":{"formattedCitation":"(Nurkholis, 2017, p. 252)","plainTextFormattedCitation":"(Nurkholis, 2017, p. 252)","previouslyFormattedCitation":"(Nurkholis, 2017, p. 252)"},"properties":{"noteIndex":0},"schema":"https://github.com/citation-style-language/schema/raw/master/csl-citation.json"}</w:instrText>
      </w:r>
      <w:r w:rsidRPr="002D328D">
        <w:rPr>
          <w:rFonts w:ascii="Times New Roman" w:eastAsia="Calibri" w:hAnsi="Times New Roman" w:cs="Times New Roman"/>
          <w:sz w:val="24"/>
          <w:szCs w:val="24"/>
        </w:rPr>
        <w:fldChar w:fldCharType="separate"/>
      </w:r>
      <w:r w:rsidRPr="002D328D">
        <w:rPr>
          <w:rFonts w:ascii="Times New Roman" w:eastAsia="Calibri" w:hAnsi="Times New Roman" w:cs="Times New Roman"/>
          <w:noProof/>
          <w:sz w:val="24"/>
          <w:szCs w:val="24"/>
        </w:rPr>
        <w:t>(Nurkholis, 2017, p. 252)</w:t>
      </w:r>
      <w:r w:rsidRPr="002D328D">
        <w:rPr>
          <w:rFonts w:ascii="Times New Roman" w:eastAsia="Calibri" w:hAnsi="Times New Roman" w:cs="Times New Roman"/>
          <w:sz w:val="24"/>
          <w:szCs w:val="24"/>
        </w:rPr>
        <w:fldChar w:fldCharType="end"/>
      </w:r>
      <w:r w:rsidRPr="002D328D">
        <w:rPr>
          <w:rFonts w:ascii="Times New Roman" w:eastAsia="Calibri" w:hAnsi="Times New Roman" w:cs="Times New Roman"/>
          <w:sz w:val="24"/>
          <w:szCs w:val="24"/>
        </w:rPr>
        <w:t>.</w:t>
      </w:r>
    </w:p>
    <w:p w14:paraId="040EB732"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r w:rsidRPr="002D328D">
        <w:rPr>
          <w:rFonts w:ascii="Times New Roman" w:eastAsia="Calibri" w:hAnsi="Times New Roman" w:cs="Times New Roman"/>
          <w:sz w:val="24"/>
          <w:szCs w:val="24"/>
        </w:rPr>
        <w:t xml:space="preserve">Proses </w:t>
      </w:r>
      <w:proofErr w:type="spellStart"/>
      <w:r w:rsidRPr="002D328D">
        <w:rPr>
          <w:rFonts w:ascii="Times New Roman" w:eastAsia="Calibri" w:hAnsi="Times New Roman" w:cs="Times New Roman"/>
          <w:sz w:val="24"/>
          <w:szCs w:val="24"/>
        </w:rPr>
        <w:t>kogni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pe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uasa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Hal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unjuk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kad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eri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form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s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tapi</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olah</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manfa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form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ingk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l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pe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perole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formasi</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as</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lingku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aj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in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rti</w:t>
      </w:r>
      <w:proofErr w:type="spellEnd"/>
      <w:r w:rsidRPr="002D328D">
        <w:rPr>
          <w:rFonts w:ascii="Times New Roman" w:eastAsia="Calibri" w:hAnsi="Times New Roman" w:cs="Times New Roman"/>
          <w:sz w:val="24"/>
          <w:szCs w:val="24"/>
        </w:rPr>
        <w:t xml:space="preserve"> rayon. Seiring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teraksi</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kukan</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lu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aham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lastRenderedPageBreak/>
        <w:t xml:space="preserve">Arab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maki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kembang</w:t>
      </w:r>
      <w:proofErr w:type="spellEnd"/>
      <w:r w:rsidRPr="002D328D">
        <w:rPr>
          <w:rFonts w:ascii="Times New Roman" w:eastAsia="Calibri" w:hAnsi="Times New Roman" w:cs="Times New Roman"/>
          <w:sz w:val="24"/>
          <w:szCs w:val="24"/>
        </w:rPr>
        <w:t xml:space="preserve">. Pembelajaran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juga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jad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lalu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formal di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a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tapi</w:t>
      </w:r>
      <w:proofErr w:type="spellEnd"/>
      <w:r w:rsidRPr="002D328D">
        <w:rPr>
          <w:rFonts w:ascii="Times New Roman" w:eastAsia="Calibri" w:hAnsi="Times New Roman" w:cs="Times New Roman"/>
          <w:sz w:val="24"/>
          <w:szCs w:val="24"/>
        </w:rPr>
        <w:t xml:space="preserve"> juga </w:t>
      </w:r>
      <w:proofErr w:type="spellStart"/>
      <w:r w:rsidRPr="002D328D">
        <w:rPr>
          <w:rFonts w:ascii="Times New Roman" w:eastAsia="Calibri" w:hAnsi="Times New Roman" w:cs="Times New Roman"/>
          <w:sz w:val="24"/>
          <w:szCs w:val="24"/>
        </w:rPr>
        <w:t>diperkuat</w:t>
      </w:r>
      <w:proofErr w:type="spellEnd"/>
      <w:r w:rsidRPr="002D328D">
        <w:rPr>
          <w:rFonts w:ascii="Times New Roman" w:eastAsia="Calibri" w:hAnsi="Times New Roman" w:cs="Times New Roman"/>
          <w:sz w:val="24"/>
          <w:szCs w:val="24"/>
        </w:rPr>
        <w:t xml:space="preserve"> oleh </w:t>
      </w:r>
      <w:proofErr w:type="spellStart"/>
      <w:r w:rsidRPr="002D328D">
        <w:rPr>
          <w:rFonts w:ascii="Times New Roman" w:eastAsia="Calibri" w:hAnsi="Times New Roman" w:cs="Times New Roman"/>
          <w:sz w:val="24"/>
          <w:szCs w:val="24"/>
        </w:rPr>
        <w:t>lingku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tel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ranc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husu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ingku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er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la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ajar</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leb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lam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erup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seor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perole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rek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mik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ingk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a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komuni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elalu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rakt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ngsu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itu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hari-hari</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fldChar w:fldCharType="begin" w:fldLock="1"/>
      </w:r>
      <w:r w:rsidRPr="002D328D">
        <w:rPr>
          <w:rFonts w:ascii="Times New Roman" w:eastAsia="Calibri" w:hAnsi="Times New Roman" w:cs="Times New Roman"/>
          <w:sz w:val="24"/>
          <w:szCs w:val="24"/>
        </w:rPr>
        <w:instrText>ADDIN CSL_CITATION {"citationItems":[{"id":"ITEM-1","itemData":{"DOI":"10.30868/ei.v10i01.2899","ISBN":"9780333227794","author":[{"dropping-particle":"","family":"Bambang Irawan","given":"Nurdin","non-dropping-particle":"","parse-names":false,"suffix":""}],"container-title":"Jurnal Pendidikan Islam","id":"ITEM-1","issue":"1","issued":{"date-parts":[["2021"]]},"title":"Peran Pondok Pesantren Modern dalam Mengembangkan Bahasa Arab","type":"article-journal","volume":"11"},"locator":"658","uris":["http://www.mendeley.com/documents/?uuid=a3acecf4-0b5b-404c-a07d-a63537d5b9e0"]}],"mendeley":{"formattedCitation":"(Bambang Irawan, 2021, p. 658)","plainTextFormattedCitation":"(Bambang Irawan, 2021, p. 658)","previouslyFormattedCitation":"(Bambang Irawan, 2021, p. 658)"},"properties":{"noteIndex":0},"schema":"https://github.com/citation-style-language/schema/raw/master/csl-citation.json"}</w:instrText>
      </w:r>
      <w:r w:rsidRPr="002D328D">
        <w:rPr>
          <w:rFonts w:ascii="Times New Roman" w:eastAsia="Calibri" w:hAnsi="Times New Roman" w:cs="Times New Roman"/>
          <w:sz w:val="24"/>
          <w:szCs w:val="24"/>
        </w:rPr>
        <w:fldChar w:fldCharType="separate"/>
      </w:r>
      <w:r w:rsidRPr="002D328D">
        <w:rPr>
          <w:rFonts w:ascii="Times New Roman" w:eastAsia="Calibri" w:hAnsi="Times New Roman" w:cs="Times New Roman"/>
          <w:noProof/>
          <w:sz w:val="24"/>
          <w:szCs w:val="24"/>
        </w:rPr>
        <w:t>(Bambang Irawan, 2021, p. 658)</w:t>
      </w:r>
      <w:r w:rsidRPr="002D328D">
        <w:rPr>
          <w:rFonts w:ascii="Times New Roman" w:eastAsia="Calibri" w:hAnsi="Times New Roman" w:cs="Times New Roman"/>
          <w:sz w:val="24"/>
          <w:szCs w:val="24"/>
        </w:rPr>
        <w:fldChar w:fldCharType="end"/>
      </w:r>
      <w:r w:rsidRPr="002D328D">
        <w:rPr>
          <w:rFonts w:ascii="Times New Roman" w:eastAsia="Calibri" w:hAnsi="Times New Roman" w:cs="Times New Roman"/>
          <w:sz w:val="24"/>
          <w:szCs w:val="24"/>
        </w:rPr>
        <w:t>.</w:t>
      </w:r>
    </w:p>
    <w:p w14:paraId="691D7721" w14:textId="2A702301" w:rsidR="005E3E97" w:rsidRPr="002D328D" w:rsidRDefault="002D328D" w:rsidP="005E3E97">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Kompe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ias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pon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yait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eng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i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ac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ul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em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erampil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mum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ing</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nam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angg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enuhi</w:t>
      </w:r>
      <w:proofErr w:type="spellEnd"/>
      <w:r w:rsidRPr="002D328D">
        <w:rPr>
          <w:rFonts w:ascii="Times New Roman" w:eastAsia="Calibri" w:hAnsi="Times New Roman" w:cs="Times New Roman"/>
          <w:sz w:val="24"/>
          <w:szCs w:val="24"/>
        </w:rPr>
        <w:t xml:space="preserve"> target yang </w:t>
      </w:r>
      <w:proofErr w:type="spellStart"/>
      <w:r w:rsidRPr="002D328D">
        <w:rPr>
          <w:rFonts w:ascii="Times New Roman" w:eastAsia="Calibri" w:hAnsi="Times New Roman" w:cs="Times New Roman"/>
          <w:sz w:val="24"/>
          <w:szCs w:val="24"/>
        </w:rPr>
        <w:t>ditentukan</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u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hususnya</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as</w:t>
      </w:r>
      <w:proofErr w:type="spellEnd"/>
      <w:r w:rsidRPr="002D328D">
        <w:rPr>
          <w:rFonts w:ascii="Times New Roman" w:eastAsia="Calibri" w:hAnsi="Times New Roman" w:cs="Times New Roman"/>
          <w:sz w:val="24"/>
          <w:szCs w:val="24"/>
        </w:rPr>
        <w:t xml:space="preserve">. Dalam </w:t>
      </w:r>
      <w:proofErr w:type="spellStart"/>
      <w:r w:rsidRPr="002D328D">
        <w:rPr>
          <w:rFonts w:ascii="Times New Roman" w:eastAsia="Calibri" w:hAnsi="Times New Roman" w:cs="Times New Roman"/>
          <w:sz w:val="24"/>
          <w:szCs w:val="24"/>
        </w:rPr>
        <w:t>mengaj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para guru </w:t>
      </w:r>
      <w:r w:rsidRPr="002D328D">
        <w:rPr>
          <w:rFonts w:ascii="Times New Roman" w:eastAsia="Calibri" w:hAnsi="Times New Roman" w:cs="Times New Roman"/>
          <w:i/>
          <w:iCs/>
          <w:sz w:val="24"/>
          <w:szCs w:val="24"/>
        </w:rPr>
        <w:t>(</w:t>
      </w:r>
      <w:proofErr w:type="spellStart"/>
      <w:r w:rsidRPr="002D328D">
        <w:rPr>
          <w:rFonts w:ascii="Times New Roman" w:eastAsia="Calibri" w:hAnsi="Times New Roman" w:cs="Times New Roman"/>
          <w:i/>
          <w:iCs/>
          <w:sz w:val="24"/>
          <w:szCs w:val="24"/>
        </w:rPr>
        <w:t>asatidz</w:t>
      </w:r>
      <w:proofErr w:type="spellEnd"/>
      <w:r w:rsidRPr="002D328D">
        <w:rPr>
          <w:rFonts w:ascii="Times New Roman" w:eastAsia="Calibri" w:hAnsi="Times New Roman" w:cs="Times New Roman"/>
          <w:i/>
          <w:iCs/>
          <w:sz w:val="24"/>
          <w:szCs w:val="24"/>
        </w:rPr>
        <w:t>)</w:t>
      </w:r>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menggu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tau</w:t>
      </w:r>
      <w:proofErr w:type="spellEnd"/>
      <w:r w:rsidRPr="002D328D">
        <w:rPr>
          <w:rFonts w:ascii="Times New Roman" w:eastAsia="Calibri" w:hAnsi="Times New Roman" w:cs="Times New Roman"/>
          <w:sz w:val="24"/>
          <w:szCs w:val="24"/>
        </w:rPr>
        <w:t xml:space="preserve"> model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engar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ac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icar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ulis</w:t>
      </w:r>
      <w:proofErr w:type="spellEnd"/>
      <w:r w:rsidRPr="002D328D">
        <w:rPr>
          <w:rFonts w:ascii="Times New Roman" w:eastAsia="Calibri" w:hAnsi="Times New Roman" w:cs="Times New Roman"/>
          <w:sz w:val="24"/>
          <w:szCs w:val="24"/>
        </w:rPr>
        <w:t>.</w:t>
      </w:r>
      <w:r w:rsidRPr="002D328D">
        <w:rPr>
          <w:rFonts w:ascii="Times New Roman" w:eastAsia="Calibri" w:hAnsi="Times New Roman" w:cs="Times New Roman"/>
          <w:vanish/>
          <w:sz w:val="24"/>
          <w:szCs w:val="24"/>
        </w:rPr>
        <w:t>Top of Form</w:t>
      </w:r>
      <w:r w:rsidRPr="002D328D">
        <w:rPr>
          <w:rFonts w:ascii="Times New Roman" w:eastAsia="Calibri" w:hAnsi="Times New Roman" w:cs="Times New Roman"/>
          <w:sz w:val="24"/>
          <w:szCs w:val="24"/>
        </w:rPr>
        <w:tab/>
      </w:r>
    </w:p>
    <w:p w14:paraId="092741B3" w14:textId="1BB7EB61" w:rsidR="002D328D" w:rsidRPr="002D328D" w:rsidRDefault="002D328D" w:rsidP="002D328D">
      <w:pPr>
        <w:ind w:firstLine="360"/>
        <w:jc w:val="both"/>
        <w:rPr>
          <w:rFonts w:ascii="Times New Roman" w:eastAsia="Calibri" w:hAnsi="Times New Roman" w:cs="Times New Roman"/>
          <w:sz w:val="24"/>
          <w:szCs w:val="24"/>
        </w:rPr>
      </w:pPr>
      <w:r w:rsidRPr="002D328D">
        <w:rPr>
          <w:rFonts w:ascii="Times New Roman" w:eastAsia="Calibri" w:hAnsi="Times New Roman" w:cs="Times New Roman"/>
          <w:b/>
          <w:bCs/>
          <w:sz w:val="24"/>
          <w:szCs w:val="24"/>
        </w:rPr>
        <w:t>Tabel 3.</w:t>
      </w:r>
      <w:r w:rsidRPr="002D328D">
        <w:rPr>
          <w:rFonts w:ascii="Times New Roman" w:eastAsia="Calibri" w:hAnsi="Times New Roman" w:cs="Times New Roman"/>
          <w:sz w:val="24"/>
          <w:szCs w:val="24"/>
        </w:rPr>
        <w:t xml:space="preserve"> Metode Pembelajaran Bahasa Arab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w:t>
      </w:r>
      <w:r w:rsidR="00E42B94">
        <w:rPr>
          <w:rFonts w:ascii="Times New Roman" w:eastAsia="Calibri" w:hAnsi="Times New Roman" w:cs="Times New Roman"/>
          <w:sz w:val="24"/>
          <w:szCs w:val="24"/>
        </w:rPr>
        <w:t xml:space="preserve"> </w:t>
      </w:r>
      <w:r w:rsidRPr="002D328D">
        <w:rPr>
          <w:rFonts w:ascii="Times New Roman" w:eastAsia="Calibri" w:hAnsi="Times New Roman" w:cs="Times New Roman"/>
          <w:sz w:val="24"/>
          <w:szCs w:val="24"/>
        </w:rPr>
        <w:tab/>
      </w:r>
    </w:p>
    <w:tbl>
      <w:tblPr>
        <w:tblStyle w:val="TableGrid3"/>
        <w:tblW w:w="0" w:type="auto"/>
        <w:tblInd w:w="534" w:type="dxa"/>
        <w:tblLook w:val="04A0" w:firstRow="1" w:lastRow="0" w:firstColumn="1" w:lastColumn="0" w:noHBand="0" w:noVBand="1"/>
      </w:tblPr>
      <w:tblGrid>
        <w:gridCol w:w="570"/>
        <w:gridCol w:w="1256"/>
        <w:gridCol w:w="1131"/>
        <w:gridCol w:w="978"/>
      </w:tblGrid>
      <w:tr w:rsidR="002D328D" w:rsidRPr="002D328D" w14:paraId="7EE72C46" w14:textId="77777777" w:rsidTr="00A30DFC">
        <w:tc>
          <w:tcPr>
            <w:tcW w:w="8128" w:type="dxa"/>
            <w:gridSpan w:val="4"/>
          </w:tcPr>
          <w:p w14:paraId="42101AF6" w14:textId="77777777" w:rsidR="002D328D" w:rsidRPr="002D328D" w:rsidRDefault="002D328D" w:rsidP="0022115E">
            <w:pPr>
              <w:widowControl w:val="0"/>
              <w:autoSpaceDE w:val="0"/>
              <w:autoSpaceDN w:val="0"/>
              <w:adjustRightInd w:val="0"/>
              <w:jc w:val="center"/>
              <w:rPr>
                <w:rFonts w:ascii="Times New Roman" w:hAnsi="Times New Roman" w:cs="Times New Roman"/>
                <w:b/>
                <w:bCs/>
                <w:sz w:val="24"/>
                <w:szCs w:val="24"/>
              </w:rPr>
            </w:pPr>
            <w:r w:rsidRPr="002D328D">
              <w:rPr>
                <w:rFonts w:ascii="Times New Roman" w:hAnsi="Times New Roman" w:cs="Times New Roman"/>
                <w:b/>
                <w:bCs/>
                <w:sz w:val="24"/>
                <w:szCs w:val="24"/>
              </w:rPr>
              <w:t>Metode Saat Pembelajaran Bahasa Arab</w:t>
            </w:r>
          </w:p>
        </w:tc>
      </w:tr>
      <w:tr w:rsidR="002D328D" w:rsidRPr="002D328D" w14:paraId="2E530E70" w14:textId="77777777" w:rsidTr="00A30DFC">
        <w:tc>
          <w:tcPr>
            <w:tcW w:w="570" w:type="dxa"/>
          </w:tcPr>
          <w:p w14:paraId="059A82A1" w14:textId="77777777" w:rsidR="002D328D" w:rsidRPr="002D328D" w:rsidRDefault="002D328D" w:rsidP="0022115E">
            <w:pPr>
              <w:widowControl w:val="0"/>
              <w:autoSpaceDE w:val="0"/>
              <w:autoSpaceDN w:val="0"/>
              <w:adjustRightInd w:val="0"/>
              <w:jc w:val="center"/>
              <w:rPr>
                <w:rFonts w:ascii="Times New Roman" w:hAnsi="Times New Roman" w:cs="Times New Roman"/>
                <w:b/>
                <w:bCs/>
                <w:sz w:val="24"/>
                <w:szCs w:val="24"/>
              </w:rPr>
            </w:pPr>
            <w:r w:rsidRPr="002D328D">
              <w:rPr>
                <w:rFonts w:ascii="Times New Roman" w:hAnsi="Times New Roman" w:cs="Times New Roman"/>
                <w:b/>
                <w:bCs/>
                <w:sz w:val="24"/>
                <w:szCs w:val="24"/>
              </w:rPr>
              <w:t>No.</w:t>
            </w:r>
          </w:p>
        </w:tc>
        <w:tc>
          <w:tcPr>
            <w:tcW w:w="3115" w:type="dxa"/>
          </w:tcPr>
          <w:p w14:paraId="1391FE15" w14:textId="77777777" w:rsidR="002D328D" w:rsidRPr="002D328D" w:rsidRDefault="002D328D" w:rsidP="0022115E">
            <w:pPr>
              <w:widowControl w:val="0"/>
              <w:autoSpaceDE w:val="0"/>
              <w:autoSpaceDN w:val="0"/>
              <w:adjustRightInd w:val="0"/>
              <w:jc w:val="center"/>
              <w:rPr>
                <w:rFonts w:ascii="Times New Roman" w:hAnsi="Times New Roman" w:cs="Times New Roman"/>
                <w:b/>
                <w:bCs/>
                <w:sz w:val="24"/>
                <w:szCs w:val="24"/>
              </w:rPr>
            </w:pPr>
            <w:r w:rsidRPr="002D328D">
              <w:rPr>
                <w:rFonts w:ascii="Times New Roman" w:hAnsi="Times New Roman" w:cs="Times New Roman"/>
                <w:b/>
                <w:bCs/>
                <w:sz w:val="24"/>
                <w:szCs w:val="24"/>
              </w:rPr>
              <w:t>Istilah Indonesia</w:t>
            </w:r>
          </w:p>
        </w:tc>
        <w:tc>
          <w:tcPr>
            <w:tcW w:w="2126" w:type="dxa"/>
          </w:tcPr>
          <w:p w14:paraId="62CD29D1" w14:textId="77777777" w:rsidR="002D328D" w:rsidRPr="002D328D" w:rsidRDefault="002D328D" w:rsidP="0022115E">
            <w:pPr>
              <w:widowControl w:val="0"/>
              <w:autoSpaceDE w:val="0"/>
              <w:autoSpaceDN w:val="0"/>
              <w:adjustRightInd w:val="0"/>
              <w:jc w:val="center"/>
              <w:rPr>
                <w:rFonts w:ascii="Times New Roman" w:hAnsi="Times New Roman" w:cs="Times New Roman"/>
                <w:b/>
                <w:bCs/>
                <w:sz w:val="24"/>
                <w:szCs w:val="24"/>
              </w:rPr>
            </w:pPr>
            <w:r w:rsidRPr="002D328D">
              <w:rPr>
                <w:rFonts w:ascii="Times New Roman" w:hAnsi="Times New Roman" w:cs="Times New Roman"/>
                <w:b/>
                <w:bCs/>
                <w:sz w:val="24"/>
                <w:szCs w:val="24"/>
              </w:rPr>
              <w:t>Istilah Arab</w:t>
            </w:r>
          </w:p>
        </w:tc>
        <w:tc>
          <w:tcPr>
            <w:tcW w:w="2317" w:type="dxa"/>
          </w:tcPr>
          <w:p w14:paraId="73CA2DFC" w14:textId="77777777" w:rsidR="002D328D" w:rsidRPr="002D328D" w:rsidRDefault="002D328D" w:rsidP="0022115E">
            <w:pPr>
              <w:widowControl w:val="0"/>
              <w:autoSpaceDE w:val="0"/>
              <w:autoSpaceDN w:val="0"/>
              <w:adjustRightInd w:val="0"/>
              <w:jc w:val="center"/>
              <w:rPr>
                <w:rFonts w:ascii="Times New Roman" w:hAnsi="Times New Roman" w:cs="Times New Roman"/>
                <w:b/>
                <w:bCs/>
                <w:sz w:val="24"/>
                <w:szCs w:val="24"/>
              </w:rPr>
            </w:pPr>
            <w:r w:rsidRPr="002D328D">
              <w:rPr>
                <w:rFonts w:ascii="Times New Roman" w:hAnsi="Times New Roman" w:cs="Times New Roman"/>
                <w:b/>
                <w:bCs/>
                <w:sz w:val="24"/>
                <w:szCs w:val="24"/>
              </w:rPr>
              <w:t xml:space="preserve">Istilah </w:t>
            </w:r>
            <w:proofErr w:type="spellStart"/>
            <w:r w:rsidRPr="002D328D">
              <w:rPr>
                <w:rFonts w:ascii="Times New Roman" w:hAnsi="Times New Roman" w:cs="Times New Roman"/>
                <w:b/>
                <w:bCs/>
                <w:sz w:val="24"/>
                <w:szCs w:val="24"/>
              </w:rPr>
              <w:t>Inggris</w:t>
            </w:r>
            <w:proofErr w:type="spellEnd"/>
          </w:p>
        </w:tc>
      </w:tr>
      <w:tr w:rsidR="002D328D" w:rsidRPr="002D328D" w14:paraId="0FA18780" w14:textId="77777777" w:rsidTr="00A30DFC">
        <w:tc>
          <w:tcPr>
            <w:tcW w:w="570" w:type="dxa"/>
          </w:tcPr>
          <w:p w14:paraId="435DBC20" w14:textId="77777777" w:rsidR="002D328D" w:rsidRPr="002D328D" w:rsidRDefault="002D328D" w:rsidP="0022115E">
            <w:pPr>
              <w:widowControl w:val="0"/>
              <w:autoSpaceDE w:val="0"/>
              <w:autoSpaceDN w:val="0"/>
              <w:adjustRightInd w:val="0"/>
              <w:jc w:val="center"/>
              <w:rPr>
                <w:rFonts w:ascii="Times New Roman" w:hAnsi="Times New Roman" w:cs="Times New Roman"/>
                <w:sz w:val="24"/>
                <w:szCs w:val="24"/>
              </w:rPr>
            </w:pPr>
            <w:r w:rsidRPr="002D328D">
              <w:rPr>
                <w:rFonts w:ascii="Times New Roman" w:hAnsi="Times New Roman" w:cs="Times New Roman"/>
                <w:sz w:val="24"/>
                <w:szCs w:val="24"/>
              </w:rPr>
              <w:t>1.</w:t>
            </w:r>
          </w:p>
        </w:tc>
        <w:tc>
          <w:tcPr>
            <w:tcW w:w="3115" w:type="dxa"/>
          </w:tcPr>
          <w:p w14:paraId="0186DE16" w14:textId="77777777" w:rsidR="0022115E" w:rsidRDefault="002D328D" w:rsidP="0022115E">
            <w:pPr>
              <w:widowControl w:val="0"/>
              <w:autoSpaceDE w:val="0"/>
              <w:autoSpaceDN w:val="0"/>
              <w:adjustRightInd w:val="0"/>
              <w:jc w:val="center"/>
              <w:rPr>
                <w:rFonts w:ascii="Times New Roman" w:hAnsi="Times New Roman" w:cs="Times New Roman"/>
                <w:sz w:val="24"/>
                <w:szCs w:val="24"/>
              </w:rPr>
            </w:pPr>
            <w:r w:rsidRPr="002D328D">
              <w:rPr>
                <w:rFonts w:ascii="Times New Roman" w:hAnsi="Times New Roman" w:cs="Times New Roman"/>
                <w:sz w:val="24"/>
                <w:szCs w:val="24"/>
              </w:rPr>
              <w:t>Mende</w:t>
            </w:r>
            <w:r w:rsidR="0022115E">
              <w:rPr>
                <w:rFonts w:ascii="Times New Roman" w:hAnsi="Times New Roman" w:cs="Times New Roman"/>
                <w:sz w:val="24"/>
                <w:szCs w:val="24"/>
              </w:rPr>
              <w:t>-</w:t>
            </w:r>
          </w:p>
          <w:p w14:paraId="7E06DE81" w14:textId="4DEC690C" w:rsidR="002D328D" w:rsidRPr="002D328D" w:rsidRDefault="002D328D" w:rsidP="0022115E">
            <w:pPr>
              <w:widowControl w:val="0"/>
              <w:autoSpaceDE w:val="0"/>
              <w:autoSpaceDN w:val="0"/>
              <w:adjustRightInd w:val="0"/>
              <w:jc w:val="center"/>
              <w:rPr>
                <w:rFonts w:ascii="Times New Roman" w:hAnsi="Times New Roman" w:cs="Times New Roman"/>
                <w:sz w:val="24"/>
                <w:szCs w:val="24"/>
              </w:rPr>
            </w:pPr>
            <w:proofErr w:type="spellStart"/>
            <w:r w:rsidRPr="002D328D">
              <w:rPr>
                <w:rFonts w:ascii="Times New Roman" w:hAnsi="Times New Roman" w:cs="Times New Roman"/>
                <w:sz w:val="24"/>
                <w:szCs w:val="24"/>
              </w:rPr>
              <w:t>ngar</w:t>
            </w:r>
            <w:proofErr w:type="spellEnd"/>
          </w:p>
        </w:tc>
        <w:tc>
          <w:tcPr>
            <w:tcW w:w="2126" w:type="dxa"/>
          </w:tcPr>
          <w:p w14:paraId="6892F49F" w14:textId="77777777" w:rsidR="002D328D" w:rsidRPr="002D328D" w:rsidRDefault="002D328D" w:rsidP="0022115E">
            <w:pPr>
              <w:widowControl w:val="0"/>
              <w:autoSpaceDE w:val="0"/>
              <w:autoSpaceDN w:val="0"/>
              <w:adjustRightInd w:val="0"/>
              <w:jc w:val="center"/>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Istima</w:t>
            </w:r>
            <w:proofErr w:type="spellEnd"/>
            <w:r w:rsidRPr="002D328D">
              <w:rPr>
                <w:rFonts w:ascii="Times New Roman" w:hAnsi="Times New Roman" w:cs="Times New Roman"/>
                <w:i/>
                <w:iCs/>
                <w:sz w:val="24"/>
                <w:szCs w:val="24"/>
              </w:rPr>
              <w:t>’</w:t>
            </w:r>
          </w:p>
        </w:tc>
        <w:tc>
          <w:tcPr>
            <w:tcW w:w="2317" w:type="dxa"/>
          </w:tcPr>
          <w:p w14:paraId="18FD87C7" w14:textId="77777777" w:rsidR="0022115E" w:rsidRDefault="002D328D" w:rsidP="0022115E">
            <w:pPr>
              <w:widowControl w:val="0"/>
              <w:autoSpaceDE w:val="0"/>
              <w:autoSpaceDN w:val="0"/>
              <w:adjustRightInd w:val="0"/>
              <w:jc w:val="center"/>
              <w:rPr>
                <w:rFonts w:ascii="Times New Roman" w:hAnsi="Times New Roman" w:cs="Times New Roman"/>
                <w:i/>
                <w:iCs/>
                <w:sz w:val="24"/>
                <w:szCs w:val="24"/>
              </w:rPr>
            </w:pPr>
            <w:r w:rsidRPr="002D328D">
              <w:rPr>
                <w:rFonts w:ascii="Times New Roman" w:hAnsi="Times New Roman" w:cs="Times New Roman"/>
                <w:i/>
                <w:iCs/>
                <w:sz w:val="24"/>
                <w:szCs w:val="24"/>
              </w:rPr>
              <w:t>Listen</w:t>
            </w:r>
            <w:r w:rsidR="0022115E">
              <w:rPr>
                <w:rFonts w:ascii="Times New Roman" w:hAnsi="Times New Roman" w:cs="Times New Roman"/>
                <w:i/>
                <w:iCs/>
                <w:sz w:val="24"/>
                <w:szCs w:val="24"/>
              </w:rPr>
              <w:t>-</w:t>
            </w:r>
          </w:p>
          <w:p w14:paraId="68BF580B" w14:textId="361D316A" w:rsidR="002D328D" w:rsidRPr="002D328D" w:rsidRDefault="002D328D" w:rsidP="0022115E">
            <w:pPr>
              <w:widowControl w:val="0"/>
              <w:autoSpaceDE w:val="0"/>
              <w:autoSpaceDN w:val="0"/>
              <w:adjustRightInd w:val="0"/>
              <w:jc w:val="center"/>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ing</w:t>
            </w:r>
            <w:proofErr w:type="spellEnd"/>
          </w:p>
        </w:tc>
      </w:tr>
      <w:tr w:rsidR="002D328D" w:rsidRPr="002D328D" w14:paraId="4ECC8D70" w14:textId="77777777" w:rsidTr="00A30DFC">
        <w:tc>
          <w:tcPr>
            <w:tcW w:w="570" w:type="dxa"/>
          </w:tcPr>
          <w:p w14:paraId="42D7E363" w14:textId="77777777" w:rsidR="002D328D" w:rsidRPr="002D328D" w:rsidRDefault="002D328D" w:rsidP="0022115E">
            <w:pPr>
              <w:widowControl w:val="0"/>
              <w:autoSpaceDE w:val="0"/>
              <w:autoSpaceDN w:val="0"/>
              <w:adjustRightInd w:val="0"/>
              <w:jc w:val="center"/>
              <w:rPr>
                <w:rFonts w:ascii="Times New Roman" w:hAnsi="Times New Roman" w:cs="Times New Roman"/>
                <w:sz w:val="24"/>
                <w:szCs w:val="24"/>
              </w:rPr>
            </w:pPr>
            <w:r w:rsidRPr="002D328D">
              <w:rPr>
                <w:rFonts w:ascii="Times New Roman" w:hAnsi="Times New Roman" w:cs="Times New Roman"/>
                <w:sz w:val="24"/>
                <w:szCs w:val="24"/>
              </w:rPr>
              <w:t>2.</w:t>
            </w:r>
          </w:p>
        </w:tc>
        <w:tc>
          <w:tcPr>
            <w:tcW w:w="3115" w:type="dxa"/>
          </w:tcPr>
          <w:p w14:paraId="4AB70A32" w14:textId="77777777" w:rsidR="0022115E" w:rsidRDefault="002D328D" w:rsidP="0022115E">
            <w:pPr>
              <w:widowControl w:val="0"/>
              <w:autoSpaceDE w:val="0"/>
              <w:autoSpaceDN w:val="0"/>
              <w:adjustRightInd w:val="0"/>
              <w:jc w:val="center"/>
              <w:rPr>
                <w:rFonts w:ascii="Times New Roman" w:hAnsi="Times New Roman" w:cs="Times New Roman"/>
                <w:sz w:val="24"/>
                <w:szCs w:val="24"/>
              </w:rPr>
            </w:pPr>
            <w:proofErr w:type="spellStart"/>
            <w:r w:rsidRPr="002D328D">
              <w:rPr>
                <w:rFonts w:ascii="Times New Roman" w:hAnsi="Times New Roman" w:cs="Times New Roman"/>
                <w:sz w:val="24"/>
                <w:szCs w:val="24"/>
              </w:rPr>
              <w:t>Memba</w:t>
            </w:r>
            <w:proofErr w:type="spellEnd"/>
            <w:r w:rsidR="0022115E">
              <w:rPr>
                <w:rFonts w:ascii="Times New Roman" w:hAnsi="Times New Roman" w:cs="Times New Roman"/>
                <w:sz w:val="24"/>
                <w:szCs w:val="24"/>
              </w:rPr>
              <w:t>-</w:t>
            </w:r>
          </w:p>
          <w:p w14:paraId="6F3B150B" w14:textId="340BFB5E" w:rsidR="002D328D" w:rsidRPr="002D328D" w:rsidRDefault="002D328D" w:rsidP="0022115E">
            <w:pPr>
              <w:widowControl w:val="0"/>
              <w:autoSpaceDE w:val="0"/>
              <w:autoSpaceDN w:val="0"/>
              <w:adjustRightInd w:val="0"/>
              <w:jc w:val="center"/>
              <w:rPr>
                <w:rFonts w:ascii="Times New Roman" w:hAnsi="Times New Roman" w:cs="Times New Roman"/>
                <w:sz w:val="24"/>
                <w:szCs w:val="24"/>
              </w:rPr>
            </w:pPr>
            <w:r w:rsidRPr="002D328D">
              <w:rPr>
                <w:rFonts w:ascii="Times New Roman" w:hAnsi="Times New Roman" w:cs="Times New Roman"/>
                <w:sz w:val="24"/>
                <w:szCs w:val="24"/>
              </w:rPr>
              <w:t>ca</w:t>
            </w:r>
          </w:p>
        </w:tc>
        <w:tc>
          <w:tcPr>
            <w:tcW w:w="2126" w:type="dxa"/>
          </w:tcPr>
          <w:p w14:paraId="48A33D28" w14:textId="77777777" w:rsidR="002D328D" w:rsidRPr="002D328D" w:rsidRDefault="002D328D" w:rsidP="0022115E">
            <w:pPr>
              <w:widowControl w:val="0"/>
              <w:autoSpaceDE w:val="0"/>
              <w:autoSpaceDN w:val="0"/>
              <w:adjustRightInd w:val="0"/>
              <w:jc w:val="center"/>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Qiraa’ah</w:t>
            </w:r>
            <w:proofErr w:type="spellEnd"/>
          </w:p>
        </w:tc>
        <w:tc>
          <w:tcPr>
            <w:tcW w:w="2317" w:type="dxa"/>
          </w:tcPr>
          <w:p w14:paraId="73D1273F" w14:textId="77777777" w:rsidR="0022115E" w:rsidRDefault="002D328D" w:rsidP="0022115E">
            <w:pPr>
              <w:widowControl w:val="0"/>
              <w:autoSpaceDE w:val="0"/>
              <w:autoSpaceDN w:val="0"/>
              <w:adjustRightInd w:val="0"/>
              <w:jc w:val="center"/>
              <w:rPr>
                <w:rFonts w:ascii="Times New Roman" w:hAnsi="Times New Roman" w:cs="Times New Roman"/>
                <w:i/>
                <w:iCs/>
                <w:sz w:val="24"/>
                <w:szCs w:val="24"/>
              </w:rPr>
            </w:pPr>
            <w:r w:rsidRPr="002D328D">
              <w:rPr>
                <w:rFonts w:ascii="Times New Roman" w:hAnsi="Times New Roman" w:cs="Times New Roman"/>
                <w:i/>
                <w:iCs/>
                <w:sz w:val="24"/>
                <w:szCs w:val="24"/>
              </w:rPr>
              <w:t>Read</w:t>
            </w:r>
            <w:r w:rsidR="0022115E">
              <w:rPr>
                <w:rFonts w:ascii="Times New Roman" w:hAnsi="Times New Roman" w:cs="Times New Roman"/>
                <w:i/>
                <w:iCs/>
                <w:sz w:val="24"/>
                <w:szCs w:val="24"/>
              </w:rPr>
              <w:t>-</w:t>
            </w:r>
          </w:p>
          <w:p w14:paraId="396E129B" w14:textId="2ABB7055" w:rsidR="002D328D" w:rsidRPr="002D328D" w:rsidRDefault="002D328D" w:rsidP="0022115E">
            <w:pPr>
              <w:widowControl w:val="0"/>
              <w:autoSpaceDE w:val="0"/>
              <w:autoSpaceDN w:val="0"/>
              <w:adjustRightInd w:val="0"/>
              <w:jc w:val="center"/>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ing</w:t>
            </w:r>
            <w:proofErr w:type="spellEnd"/>
          </w:p>
        </w:tc>
      </w:tr>
      <w:tr w:rsidR="002D328D" w:rsidRPr="002D328D" w14:paraId="27B0DDFF" w14:textId="77777777" w:rsidTr="00A30DFC">
        <w:tc>
          <w:tcPr>
            <w:tcW w:w="570" w:type="dxa"/>
          </w:tcPr>
          <w:p w14:paraId="185AE652" w14:textId="77777777" w:rsidR="002D328D" w:rsidRPr="002D328D" w:rsidRDefault="002D328D" w:rsidP="0022115E">
            <w:pPr>
              <w:widowControl w:val="0"/>
              <w:autoSpaceDE w:val="0"/>
              <w:autoSpaceDN w:val="0"/>
              <w:adjustRightInd w:val="0"/>
              <w:jc w:val="center"/>
              <w:rPr>
                <w:rFonts w:ascii="Times New Roman" w:hAnsi="Times New Roman" w:cs="Times New Roman"/>
                <w:sz w:val="24"/>
                <w:szCs w:val="24"/>
              </w:rPr>
            </w:pPr>
            <w:r w:rsidRPr="002D328D">
              <w:rPr>
                <w:rFonts w:ascii="Times New Roman" w:hAnsi="Times New Roman" w:cs="Times New Roman"/>
                <w:sz w:val="24"/>
                <w:szCs w:val="24"/>
              </w:rPr>
              <w:t>3.</w:t>
            </w:r>
          </w:p>
        </w:tc>
        <w:tc>
          <w:tcPr>
            <w:tcW w:w="3115" w:type="dxa"/>
          </w:tcPr>
          <w:p w14:paraId="72428917" w14:textId="77777777" w:rsidR="002D328D" w:rsidRPr="002D328D" w:rsidRDefault="002D328D" w:rsidP="0022115E">
            <w:pPr>
              <w:widowControl w:val="0"/>
              <w:autoSpaceDE w:val="0"/>
              <w:autoSpaceDN w:val="0"/>
              <w:adjustRightInd w:val="0"/>
              <w:jc w:val="center"/>
              <w:rPr>
                <w:rFonts w:ascii="Times New Roman" w:hAnsi="Times New Roman" w:cs="Times New Roman"/>
                <w:sz w:val="24"/>
                <w:szCs w:val="24"/>
              </w:rPr>
            </w:pPr>
            <w:proofErr w:type="spellStart"/>
            <w:r w:rsidRPr="002D328D">
              <w:rPr>
                <w:rFonts w:ascii="Times New Roman" w:hAnsi="Times New Roman" w:cs="Times New Roman"/>
                <w:sz w:val="24"/>
                <w:szCs w:val="24"/>
              </w:rPr>
              <w:t>Berbicara</w:t>
            </w:r>
            <w:proofErr w:type="spellEnd"/>
          </w:p>
        </w:tc>
        <w:tc>
          <w:tcPr>
            <w:tcW w:w="2126" w:type="dxa"/>
          </w:tcPr>
          <w:p w14:paraId="6F45FE35" w14:textId="77777777" w:rsidR="0022115E" w:rsidRDefault="002D328D" w:rsidP="0022115E">
            <w:pPr>
              <w:widowControl w:val="0"/>
              <w:autoSpaceDE w:val="0"/>
              <w:autoSpaceDN w:val="0"/>
              <w:adjustRightInd w:val="0"/>
              <w:jc w:val="center"/>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Muhada</w:t>
            </w:r>
            <w:proofErr w:type="spellEnd"/>
            <w:r w:rsidR="0022115E">
              <w:rPr>
                <w:rFonts w:ascii="Times New Roman" w:hAnsi="Times New Roman" w:cs="Times New Roman"/>
                <w:i/>
                <w:iCs/>
                <w:sz w:val="24"/>
                <w:szCs w:val="24"/>
              </w:rPr>
              <w:t>-</w:t>
            </w:r>
          </w:p>
          <w:p w14:paraId="7D92251F" w14:textId="37EBE1E6" w:rsidR="002D328D" w:rsidRPr="002D328D" w:rsidRDefault="002D328D" w:rsidP="0022115E">
            <w:pPr>
              <w:widowControl w:val="0"/>
              <w:autoSpaceDE w:val="0"/>
              <w:autoSpaceDN w:val="0"/>
              <w:adjustRightInd w:val="0"/>
              <w:jc w:val="center"/>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tsah</w:t>
            </w:r>
            <w:proofErr w:type="spellEnd"/>
          </w:p>
        </w:tc>
        <w:tc>
          <w:tcPr>
            <w:tcW w:w="2317" w:type="dxa"/>
          </w:tcPr>
          <w:p w14:paraId="3E3A7366" w14:textId="77777777" w:rsidR="0022115E" w:rsidRDefault="002D328D" w:rsidP="0022115E">
            <w:pPr>
              <w:widowControl w:val="0"/>
              <w:autoSpaceDE w:val="0"/>
              <w:autoSpaceDN w:val="0"/>
              <w:adjustRightInd w:val="0"/>
              <w:jc w:val="center"/>
              <w:rPr>
                <w:rFonts w:ascii="Times New Roman" w:hAnsi="Times New Roman" w:cs="Times New Roman"/>
                <w:i/>
                <w:iCs/>
                <w:sz w:val="24"/>
                <w:szCs w:val="24"/>
              </w:rPr>
            </w:pPr>
            <w:r w:rsidRPr="002D328D">
              <w:rPr>
                <w:rFonts w:ascii="Times New Roman" w:hAnsi="Times New Roman" w:cs="Times New Roman"/>
                <w:i/>
                <w:iCs/>
                <w:sz w:val="24"/>
                <w:szCs w:val="24"/>
              </w:rPr>
              <w:t>Speak</w:t>
            </w:r>
            <w:r w:rsidR="0022115E">
              <w:rPr>
                <w:rFonts w:ascii="Times New Roman" w:hAnsi="Times New Roman" w:cs="Times New Roman"/>
                <w:i/>
                <w:iCs/>
                <w:sz w:val="24"/>
                <w:szCs w:val="24"/>
              </w:rPr>
              <w:t>-</w:t>
            </w:r>
          </w:p>
          <w:p w14:paraId="6AA71A82" w14:textId="468D852A" w:rsidR="002D328D" w:rsidRPr="002D328D" w:rsidRDefault="002D328D" w:rsidP="0022115E">
            <w:pPr>
              <w:widowControl w:val="0"/>
              <w:autoSpaceDE w:val="0"/>
              <w:autoSpaceDN w:val="0"/>
              <w:adjustRightInd w:val="0"/>
              <w:jc w:val="center"/>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ing</w:t>
            </w:r>
            <w:proofErr w:type="spellEnd"/>
          </w:p>
        </w:tc>
      </w:tr>
      <w:tr w:rsidR="002D328D" w:rsidRPr="002D328D" w14:paraId="16FEB51E" w14:textId="77777777" w:rsidTr="00A30DFC">
        <w:tc>
          <w:tcPr>
            <w:tcW w:w="570" w:type="dxa"/>
          </w:tcPr>
          <w:p w14:paraId="47414146" w14:textId="77777777" w:rsidR="002D328D" w:rsidRPr="002D328D" w:rsidRDefault="002D328D" w:rsidP="0022115E">
            <w:pPr>
              <w:widowControl w:val="0"/>
              <w:autoSpaceDE w:val="0"/>
              <w:autoSpaceDN w:val="0"/>
              <w:adjustRightInd w:val="0"/>
              <w:jc w:val="center"/>
              <w:rPr>
                <w:rFonts w:ascii="Times New Roman" w:hAnsi="Times New Roman" w:cs="Times New Roman"/>
                <w:sz w:val="24"/>
                <w:szCs w:val="24"/>
              </w:rPr>
            </w:pPr>
            <w:r w:rsidRPr="002D328D">
              <w:rPr>
                <w:rFonts w:ascii="Times New Roman" w:hAnsi="Times New Roman" w:cs="Times New Roman"/>
                <w:sz w:val="24"/>
                <w:szCs w:val="24"/>
              </w:rPr>
              <w:t>4.</w:t>
            </w:r>
          </w:p>
        </w:tc>
        <w:tc>
          <w:tcPr>
            <w:tcW w:w="3115" w:type="dxa"/>
          </w:tcPr>
          <w:p w14:paraId="2D71F8C4" w14:textId="77777777" w:rsidR="002D328D" w:rsidRPr="002D328D" w:rsidRDefault="002D328D" w:rsidP="0022115E">
            <w:pPr>
              <w:widowControl w:val="0"/>
              <w:autoSpaceDE w:val="0"/>
              <w:autoSpaceDN w:val="0"/>
              <w:adjustRightInd w:val="0"/>
              <w:jc w:val="center"/>
              <w:rPr>
                <w:rFonts w:ascii="Times New Roman" w:hAnsi="Times New Roman" w:cs="Times New Roman"/>
                <w:sz w:val="24"/>
                <w:szCs w:val="24"/>
              </w:rPr>
            </w:pPr>
            <w:proofErr w:type="spellStart"/>
            <w:r w:rsidRPr="002D328D">
              <w:rPr>
                <w:rFonts w:ascii="Times New Roman" w:hAnsi="Times New Roman" w:cs="Times New Roman"/>
                <w:sz w:val="24"/>
                <w:szCs w:val="24"/>
              </w:rPr>
              <w:t>Menulis</w:t>
            </w:r>
            <w:proofErr w:type="spellEnd"/>
          </w:p>
        </w:tc>
        <w:tc>
          <w:tcPr>
            <w:tcW w:w="2126" w:type="dxa"/>
          </w:tcPr>
          <w:p w14:paraId="086144FB" w14:textId="77777777" w:rsidR="002D328D" w:rsidRPr="002D328D" w:rsidRDefault="002D328D" w:rsidP="0022115E">
            <w:pPr>
              <w:widowControl w:val="0"/>
              <w:autoSpaceDE w:val="0"/>
              <w:autoSpaceDN w:val="0"/>
              <w:adjustRightInd w:val="0"/>
              <w:jc w:val="center"/>
              <w:rPr>
                <w:rFonts w:ascii="Times New Roman" w:hAnsi="Times New Roman" w:cs="Times New Roman"/>
                <w:i/>
                <w:iCs/>
                <w:sz w:val="24"/>
                <w:szCs w:val="24"/>
              </w:rPr>
            </w:pPr>
            <w:proofErr w:type="spellStart"/>
            <w:r w:rsidRPr="002D328D">
              <w:rPr>
                <w:rFonts w:ascii="Times New Roman" w:hAnsi="Times New Roman" w:cs="Times New Roman"/>
                <w:i/>
                <w:iCs/>
                <w:sz w:val="24"/>
                <w:szCs w:val="24"/>
              </w:rPr>
              <w:t>Kitabah</w:t>
            </w:r>
            <w:proofErr w:type="spellEnd"/>
          </w:p>
        </w:tc>
        <w:tc>
          <w:tcPr>
            <w:tcW w:w="2317" w:type="dxa"/>
          </w:tcPr>
          <w:p w14:paraId="16A0197E" w14:textId="77777777" w:rsidR="002D328D" w:rsidRPr="002D328D" w:rsidRDefault="002D328D" w:rsidP="0022115E">
            <w:pPr>
              <w:widowControl w:val="0"/>
              <w:autoSpaceDE w:val="0"/>
              <w:autoSpaceDN w:val="0"/>
              <w:adjustRightInd w:val="0"/>
              <w:jc w:val="center"/>
              <w:rPr>
                <w:rFonts w:ascii="Times New Roman" w:hAnsi="Times New Roman" w:cs="Times New Roman"/>
                <w:i/>
                <w:iCs/>
                <w:sz w:val="24"/>
                <w:szCs w:val="24"/>
              </w:rPr>
            </w:pPr>
            <w:r w:rsidRPr="002D328D">
              <w:rPr>
                <w:rFonts w:ascii="Times New Roman" w:hAnsi="Times New Roman" w:cs="Times New Roman"/>
                <w:i/>
                <w:iCs/>
                <w:sz w:val="24"/>
                <w:szCs w:val="24"/>
              </w:rPr>
              <w:t>Writing</w:t>
            </w:r>
          </w:p>
        </w:tc>
      </w:tr>
    </w:tbl>
    <w:p w14:paraId="4476F82B"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
    <w:p w14:paraId="231B7346" w14:textId="77777777" w:rsidR="002D328D" w:rsidRPr="002D328D" w:rsidRDefault="002D328D" w:rsidP="002D328D">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nsist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ida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eski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mik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ti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ingg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di MA Ora Aji </w:t>
      </w:r>
      <w:proofErr w:type="spellStart"/>
      <w:r w:rsidRPr="002D328D">
        <w:rPr>
          <w:rFonts w:ascii="Times New Roman" w:eastAsia="Calibri" w:hAnsi="Times New Roman" w:cs="Times New Roman"/>
          <w:sz w:val="24"/>
          <w:szCs w:val="24"/>
        </w:rPr>
        <w:t>diad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ga</w:t>
      </w:r>
      <w:proofErr w:type="spellEnd"/>
      <w:r w:rsidRPr="002D328D">
        <w:rPr>
          <w:rFonts w:ascii="Times New Roman" w:eastAsia="Calibri" w:hAnsi="Times New Roman" w:cs="Times New Roman"/>
          <w:sz w:val="24"/>
          <w:szCs w:val="24"/>
        </w:rPr>
        <w:t xml:space="preserve"> kali </w:t>
      </w:r>
      <w:proofErr w:type="spellStart"/>
      <w:r w:rsidRPr="002D328D">
        <w:rPr>
          <w:rFonts w:ascii="Times New Roman" w:eastAsia="Calibri" w:hAnsi="Times New Roman" w:cs="Times New Roman"/>
          <w:sz w:val="24"/>
          <w:szCs w:val="24"/>
        </w:rPr>
        <w:t>pertemu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rtem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ig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sebut</w:t>
      </w:r>
      <w:proofErr w:type="spellEnd"/>
      <w:r w:rsidRPr="002D328D">
        <w:rPr>
          <w:rFonts w:ascii="Times New Roman" w:eastAsia="Calibri" w:hAnsi="Times New Roman" w:cs="Times New Roman"/>
          <w:sz w:val="24"/>
          <w:szCs w:val="24"/>
        </w:rPr>
        <w:t xml:space="preserve"> </w:t>
      </w:r>
      <w:r w:rsidRPr="002D328D">
        <w:rPr>
          <w:rFonts w:ascii="Times New Roman" w:eastAsia="Calibri" w:hAnsi="Times New Roman" w:cs="Times New Roman"/>
          <w:i/>
          <w:iCs/>
          <w:sz w:val="24"/>
          <w:szCs w:val="24"/>
        </w:rPr>
        <w:t>Language Club</w:t>
      </w:r>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tau</w:t>
      </w:r>
      <w:proofErr w:type="spellEnd"/>
      <w:r w:rsidRPr="002D328D">
        <w:rPr>
          <w:rFonts w:ascii="Times New Roman" w:eastAsia="Calibri" w:hAnsi="Times New Roman" w:cs="Times New Roman"/>
          <w:sz w:val="24"/>
          <w:szCs w:val="24"/>
        </w:rPr>
        <w:t xml:space="preserve"> Klub Bahasa. Pada </w:t>
      </w:r>
      <w:proofErr w:type="spellStart"/>
      <w:r w:rsidRPr="002D328D">
        <w:rPr>
          <w:rFonts w:ascii="Times New Roman" w:eastAsia="Calibri" w:hAnsi="Times New Roman" w:cs="Times New Roman"/>
          <w:sz w:val="24"/>
          <w:szCs w:val="24"/>
        </w:rPr>
        <w:t>ha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sebu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ntri-satri</w:t>
      </w:r>
      <w:proofErr w:type="spellEnd"/>
      <w:r w:rsidRPr="002D328D">
        <w:rPr>
          <w:rFonts w:ascii="Times New Roman" w:eastAsia="Calibri" w:hAnsi="Times New Roman" w:cs="Times New Roman"/>
          <w:sz w:val="24"/>
          <w:szCs w:val="24"/>
        </w:rPr>
        <w:t xml:space="preserve"> MA Ora Aji </w:t>
      </w:r>
      <w:proofErr w:type="spellStart"/>
      <w:r w:rsidRPr="002D328D">
        <w:rPr>
          <w:rFonts w:ascii="Times New Roman" w:eastAsia="Calibri" w:hAnsi="Times New Roman" w:cs="Times New Roman"/>
          <w:sz w:val="24"/>
          <w:szCs w:val="24"/>
        </w:rPr>
        <w:t>berkomunik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gu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dan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jad</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seti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hari</w:t>
      </w:r>
      <w:proofErr w:type="spellEnd"/>
      <w:r w:rsidRPr="002D328D">
        <w:rPr>
          <w:rFonts w:ascii="Times New Roman" w:eastAsia="Calibri" w:hAnsi="Times New Roman" w:cs="Times New Roman"/>
          <w:sz w:val="24"/>
          <w:szCs w:val="24"/>
        </w:rPr>
        <w:t xml:space="preserve"> Sabtu.</w:t>
      </w:r>
    </w:p>
    <w:p w14:paraId="44D74A2A" w14:textId="038E008A" w:rsidR="00C1246F" w:rsidRDefault="002D328D" w:rsidP="005E3E97">
      <w:pPr>
        <w:ind w:left="360" w:firstLine="360"/>
        <w:contextualSpacing/>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Terdapa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vari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d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s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uncu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deb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njang</w:t>
      </w:r>
      <w:proofErr w:type="spellEnd"/>
      <w:r w:rsidRPr="002D328D">
        <w:rPr>
          <w:rFonts w:ascii="Times New Roman" w:eastAsia="Calibri" w:hAnsi="Times New Roman" w:cs="Times New Roman"/>
          <w:sz w:val="24"/>
          <w:szCs w:val="24"/>
        </w:rPr>
        <w:t xml:space="preserve"> di </w:t>
      </w:r>
      <w:proofErr w:type="spellStart"/>
      <w:r w:rsidRPr="002D328D">
        <w:rPr>
          <w:rFonts w:ascii="Times New Roman" w:eastAsia="Calibri" w:hAnsi="Times New Roman" w:cs="Times New Roman"/>
          <w:sz w:val="24"/>
          <w:szCs w:val="24"/>
        </w:rPr>
        <w:t>kal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akar</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yorot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lebih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elemahan</w:t>
      </w:r>
      <w:proofErr w:type="spellEnd"/>
      <w:r w:rsidRPr="002D328D">
        <w:rPr>
          <w:rFonts w:ascii="Times New Roman" w:eastAsia="Calibri" w:hAnsi="Times New Roman" w:cs="Times New Roman"/>
          <w:sz w:val="24"/>
          <w:szCs w:val="24"/>
        </w:rPr>
        <w:t xml:space="preserve"> masing-masing. Ahmad </w:t>
      </w:r>
      <w:proofErr w:type="spellStart"/>
      <w:r w:rsidRPr="002D328D">
        <w:rPr>
          <w:rFonts w:ascii="Times New Roman" w:eastAsia="Calibri" w:hAnsi="Times New Roman" w:cs="Times New Roman"/>
          <w:sz w:val="24"/>
          <w:szCs w:val="24"/>
        </w:rPr>
        <w:t>Izz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art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mbelajaran</w:t>
      </w:r>
      <w:proofErr w:type="spellEnd"/>
      <w:r w:rsidRPr="002D328D">
        <w:rPr>
          <w:rFonts w:ascii="Times New Roman" w:eastAsia="Calibri" w:hAnsi="Times New Roman" w:cs="Times New Roman"/>
          <w:sz w:val="24"/>
          <w:szCs w:val="24"/>
        </w:rPr>
        <w:t xml:space="preserve"> Bahasa Arab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yaji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ateri</w:t>
      </w:r>
      <w:proofErr w:type="spellEnd"/>
      <w:r w:rsidRPr="002D328D">
        <w:rPr>
          <w:rFonts w:ascii="Times New Roman" w:eastAsia="Calibri" w:hAnsi="Times New Roman" w:cs="Times New Roman"/>
          <w:sz w:val="24"/>
          <w:szCs w:val="24"/>
        </w:rPr>
        <w:t xml:space="preserve"> agar </w:t>
      </w:r>
      <w:proofErr w:type="spellStart"/>
      <w:r w:rsidRPr="002D328D">
        <w:rPr>
          <w:rFonts w:ascii="Times New Roman" w:eastAsia="Calibri" w:hAnsi="Times New Roman" w:cs="Times New Roman"/>
          <w:sz w:val="24"/>
          <w:szCs w:val="24"/>
        </w:rPr>
        <w:t>muda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paham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serap</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dikuas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fek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gni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ain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enunjuk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idi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ktif</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elo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form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ingkat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mamp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pe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denga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ic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ac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uli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nuh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pai</w:t>
      </w:r>
      <w:proofErr w:type="spellEnd"/>
      <w:r w:rsidRPr="002D328D">
        <w:rPr>
          <w:rFonts w:ascii="Times New Roman" w:eastAsia="Calibri" w:hAnsi="Times New Roman" w:cs="Times New Roman"/>
          <w:sz w:val="24"/>
          <w:szCs w:val="24"/>
        </w:rPr>
        <w:t xml:space="preserve"> target di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terutam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yang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da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nsiste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ski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mik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diad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ga</w:t>
      </w:r>
      <w:proofErr w:type="spellEnd"/>
      <w:r w:rsidRPr="002D328D">
        <w:rPr>
          <w:rFonts w:ascii="Times New Roman" w:eastAsia="Calibri" w:hAnsi="Times New Roman" w:cs="Times New Roman"/>
          <w:sz w:val="24"/>
          <w:szCs w:val="24"/>
        </w:rPr>
        <w:t xml:space="preserve"> kali </w:t>
      </w:r>
      <w:proofErr w:type="spellStart"/>
      <w:r w:rsidRPr="002D328D">
        <w:rPr>
          <w:rFonts w:ascii="Times New Roman" w:eastAsia="Calibri" w:hAnsi="Times New Roman" w:cs="Times New Roman"/>
          <w:sz w:val="24"/>
          <w:szCs w:val="24"/>
        </w:rPr>
        <w:t>pertem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ti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ingg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tem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ig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upa</w:t>
      </w:r>
      <w:proofErr w:type="spellEnd"/>
      <w:r w:rsidRPr="002D328D">
        <w:rPr>
          <w:rFonts w:ascii="Times New Roman" w:eastAsia="Calibri" w:hAnsi="Times New Roman" w:cs="Times New Roman"/>
          <w:sz w:val="24"/>
          <w:szCs w:val="24"/>
        </w:rPr>
        <w:t xml:space="preserve"> Klub Bahasa, di mana </w:t>
      </w:r>
      <w:proofErr w:type="spellStart"/>
      <w:r w:rsidRPr="002D328D">
        <w:rPr>
          <w:rFonts w:ascii="Times New Roman" w:eastAsia="Calibri" w:hAnsi="Times New Roman" w:cs="Times New Roman"/>
          <w:sz w:val="24"/>
          <w:szCs w:val="24"/>
        </w:rPr>
        <w:t>sant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gu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pada </w:t>
      </w:r>
      <w:proofErr w:type="spellStart"/>
      <w:r w:rsidRPr="002D328D">
        <w:rPr>
          <w:rFonts w:ascii="Times New Roman" w:eastAsia="Calibri" w:hAnsi="Times New Roman" w:cs="Times New Roman"/>
          <w:sz w:val="24"/>
          <w:szCs w:val="24"/>
        </w:rPr>
        <w:t>hari</w:t>
      </w:r>
      <w:proofErr w:type="spellEnd"/>
      <w:r w:rsidRPr="002D328D">
        <w:rPr>
          <w:rFonts w:ascii="Times New Roman" w:eastAsia="Calibri" w:hAnsi="Times New Roman" w:cs="Times New Roman"/>
          <w:sz w:val="24"/>
          <w:szCs w:val="24"/>
        </w:rPr>
        <w:t xml:space="preserve"> Sabtu.</w:t>
      </w:r>
    </w:p>
    <w:p w14:paraId="0BE06712" w14:textId="77777777" w:rsidR="005E3E97" w:rsidRPr="005E3E97" w:rsidRDefault="005E3E97" w:rsidP="005E3E97">
      <w:pPr>
        <w:ind w:left="360" w:firstLine="360"/>
        <w:contextualSpacing/>
        <w:jc w:val="both"/>
        <w:rPr>
          <w:rFonts w:ascii="Times New Roman" w:eastAsia="Calibri" w:hAnsi="Times New Roman" w:cs="Times New Roman"/>
          <w:sz w:val="24"/>
          <w:szCs w:val="24"/>
        </w:rPr>
      </w:pPr>
    </w:p>
    <w:p w14:paraId="12450CF2" w14:textId="77777777" w:rsidR="00EA1FCA" w:rsidRPr="00EA1FCA" w:rsidRDefault="007D7E44" w:rsidP="002D328D">
      <w:pPr>
        <w:pStyle w:val="Heading1"/>
        <w:keepNext/>
        <w:keepLines/>
        <w:tabs>
          <w:tab w:val="left" w:pos="216"/>
        </w:tabs>
        <w:spacing w:before="0" w:beforeAutospacing="0" w:after="0" w:afterAutospacing="0" w:line="276" w:lineRule="auto"/>
        <w:rPr>
          <w:i/>
          <w:sz w:val="22"/>
          <w:szCs w:val="22"/>
          <w:lang w:val="id-ID"/>
        </w:rPr>
      </w:pPr>
      <w:r>
        <w:rPr>
          <w:sz w:val="22"/>
          <w:szCs w:val="22"/>
        </w:rPr>
        <w:t xml:space="preserve">D.  </w:t>
      </w:r>
      <w:r w:rsidR="00EA1FCA" w:rsidRPr="00EA1FCA">
        <w:rPr>
          <w:sz w:val="22"/>
          <w:szCs w:val="22"/>
        </w:rPr>
        <w:t xml:space="preserve">KESIMPULAN </w:t>
      </w:r>
    </w:p>
    <w:p w14:paraId="7E0E51AA" w14:textId="6E78ADC0" w:rsidR="00EA1FCA" w:rsidRPr="002D328D" w:rsidRDefault="002D328D" w:rsidP="002D328D">
      <w:pPr>
        <w:ind w:firstLine="720"/>
        <w:jc w:val="both"/>
        <w:rPr>
          <w:rFonts w:ascii="Times New Roman" w:eastAsia="Calibri" w:hAnsi="Times New Roman" w:cs="Times New Roman"/>
          <w:sz w:val="24"/>
          <w:szCs w:val="24"/>
        </w:rPr>
      </w:pP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didirikan</w:t>
      </w:r>
      <w:proofErr w:type="spellEnd"/>
      <w:r w:rsidRPr="002D328D">
        <w:rPr>
          <w:rFonts w:ascii="Times New Roman" w:eastAsia="Calibri" w:hAnsi="Times New Roman" w:cs="Times New Roman"/>
          <w:sz w:val="24"/>
          <w:szCs w:val="24"/>
        </w:rPr>
        <w:t xml:space="preserve"> oleh KH. Miftah Maulana </w:t>
      </w:r>
      <w:proofErr w:type="spellStart"/>
      <w:r w:rsidRPr="002D328D">
        <w:rPr>
          <w:rFonts w:ascii="Times New Roman" w:eastAsia="Calibri" w:hAnsi="Times New Roman" w:cs="Times New Roman"/>
          <w:sz w:val="24"/>
          <w:szCs w:val="24"/>
        </w:rPr>
        <w:t>Habiburrahman</w:t>
      </w:r>
      <w:proofErr w:type="spellEnd"/>
      <w:r w:rsidRPr="002D328D">
        <w:rPr>
          <w:rFonts w:ascii="Times New Roman" w:eastAsia="Calibri" w:hAnsi="Times New Roman" w:cs="Times New Roman"/>
          <w:sz w:val="24"/>
          <w:szCs w:val="24"/>
        </w:rPr>
        <w:t xml:space="preserve"> pada </w:t>
      </w:r>
      <w:proofErr w:type="spellStart"/>
      <w:r w:rsidRPr="002D328D">
        <w:rPr>
          <w:rFonts w:ascii="Times New Roman" w:eastAsia="Calibri" w:hAnsi="Times New Roman" w:cs="Times New Roman"/>
          <w:sz w:val="24"/>
          <w:szCs w:val="24"/>
        </w:rPr>
        <w:t>tahun</w:t>
      </w:r>
      <w:proofErr w:type="spellEnd"/>
      <w:r w:rsidRPr="002D328D">
        <w:rPr>
          <w:rFonts w:ascii="Times New Roman" w:eastAsia="Calibri" w:hAnsi="Times New Roman" w:cs="Times New Roman"/>
          <w:sz w:val="24"/>
          <w:szCs w:val="24"/>
        </w:rPr>
        <w:t xml:space="preserve"> 2012 di Yogyakarta, </w:t>
      </w:r>
      <w:proofErr w:type="spellStart"/>
      <w:r w:rsidRPr="002D328D">
        <w:rPr>
          <w:rFonts w:ascii="Times New Roman" w:eastAsia="Calibri" w:hAnsi="Times New Roman" w:cs="Times New Roman"/>
          <w:sz w:val="24"/>
          <w:szCs w:val="24"/>
        </w:rPr>
        <w:t>bertuj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mbent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gener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uda</w:t>
      </w:r>
      <w:proofErr w:type="spellEnd"/>
      <w:r w:rsidRPr="002D328D">
        <w:rPr>
          <w:rFonts w:ascii="Times New Roman" w:eastAsia="Calibri" w:hAnsi="Times New Roman" w:cs="Times New Roman"/>
          <w:sz w:val="24"/>
          <w:szCs w:val="24"/>
        </w:rPr>
        <w:t xml:space="preserve"> Islam yang </w:t>
      </w:r>
      <w:proofErr w:type="spellStart"/>
      <w:r w:rsidRPr="002D328D">
        <w:rPr>
          <w:rFonts w:ascii="Times New Roman" w:eastAsia="Calibri" w:hAnsi="Times New Roman" w:cs="Times New Roman"/>
          <w:sz w:val="24"/>
          <w:szCs w:val="24"/>
        </w:rPr>
        <w:t>berim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takw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andi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lastRenderedPageBreak/>
        <w:t>menjag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sei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nt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agama dan </w:t>
      </w:r>
      <w:proofErr w:type="spellStart"/>
      <w:r w:rsidRPr="002D328D">
        <w:rPr>
          <w:rFonts w:ascii="Times New Roman" w:eastAsia="Calibri" w:hAnsi="Times New Roman" w:cs="Times New Roman"/>
          <w:sz w:val="24"/>
          <w:szCs w:val="24"/>
        </w:rPr>
        <w:t>um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ski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hadap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deb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ait</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tode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in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goptimal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lah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alam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masu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kebu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tern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ikan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rt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saha</w:t>
      </w:r>
      <w:proofErr w:type="spellEnd"/>
      <w:r w:rsidRPr="002D328D">
        <w:rPr>
          <w:rFonts w:ascii="Times New Roman" w:eastAsia="Calibri" w:hAnsi="Times New Roman" w:cs="Times New Roman"/>
          <w:sz w:val="24"/>
          <w:szCs w:val="24"/>
        </w:rPr>
        <w:t xml:space="preserve"> rakyat </w:t>
      </w:r>
      <w:proofErr w:type="spellStart"/>
      <w:r w:rsidRPr="002D328D">
        <w:rPr>
          <w:rFonts w:ascii="Times New Roman" w:eastAsia="Calibri" w:hAnsi="Times New Roman" w:cs="Times New Roman"/>
          <w:sz w:val="24"/>
          <w:szCs w:val="24"/>
        </w:rPr>
        <w:t>berskal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ikro</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cil</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menengahs</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baga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umber</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ap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utama</w:t>
      </w:r>
      <w:proofErr w:type="spellEnd"/>
      <w:r w:rsidRPr="002D328D">
        <w:rPr>
          <w:rFonts w:ascii="Times New Roman" w:eastAsia="Calibri" w:hAnsi="Times New Roman" w:cs="Times New Roman"/>
          <w:sz w:val="24"/>
          <w:szCs w:val="24"/>
        </w:rPr>
        <w:t xml:space="preserve"> demi </w:t>
      </w:r>
      <w:proofErr w:type="spellStart"/>
      <w:r w:rsidRPr="002D328D">
        <w:rPr>
          <w:rFonts w:ascii="Times New Roman" w:eastAsia="Calibri" w:hAnsi="Times New Roman" w:cs="Times New Roman"/>
          <w:sz w:val="24"/>
          <w:szCs w:val="24"/>
        </w:rPr>
        <w:t>menduku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giat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didik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mbinaan</w:t>
      </w:r>
      <w:proofErr w:type="spellEnd"/>
      <w:r w:rsidRPr="002D328D">
        <w:rPr>
          <w:rFonts w:ascii="Times New Roman" w:eastAsia="Calibri" w:hAnsi="Times New Roman" w:cs="Times New Roman"/>
          <w:sz w:val="24"/>
          <w:szCs w:val="24"/>
        </w:rPr>
        <w:t xml:space="preserve"> ummah.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yang </w:t>
      </w:r>
      <w:proofErr w:type="spellStart"/>
      <w:r w:rsidRPr="002D328D">
        <w:rPr>
          <w:rFonts w:ascii="Times New Roman" w:eastAsia="Calibri" w:hAnsi="Times New Roman" w:cs="Times New Roman"/>
          <w:sz w:val="24"/>
          <w:szCs w:val="24"/>
        </w:rPr>
        <w:t>mencaku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uriku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evaluasi</w:t>
      </w:r>
      <w:proofErr w:type="spellEnd"/>
      <w:r w:rsidRPr="002D328D">
        <w:rPr>
          <w:rFonts w:ascii="Times New Roman" w:eastAsia="Calibri" w:hAnsi="Times New Roman" w:cs="Times New Roman"/>
          <w:sz w:val="24"/>
          <w:szCs w:val="24"/>
        </w:rPr>
        <w:t xml:space="preserve"> internal dan </w:t>
      </w:r>
      <w:proofErr w:type="spellStart"/>
      <w:r w:rsidRPr="002D328D">
        <w:rPr>
          <w:rFonts w:ascii="Times New Roman" w:eastAsia="Calibri" w:hAnsi="Times New Roman" w:cs="Times New Roman"/>
          <w:sz w:val="24"/>
          <w:szCs w:val="24"/>
        </w:rPr>
        <w:t>eksternal</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mentar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gni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pe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ting</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Meskipu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mpet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belu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penuh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capai</w:t>
      </w:r>
      <w:proofErr w:type="spellEnd"/>
      <w:r w:rsidRPr="002D328D">
        <w:rPr>
          <w:rFonts w:ascii="Times New Roman" w:eastAsia="Calibri" w:hAnsi="Times New Roman" w:cs="Times New Roman"/>
          <w:sz w:val="24"/>
          <w:szCs w:val="24"/>
        </w:rPr>
        <w:t xml:space="preserve"> target, </w:t>
      </w:r>
      <w:proofErr w:type="spellStart"/>
      <w:r w:rsidRPr="002D328D">
        <w:rPr>
          <w:rFonts w:ascii="Times New Roman" w:eastAsia="Calibri" w:hAnsi="Times New Roman" w:cs="Times New Roman"/>
          <w:sz w:val="24"/>
          <w:szCs w:val="24"/>
        </w:rPr>
        <w:t>pelajar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w:t>
      </w:r>
      <w:proofErr w:type="spellStart"/>
      <w:r w:rsidRPr="002D328D">
        <w:rPr>
          <w:rFonts w:ascii="Times New Roman" w:eastAsia="Calibri" w:hAnsi="Times New Roman" w:cs="Times New Roman"/>
          <w:sz w:val="24"/>
          <w:szCs w:val="24"/>
        </w:rPr>
        <w:t>diada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iga</w:t>
      </w:r>
      <w:proofErr w:type="spellEnd"/>
      <w:r w:rsidRPr="002D328D">
        <w:rPr>
          <w:rFonts w:ascii="Times New Roman" w:eastAsia="Calibri" w:hAnsi="Times New Roman" w:cs="Times New Roman"/>
          <w:sz w:val="24"/>
          <w:szCs w:val="24"/>
        </w:rPr>
        <w:t xml:space="preserve"> kali </w:t>
      </w:r>
      <w:proofErr w:type="spellStart"/>
      <w:r w:rsidRPr="002D328D">
        <w:rPr>
          <w:rFonts w:ascii="Times New Roman" w:eastAsia="Calibri" w:hAnsi="Times New Roman" w:cs="Times New Roman"/>
          <w:sz w:val="24"/>
          <w:szCs w:val="24"/>
        </w:rPr>
        <w:t>pertem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eti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inggu</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rtemu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etiga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erupa</w:t>
      </w:r>
      <w:proofErr w:type="spellEnd"/>
      <w:r w:rsidRPr="002D328D">
        <w:rPr>
          <w:rFonts w:ascii="Times New Roman" w:eastAsia="Calibri" w:hAnsi="Times New Roman" w:cs="Times New Roman"/>
          <w:sz w:val="24"/>
          <w:szCs w:val="24"/>
        </w:rPr>
        <w:t xml:space="preserve"> Klub Bahasa pada </w:t>
      </w:r>
      <w:proofErr w:type="spellStart"/>
      <w:r w:rsidRPr="002D328D">
        <w:rPr>
          <w:rFonts w:ascii="Times New Roman" w:eastAsia="Calibri" w:hAnsi="Times New Roman" w:cs="Times New Roman"/>
          <w:sz w:val="24"/>
          <w:szCs w:val="24"/>
        </w:rPr>
        <w:t>hari</w:t>
      </w:r>
      <w:proofErr w:type="spellEnd"/>
      <w:r w:rsidRPr="002D328D">
        <w:rPr>
          <w:rFonts w:ascii="Times New Roman" w:eastAsia="Calibri" w:hAnsi="Times New Roman" w:cs="Times New Roman"/>
          <w:sz w:val="24"/>
          <w:szCs w:val="24"/>
        </w:rPr>
        <w:t xml:space="preserve"> Sabtu. </w:t>
      </w:r>
      <w:proofErr w:type="spellStart"/>
      <w:r w:rsidRPr="002D328D">
        <w:rPr>
          <w:rFonts w:ascii="Times New Roman" w:eastAsia="Calibri" w:hAnsi="Times New Roman" w:cs="Times New Roman"/>
          <w:sz w:val="24"/>
          <w:szCs w:val="24"/>
        </w:rPr>
        <w:t>Implementa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asa</w:t>
      </w:r>
      <w:proofErr w:type="spellEnd"/>
      <w:r w:rsidRPr="002D328D">
        <w:rPr>
          <w:rFonts w:ascii="Times New Roman" w:eastAsia="Calibri" w:hAnsi="Times New Roman" w:cs="Times New Roman"/>
          <w:sz w:val="24"/>
          <w:szCs w:val="24"/>
        </w:rPr>
        <w:t xml:space="preserve"> Arab di </w:t>
      </w:r>
      <w:proofErr w:type="spellStart"/>
      <w:r w:rsidRPr="002D328D">
        <w:rPr>
          <w:rFonts w:ascii="Times New Roman" w:eastAsia="Calibri" w:hAnsi="Times New Roman" w:cs="Times New Roman"/>
          <w:sz w:val="24"/>
          <w:szCs w:val="24"/>
        </w:rPr>
        <w:t>kelas</w:t>
      </w:r>
      <w:proofErr w:type="spellEnd"/>
      <w:r w:rsidRPr="002D328D">
        <w:rPr>
          <w:rFonts w:ascii="Times New Roman" w:eastAsia="Calibri" w:hAnsi="Times New Roman" w:cs="Times New Roman"/>
          <w:sz w:val="24"/>
          <w:szCs w:val="24"/>
        </w:rPr>
        <w:t xml:space="preserve"> dan asrama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erkendala</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ntingny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onsistensi</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konsekuens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g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santri</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menunjukk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bahwa</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ondok</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santren</w:t>
      </w:r>
      <w:proofErr w:type="spellEnd"/>
      <w:r w:rsidRPr="002D328D">
        <w:rPr>
          <w:rFonts w:ascii="Times New Roman" w:eastAsia="Calibri" w:hAnsi="Times New Roman" w:cs="Times New Roman"/>
          <w:sz w:val="24"/>
          <w:szCs w:val="24"/>
        </w:rPr>
        <w:t xml:space="preserve"> Ora Aji </w:t>
      </w:r>
      <w:proofErr w:type="spellStart"/>
      <w:r w:rsidRPr="002D328D">
        <w:rPr>
          <w:rFonts w:ascii="Times New Roman" w:eastAsia="Calibri" w:hAnsi="Times New Roman" w:cs="Times New Roman"/>
          <w:sz w:val="24"/>
          <w:szCs w:val="24"/>
        </w:rPr>
        <w:t>masih</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alam</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tahap</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pengembangan</w:t>
      </w:r>
      <w:proofErr w:type="spellEnd"/>
      <w:r w:rsidRPr="002D328D">
        <w:rPr>
          <w:rFonts w:ascii="Times New Roman" w:eastAsia="Calibri" w:hAnsi="Times New Roman" w:cs="Times New Roman"/>
          <w:sz w:val="24"/>
          <w:szCs w:val="24"/>
        </w:rPr>
        <w:t xml:space="preserve"> dan </w:t>
      </w:r>
      <w:proofErr w:type="spellStart"/>
      <w:r w:rsidRPr="002D328D">
        <w:rPr>
          <w:rFonts w:ascii="Times New Roman" w:eastAsia="Calibri" w:hAnsi="Times New Roman" w:cs="Times New Roman"/>
          <w:sz w:val="24"/>
          <w:szCs w:val="24"/>
        </w:rPr>
        <w:t>penyesuai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dengan</w:t>
      </w:r>
      <w:proofErr w:type="spellEnd"/>
      <w:r w:rsidRPr="002D328D">
        <w:rPr>
          <w:rFonts w:ascii="Times New Roman" w:eastAsia="Calibri" w:hAnsi="Times New Roman" w:cs="Times New Roman"/>
          <w:sz w:val="24"/>
          <w:szCs w:val="24"/>
        </w:rPr>
        <w:t xml:space="preserve"> </w:t>
      </w:r>
      <w:proofErr w:type="spellStart"/>
      <w:r w:rsidRPr="002D328D">
        <w:rPr>
          <w:rFonts w:ascii="Times New Roman" w:eastAsia="Calibri" w:hAnsi="Times New Roman" w:cs="Times New Roman"/>
          <w:sz w:val="24"/>
          <w:szCs w:val="24"/>
        </w:rPr>
        <w:t>karakteristik</w:t>
      </w:r>
      <w:proofErr w:type="spellEnd"/>
      <w:r w:rsidRPr="002D328D">
        <w:rPr>
          <w:rFonts w:ascii="Times New Roman" w:eastAsia="Calibri" w:hAnsi="Times New Roman" w:cs="Times New Roman"/>
          <w:sz w:val="24"/>
          <w:szCs w:val="24"/>
        </w:rPr>
        <w:t xml:space="preserve"> masing-masing </w:t>
      </w:r>
      <w:proofErr w:type="spellStart"/>
      <w:r w:rsidRPr="002D328D">
        <w:rPr>
          <w:rFonts w:ascii="Times New Roman" w:eastAsia="Calibri" w:hAnsi="Times New Roman" w:cs="Times New Roman"/>
          <w:sz w:val="24"/>
          <w:szCs w:val="24"/>
        </w:rPr>
        <w:t>santri</w:t>
      </w:r>
      <w:proofErr w:type="spellEnd"/>
      <w:r>
        <w:rPr>
          <w:rFonts w:ascii="Times New Roman" w:eastAsia="Calibri" w:hAnsi="Times New Roman" w:cs="Times New Roman"/>
          <w:sz w:val="24"/>
          <w:szCs w:val="24"/>
        </w:rPr>
        <w:t>.</w:t>
      </w:r>
    </w:p>
    <w:p w14:paraId="065FD7FA" w14:textId="77777777" w:rsidR="00395E36" w:rsidRDefault="00395E36" w:rsidP="00395E36">
      <w:pPr>
        <w:pStyle w:val="Heading1"/>
        <w:spacing w:before="0" w:beforeAutospacing="0" w:after="0" w:afterAutospacing="0"/>
        <w:rPr>
          <w:sz w:val="22"/>
          <w:szCs w:val="22"/>
        </w:rPr>
      </w:pPr>
    </w:p>
    <w:p w14:paraId="25ED56FB" w14:textId="77777777" w:rsidR="007D7E44" w:rsidRDefault="00EA1FCA" w:rsidP="00395E36">
      <w:pPr>
        <w:pStyle w:val="Heading1"/>
        <w:spacing w:before="0" w:beforeAutospacing="0" w:after="0" w:afterAutospacing="0"/>
        <w:rPr>
          <w:sz w:val="22"/>
          <w:szCs w:val="22"/>
        </w:rPr>
      </w:pPr>
      <w:r w:rsidRPr="00EA1FCA">
        <w:rPr>
          <w:sz w:val="22"/>
          <w:szCs w:val="22"/>
        </w:rPr>
        <w:t xml:space="preserve">DAFTAR PUSTAKA </w:t>
      </w:r>
    </w:p>
    <w:p w14:paraId="618E9C24"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sz w:val="24"/>
          <w:szCs w:val="24"/>
        </w:rPr>
        <w:fldChar w:fldCharType="begin" w:fldLock="1"/>
      </w:r>
      <w:r w:rsidRPr="0022115E">
        <w:rPr>
          <w:rFonts w:ascii="Times New Roman" w:eastAsia="Calibri" w:hAnsi="Times New Roman" w:cs="Times New Roman"/>
          <w:sz w:val="24"/>
          <w:szCs w:val="24"/>
        </w:rPr>
        <w:instrText xml:space="preserve">ADDIN Mendeley Bibliography CSL_BIBLIOGRAPHY </w:instrText>
      </w:r>
      <w:r w:rsidRPr="0022115E">
        <w:rPr>
          <w:rFonts w:ascii="Times New Roman" w:eastAsia="Calibri" w:hAnsi="Times New Roman" w:cs="Times New Roman"/>
          <w:sz w:val="24"/>
          <w:szCs w:val="24"/>
        </w:rPr>
        <w:fldChar w:fldCharType="separate"/>
      </w:r>
      <w:r w:rsidRPr="0022115E">
        <w:rPr>
          <w:rFonts w:ascii="Times New Roman" w:eastAsia="Calibri" w:hAnsi="Times New Roman" w:cs="Times New Roman"/>
          <w:noProof/>
          <w:sz w:val="24"/>
        </w:rPr>
        <w:t xml:space="preserve">Abdurahman, M. (2021). Kurikulum Pembelajaran Bahasa Arab di Pondok Pesantren (Studi Kasus di Pondok Pesantren Miftahul Ulum Kebun Baru Kacok Palengaan Pamekasan). </w:t>
      </w:r>
      <w:r w:rsidRPr="0022115E">
        <w:rPr>
          <w:rFonts w:ascii="Times New Roman" w:eastAsia="Calibri" w:hAnsi="Times New Roman" w:cs="Times New Roman"/>
          <w:i/>
          <w:iCs/>
          <w:noProof/>
          <w:sz w:val="24"/>
        </w:rPr>
        <w:t>El-Fata</w:t>
      </w:r>
      <w:r w:rsidRPr="0022115E">
        <w:rPr>
          <w:rFonts w:ascii="Times New Roman" w:eastAsia="Calibri" w:hAnsi="Times New Roman" w:cs="Times New Roman"/>
          <w:noProof/>
          <w:sz w:val="24"/>
        </w:rPr>
        <w:t>, 86–95.</w:t>
      </w:r>
    </w:p>
    <w:p w14:paraId="3708F4BC"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Ahmad Muradi, T. (2021). </w:t>
      </w:r>
      <w:r w:rsidRPr="0022115E">
        <w:rPr>
          <w:rFonts w:ascii="Times New Roman" w:eastAsia="Calibri" w:hAnsi="Times New Roman" w:cs="Times New Roman"/>
          <w:i/>
          <w:iCs/>
          <w:noProof/>
          <w:sz w:val="24"/>
        </w:rPr>
        <w:t>Pengembangan Kurikulum Pembelajaran Bahasa Arab Konsep dan Aplikasi</w:t>
      </w:r>
      <w:r w:rsidRPr="0022115E">
        <w:rPr>
          <w:rFonts w:ascii="Times New Roman" w:eastAsia="Calibri" w:hAnsi="Times New Roman" w:cs="Times New Roman"/>
          <w:noProof/>
          <w:sz w:val="24"/>
        </w:rPr>
        <w:t xml:space="preserve"> (Nuraini (ed.); Cetakan Ke). PT. Rajagrafindo Persada.</w:t>
      </w:r>
    </w:p>
    <w:p w14:paraId="6DA19A19"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Arif, M. (2017). Studi Islam dalam Dinamika Global. In W. Anam (Ed.), </w:t>
      </w:r>
      <w:r w:rsidRPr="0022115E">
        <w:rPr>
          <w:rFonts w:ascii="Times New Roman" w:eastAsia="Calibri" w:hAnsi="Times New Roman" w:cs="Times New Roman"/>
          <w:i/>
          <w:iCs/>
          <w:noProof/>
          <w:sz w:val="24"/>
        </w:rPr>
        <w:t>Islamic</w:t>
      </w:r>
      <w:r w:rsidRPr="0022115E">
        <w:rPr>
          <w:rFonts w:ascii="Times New Roman" w:eastAsia="Calibri" w:hAnsi="Times New Roman" w:cs="Times New Roman"/>
          <w:noProof/>
          <w:sz w:val="24"/>
        </w:rPr>
        <w:t>. STAIN Kediri Press.</w:t>
      </w:r>
    </w:p>
    <w:p w14:paraId="6BA1AE0F"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Bambang Irawan, N. (2021). Peran Pondok Pesantren Modern dalam </w:t>
      </w:r>
      <w:r w:rsidRPr="0022115E">
        <w:rPr>
          <w:rFonts w:ascii="Times New Roman" w:eastAsia="Calibri" w:hAnsi="Times New Roman" w:cs="Times New Roman"/>
          <w:noProof/>
          <w:sz w:val="24"/>
        </w:rPr>
        <w:t xml:space="preserve">Mengembangkan Bahasa Arab. </w:t>
      </w:r>
      <w:r w:rsidRPr="0022115E">
        <w:rPr>
          <w:rFonts w:ascii="Times New Roman" w:eastAsia="Calibri" w:hAnsi="Times New Roman" w:cs="Times New Roman"/>
          <w:i/>
          <w:iCs/>
          <w:noProof/>
          <w:sz w:val="24"/>
        </w:rPr>
        <w:t>Jurnal Pendidikan Islam</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11</w:t>
      </w:r>
      <w:r w:rsidRPr="0022115E">
        <w:rPr>
          <w:rFonts w:ascii="Times New Roman" w:eastAsia="Calibri" w:hAnsi="Times New Roman" w:cs="Times New Roman"/>
          <w:noProof/>
          <w:sz w:val="24"/>
        </w:rPr>
        <w:t>(1). https://doi.org/10.30868/ei.v10i01.2899</w:t>
      </w:r>
    </w:p>
    <w:p w14:paraId="349F74C1"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Habibi, B. Y. (2019). Integrasi Kurikulum Bahasa Arab Pesantren Tradisional dan Modern di Madrasah Aliyah Program Keagamaan. </w:t>
      </w:r>
      <w:r w:rsidRPr="0022115E">
        <w:rPr>
          <w:rFonts w:ascii="Times New Roman" w:eastAsia="Calibri" w:hAnsi="Times New Roman" w:cs="Times New Roman"/>
          <w:i/>
          <w:iCs/>
          <w:noProof/>
          <w:sz w:val="24"/>
        </w:rPr>
        <w:t>Journal of Arabic Studies</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4</w:t>
      </w:r>
      <w:r w:rsidRPr="0022115E">
        <w:rPr>
          <w:rFonts w:ascii="Times New Roman" w:eastAsia="Calibri" w:hAnsi="Times New Roman" w:cs="Times New Roman"/>
          <w:noProof/>
          <w:sz w:val="24"/>
        </w:rPr>
        <w:t>(2), 151–167. http://dx.doi.org/10.24865/ajas.v4i2.178</w:t>
      </w:r>
    </w:p>
    <w:p w14:paraId="644EDAF7"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Maskur, A., &amp; Anto, P. (2018). Metode Pembelajaran Bahasa Asing Arab di Pondok Pesantren Modern (Studi Kasus di pondok Pesantren Roudlotul Qurro Cirebon). </w:t>
      </w:r>
      <w:r w:rsidRPr="0022115E">
        <w:rPr>
          <w:rFonts w:ascii="Times New Roman" w:eastAsia="Calibri" w:hAnsi="Times New Roman" w:cs="Times New Roman"/>
          <w:i/>
          <w:iCs/>
          <w:noProof/>
          <w:sz w:val="24"/>
        </w:rPr>
        <w:t>El-Banar: Jurnal Pendidikan Dan Pengajaran</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01</w:t>
      </w:r>
      <w:r w:rsidRPr="0022115E">
        <w:rPr>
          <w:rFonts w:ascii="Times New Roman" w:eastAsia="Calibri" w:hAnsi="Times New Roman" w:cs="Times New Roman"/>
          <w:noProof/>
          <w:sz w:val="24"/>
        </w:rPr>
        <w:t>(01), 63–68. http://ojs.staibanisaleh.ac.id/index.php/ElBanar/article/view/10</w:t>
      </w:r>
    </w:p>
    <w:p w14:paraId="4033212E"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Nahak, D. F., Manongga, S. P., &amp; Muntasir, M. (2022). Study Case Terhadap Efektivitas Penyelenggaraan Kebijakan Program Pelayanan Kesehatan Gratis Dengan Berbasis E-Ktp Di Kabupaten Malaka. </w:t>
      </w:r>
      <w:r w:rsidRPr="0022115E">
        <w:rPr>
          <w:rFonts w:ascii="Times New Roman" w:eastAsia="Calibri" w:hAnsi="Times New Roman" w:cs="Times New Roman"/>
          <w:i/>
          <w:iCs/>
          <w:noProof/>
          <w:sz w:val="24"/>
        </w:rPr>
        <w:t>Care : Jurnal Ilmiah Ilmu Kesehatan</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10</w:t>
      </w:r>
      <w:r w:rsidRPr="0022115E">
        <w:rPr>
          <w:rFonts w:ascii="Times New Roman" w:eastAsia="Calibri" w:hAnsi="Times New Roman" w:cs="Times New Roman"/>
          <w:noProof/>
          <w:sz w:val="24"/>
        </w:rPr>
        <w:t>(2), 198–206. https://doi.org/10.33366/jc.v10i2.2380</w:t>
      </w:r>
    </w:p>
    <w:p w14:paraId="048CA753"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Novita Sari Nasution, L. L. (2023). Urgensi Pembelajaran Bahasa Arab dalam Pendidikan Islam. </w:t>
      </w:r>
      <w:r w:rsidRPr="0022115E">
        <w:rPr>
          <w:rFonts w:ascii="Times New Roman" w:eastAsia="Calibri" w:hAnsi="Times New Roman" w:cs="Times New Roman"/>
          <w:i/>
          <w:iCs/>
          <w:noProof/>
          <w:sz w:val="24"/>
        </w:rPr>
        <w:t>Jurnal Simki Pedagogia</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6</w:t>
      </w:r>
      <w:r w:rsidRPr="0022115E">
        <w:rPr>
          <w:rFonts w:ascii="Times New Roman" w:eastAsia="Calibri" w:hAnsi="Times New Roman" w:cs="Times New Roman"/>
          <w:noProof/>
          <w:sz w:val="24"/>
        </w:rPr>
        <w:t>(1), 181–191. https://doi.org/10.47783/jurpendigu.v2i2.232</w:t>
      </w:r>
    </w:p>
    <w:p w14:paraId="22FBC4D1"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Nurkholis. (2017). Metode Pembelajaran Bahasa Arab di Pondok Pesantren Tradisional. </w:t>
      </w:r>
      <w:r w:rsidRPr="0022115E">
        <w:rPr>
          <w:rFonts w:ascii="Times New Roman" w:eastAsia="Calibri" w:hAnsi="Times New Roman" w:cs="Times New Roman"/>
          <w:i/>
          <w:iCs/>
          <w:noProof/>
          <w:sz w:val="24"/>
        </w:rPr>
        <w:t>Jurnal An Nabighoh</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19</w:t>
      </w:r>
      <w:r w:rsidRPr="0022115E">
        <w:rPr>
          <w:rFonts w:ascii="Times New Roman" w:eastAsia="Calibri" w:hAnsi="Times New Roman" w:cs="Times New Roman"/>
          <w:noProof/>
          <w:sz w:val="24"/>
        </w:rPr>
        <w:t>(2), 249–267.</w:t>
      </w:r>
    </w:p>
    <w:p w14:paraId="2FBA391A"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Ridho, M. R. (2018). Pembelajaran Bahasa Arab di Lingkungan Pesantren dan Luar Pesantren. </w:t>
      </w:r>
      <w:r w:rsidRPr="0022115E">
        <w:rPr>
          <w:rFonts w:ascii="Times New Roman" w:eastAsia="Calibri" w:hAnsi="Times New Roman" w:cs="Times New Roman"/>
          <w:i/>
          <w:iCs/>
          <w:noProof/>
          <w:sz w:val="24"/>
        </w:rPr>
        <w:t>Jurnal Al-Fawa’id : Jurnal Agama Dan Bahasa</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8</w:t>
      </w:r>
      <w:r w:rsidRPr="0022115E">
        <w:rPr>
          <w:rFonts w:ascii="Times New Roman" w:eastAsia="Calibri" w:hAnsi="Times New Roman" w:cs="Times New Roman"/>
          <w:noProof/>
          <w:sz w:val="24"/>
        </w:rPr>
        <w:t>(1), 13–20. https://doi.org/10.54214/alfawaid.vol8.iss1.106</w:t>
      </w:r>
    </w:p>
    <w:p w14:paraId="162D769C"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Rosyada, I., Sanuhung, F., Rimadhani, M. </w:t>
      </w:r>
      <w:r w:rsidRPr="0022115E">
        <w:rPr>
          <w:rFonts w:ascii="Times New Roman" w:eastAsia="Calibri" w:hAnsi="Times New Roman" w:cs="Times New Roman"/>
          <w:noProof/>
          <w:sz w:val="24"/>
        </w:rPr>
        <w:lastRenderedPageBreak/>
        <w:t xml:space="preserve">I., &amp; Hakim, M. A. (2020). Analisis Pendidikan: Kebijakan Pendidikan Perspektif Nasional dan Madrasah. </w:t>
      </w:r>
      <w:r w:rsidRPr="0022115E">
        <w:rPr>
          <w:rFonts w:ascii="Times New Roman" w:eastAsia="Calibri" w:hAnsi="Times New Roman" w:cs="Times New Roman"/>
          <w:i/>
          <w:iCs/>
          <w:noProof/>
          <w:sz w:val="24"/>
        </w:rPr>
        <w:t>Edification</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4</w:t>
      </w:r>
      <w:r w:rsidRPr="0022115E">
        <w:rPr>
          <w:rFonts w:ascii="Times New Roman" w:eastAsia="Calibri" w:hAnsi="Times New Roman" w:cs="Times New Roman"/>
          <w:noProof/>
          <w:sz w:val="24"/>
        </w:rPr>
        <w:t>(1), 13–22. https://doi.org/10.37092/ej.v4i1.293</w:t>
      </w:r>
    </w:p>
    <w:p w14:paraId="692C022E"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Syarifah, J. (2020). Pembelajaran Bahasa Arab di Pesantren Al-Islam dan Darul Abror (Antara Tradisional dan Modern). </w:t>
      </w:r>
      <w:r w:rsidRPr="0022115E">
        <w:rPr>
          <w:rFonts w:ascii="Times New Roman" w:eastAsia="Calibri" w:hAnsi="Times New Roman" w:cs="Times New Roman"/>
          <w:i/>
          <w:iCs/>
          <w:noProof/>
          <w:sz w:val="24"/>
        </w:rPr>
        <w:t>EDUGAMA: Jurnal Kependidikan Dan Sosial Keagamaan</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6</w:t>
      </w:r>
      <w:r w:rsidRPr="0022115E">
        <w:rPr>
          <w:rFonts w:ascii="Times New Roman" w:eastAsia="Calibri" w:hAnsi="Times New Roman" w:cs="Times New Roman"/>
          <w:noProof/>
          <w:sz w:val="24"/>
        </w:rPr>
        <w:t>(2), 2614–0217. https://doi.org/10.32923/edugama.v6i2.1411</w:t>
      </w:r>
    </w:p>
    <w:p w14:paraId="585C91CD" w14:textId="77777777" w:rsidR="0022115E"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noProof/>
          <w:sz w:val="24"/>
        </w:rPr>
      </w:pPr>
      <w:r w:rsidRPr="0022115E">
        <w:rPr>
          <w:rFonts w:ascii="Times New Roman" w:eastAsia="Calibri" w:hAnsi="Times New Roman" w:cs="Times New Roman"/>
          <w:noProof/>
          <w:sz w:val="24"/>
        </w:rPr>
        <w:t xml:space="preserve">Tohardi, A. (2020). Model Penelitian Kebijakan Kualitatif ”Tohardi”. </w:t>
      </w:r>
      <w:r w:rsidRPr="0022115E">
        <w:rPr>
          <w:rFonts w:ascii="Times New Roman" w:eastAsia="Calibri" w:hAnsi="Times New Roman" w:cs="Times New Roman"/>
          <w:i/>
          <w:iCs/>
          <w:noProof/>
          <w:sz w:val="24"/>
        </w:rPr>
        <w:t>JPASDEV : Journal of Public Administration and Sociology of Development</w:t>
      </w:r>
      <w:r w:rsidRPr="0022115E">
        <w:rPr>
          <w:rFonts w:ascii="Times New Roman" w:eastAsia="Calibri" w:hAnsi="Times New Roman" w:cs="Times New Roman"/>
          <w:noProof/>
          <w:sz w:val="24"/>
        </w:rPr>
        <w:t xml:space="preserve">, </w:t>
      </w:r>
      <w:r w:rsidRPr="0022115E">
        <w:rPr>
          <w:rFonts w:ascii="Times New Roman" w:eastAsia="Calibri" w:hAnsi="Times New Roman" w:cs="Times New Roman"/>
          <w:i/>
          <w:iCs/>
          <w:noProof/>
          <w:sz w:val="24"/>
        </w:rPr>
        <w:t>1</w:t>
      </w:r>
      <w:r w:rsidRPr="0022115E">
        <w:rPr>
          <w:rFonts w:ascii="Times New Roman" w:eastAsia="Calibri" w:hAnsi="Times New Roman" w:cs="Times New Roman"/>
          <w:noProof/>
          <w:sz w:val="24"/>
        </w:rPr>
        <w:t>(1), 58. https://doi.org/10.26418/jpasdev.v1i1.41615</w:t>
      </w:r>
    </w:p>
    <w:p w14:paraId="55AFB236" w14:textId="0A9210D5" w:rsidR="000E6278" w:rsidRPr="0022115E" w:rsidRDefault="0022115E" w:rsidP="0022115E">
      <w:pPr>
        <w:widowControl w:val="0"/>
        <w:autoSpaceDE w:val="0"/>
        <w:autoSpaceDN w:val="0"/>
        <w:adjustRightInd w:val="0"/>
        <w:spacing w:line="240" w:lineRule="auto"/>
        <w:ind w:left="480" w:hanging="480"/>
        <w:jc w:val="both"/>
        <w:rPr>
          <w:rFonts w:ascii="Times New Roman" w:eastAsia="Calibri" w:hAnsi="Times New Roman" w:cs="Times New Roman"/>
          <w:sz w:val="24"/>
          <w:szCs w:val="24"/>
        </w:rPr>
      </w:pPr>
      <w:r w:rsidRPr="0022115E">
        <w:rPr>
          <w:rFonts w:ascii="Times New Roman" w:eastAsia="Calibri" w:hAnsi="Times New Roman" w:cs="Times New Roman"/>
          <w:sz w:val="24"/>
          <w:szCs w:val="24"/>
        </w:rPr>
        <w:fldChar w:fldCharType="end"/>
      </w:r>
    </w:p>
    <w:sectPr w:rsidR="000E6278" w:rsidRPr="0022115E" w:rsidSect="00EA1FCA">
      <w:type w:val="continuous"/>
      <w:pgSz w:w="11907" w:h="16840" w:code="9"/>
      <w:pgMar w:top="1134" w:right="1134" w:bottom="1134" w:left="1701" w:header="720" w:footer="720"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8D9CD2" w14:textId="77777777" w:rsidR="00A02502" w:rsidRDefault="00A02502" w:rsidP="00B16E1F">
      <w:pPr>
        <w:spacing w:after="0" w:line="240" w:lineRule="auto"/>
      </w:pPr>
      <w:r>
        <w:separator/>
      </w:r>
    </w:p>
  </w:endnote>
  <w:endnote w:type="continuationSeparator" w:id="0">
    <w:p w14:paraId="094B374D" w14:textId="77777777" w:rsidR="00A02502" w:rsidRDefault="00A02502" w:rsidP="00B16E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2BC9E" w14:textId="77777777" w:rsidR="0050044F" w:rsidRPr="00856601" w:rsidRDefault="0050044F" w:rsidP="00053EE4">
    <w:pPr>
      <w:tabs>
        <w:tab w:val="center" w:pos="4513"/>
        <w:tab w:val="right" w:pos="9026"/>
        <w:tab w:val="right" w:pos="9072"/>
      </w:tabs>
      <w:spacing w:before="120"/>
      <w:rPr>
        <w:rFonts w:ascii="Times New Roman" w:hAnsi="Times New Roman" w:cs="Times New Roman"/>
      </w:rPr>
    </w:pPr>
    <w:proofErr w:type="spellStart"/>
    <w:r w:rsidRPr="00856601">
      <w:rPr>
        <w:rFonts w:ascii="Times New Roman" w:eastAsia="Calibri" w:hAnsi="Times New Roman" w:cs="Times New Roman"/>
        <w:b/>
        <w:bCs/>
        <w:i/>
        <w:iCs/>
      </w:rPr>
      <w:t>Tadarus</w:t>
    </w:r>
    <w:proofErr w:type="spellEnd"/>
    <w:r w:rsidRPr="00856601">
      <w:rPr>
        <w:rFonts w:ascii="Times New Roman" w:eastAsia="Calibri" w:hAnsi="Times New Roman" w:cs="Times New Roman"/>
        <w:b/>
        <w:bCs/>
        <w:i/>
        <w:iCs/>
      </w:rPr>
      <w:t xml:space="preserve"> </w:t>
    </w:r>
    <w:proofErr w:type="spellStart"/>
    <w:r w:rsidRPr="00856601">
      <w:rPr>
        <w:rFonts w:ascii="Times New Roman" w:eastAsia="Calibri" w:hAnsi="Times New Roman" w:cs="Times New Roman"/>
        <w:b/>
        <w:bCs/>
        <w:i/>
        <w:iCs/>
      </w:rPr>
      <w:t>Tarbawy</w:t>
    </w:r>
    <w:proofErr w:type="spellEnd"/>
    <w:r w:rsidRPr="00856601">
      <w:rPr>
        <w:rFonts w:ascii="Times New Roman" w:eastAsia="Calibri" w:hAnsi="Times New Roman" w:cs="Times New Roman"/>
        <w:i/>
        <w:iCs/>
      </w:rPr>
      <w:t xml:space="preserve">.   </w:t>
    </w:r>
    <w:r w:rsidRPr="00856601">
      <w:rPr>
        <w:rFonts w:ascii="Times New Roman" w:eastAsia="Calibri" w:hAnsi="Times New Roman" w:cs="Times New Roman"/>
      </w:rPr>
      <w:t>Vol. 2 No. 1  Jan – Jun 2020</w:t>
    </w:r>
    <w:r w:rsidRPr="00856601">
      <w:rPr>
        <w:rFonts w:ascii="Times New Roman" w:eastAsia="Calibri" w:hAnsi="Times New Roman" w:cs="Times New Roman"/>
        <w:i/>
        <w:iCs/>
      </w:rPr>
      <w:t xml:space="preserve">. ISSN. </w:t>
    </w:r>
    <w:r w:rsidRPr="00856601">
      <w:rPr>
        <w:rFonts w:ascii="Times New Roman" w:eastAsia="Calibri" w:hAnsi="Times New Roman" w:cs="Times New Roman"/>
      </w:rPr>
      <w:t>2657-1285</w:t>
    </w:r>
    <w:r w:rsidRPr="00856601">
      <w:rPr>
        <w:rFonts w:ascii="Times New Roman" w:eastAsia="Calibri" w:hAnsi="Times New Roman" w:cs="Times New Roman"/>
        <w:i/>
        <w:iCs/>
      </w:rPr>
      <w:t xml:space="preserve"> e-ISSN. </w:t>
    </w:r>
    <w:r w:rsidRPr="00856601">
      <w:rPr>
        <w:rFonts w:ascii="Times New Roman" w:eastAsia="Calibri" w:hAnsi="Times New Roman" w:cs="Times New Roman"/>
      </w:rPr>
      <w:t xml:space="preserve">2656-8756         </w:t>
    </w:r>
    <w:r w:rsidRPr="00856601">
      <w:rPr>
        <w:rFonts w:ascii="Times New Roman" w:eastAsia="Calibri" w:hAnsi="Times New Roman" w:cs="Times New Roman"/>
      </w:rPr>
      <w:tab/>
      <w:t>(</w:t>
    </w:r>
    <w:r w:rsidR="001B08BB" w:rsidRPr="00856601">
      <w:rPr>
        <w:rFonts w:ascii="Times New Roman" w:eastAsia="Calibri" w:hAnsi="Times New Roman" w:cs="Times New Roman"/>
      </w:rPr>
      <w:fldChar w:fldCharType="begin"/>
    </w:r>
    <w:r w:rsidRPr="00856601">
      <w:rPr>
        <w:rFonts w:ascii="Times New Roman" w:eastAsia="Calibri" w:hAnsi="Times New Roman" w:cs="Times New Roman"/>
      </w:rPr>
      <w:instrText xml:space="preserve"> PAGE   \* MERGEFORMAT </w:instrText>
    </w:r>
    <w:r w:rsidR="001B08BB" w:rsidRPr="00856601">
      <w:rPr>
        <w:rFonts w:ascii="Times New Roman" w:eastAsia="Calibri" w:hAnsi="Times New Roman" w:cs="Times New Roman"/>
      </w:rPr>
      <w:fldChar w:fldCharType="separate"/>
    </w:r>
    <w:r w:rsidR="00D671BA" w:rsidRPr="00D671BA">
      <w:rPr>
        <w:rFonts w:ascii="Times New Roman" w:hAnsi="Times New Roman" w:cs="Times New Roman"/>
        <w:noProof/>
      </w:rPr>
      <w:t>1</w:t>
    </w:r>
    <w:r w:rsidR="001B08BB" w:rsidRPr="00856601">
      <w:rPr>
        <w:rFonts w:ascii="Times New Roman" w:eastAsia="Calibri" w:hAnsi="Times New Roman" w:cs="Times New Roman"/>
        <w:noProof/>
      </w:rPr>
      <w:fldChar w:fldCharType="end"/>
    </w:r>
    <w:r w:rsidRPr="00856601">
      <w:rPr>
        <w:rFonts w:ascii="Times New Roman" w:eastAsia="Calibri" w:hAnsi="Times New Roman" w:cs="Times New Roman"/>
        <w:noProof/>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7AF1F5" w14:textId="77777777" w:rsidR="00A02502" w:rsidRDefault="00A02502" w:rsidP="00B16E1F">
      <w:pPr>
        <w:spacing w:after="0" w:line="240" w:lineRule="auto"/>
      </w:pPr>
      <w:r>
        <w:separator/>
      </w:r>
    </w:p>
  </w:footnote>
  <w:footnote w:type="continuationSeparator" w:id="0">
    <w:p w14:paraId="4E3EBF8E" w14:textId="77777777" w:rsidR="00A02502" w:rsidRDefault="00A02502" w:rsidP="00B16E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FA56499"/>
    <w:multiLevelType w:val="singleLevel"/>
    <w:tmpl w:val="CFA56499"/>
    <w:lvl w:ilvl="0">
      <w:start w:val="1"/>
      <w:numFmt w:val="upperLetter"/>
      <w:suff w:val="space"/>
      <w:lvlText w:val="%1."/>
      <w:lvlJc w:val="left"/>
    </w:lvl>
  </w:abstractNum>
  <w:abstractNum w:abstractNumId="1" w15:restartNumberingAfterBreak="0">
    <w:nsid w:val="00F84D87"/>
    <w:multiLevelType w:val="hybridMultilevel"/>
    <w:tmpl w:val="4ED4954E"/>
    <w:lvl w:ilvl="0" w:tplc="04090015">
      <w:start w:val="1"/>
      <w:numFmt w:val="upperLetter"/>
      <w:lvlText w:val="%1."/>
      <w:lvlJc w:val="left"/>
      <w:pPr>
        <w:ind w:left="360" w:hanging="360"/>
      </w:pPr>
      <w:rPr>
        <w:rFonts w:hint="default"/>
      </w:rPr>
    </w:lvl>
    <w:lvl w:ilvl="1" w:tplc="6422C252">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7741CB"/>
    <w:multiLevelType w:val="hybridMultilevel"/>
    <w:tmpl w:val="CCD8F4C6"/>
    <w:lvl w:ilvl="0" w:tplc="04E083FE">
      <w:start w:val="1"/>
      <w:numFmt w:val="decimal"/>
      <w:lvlText w:val="%1)"/>
      <w:lvlJc w:val="left"/>
      <w:pPr>
        <w:ind w:left="1495" w:hanging="360"/>
      </w:pPr>
      <w:rPr>
        <w:b w:val="0"/>
        <w:bCs w:val="0"/>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 w15:restartNumberingAfterBreak="0">
    <w:nsid w:val="0AEC378C"/>
    <w:multiLevelType w:val="hybridMultilevel"/>
    <w:tmpl w:val="693C9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952394"/>
    <w:multiLevelType w:val="hybridMultilevel"/>
    <w:tmpl w:val="B776D63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2D269A"/>
    <w:multiLevelType w:val="hybridMultilevel"/>
    <w:tmpl w:val="CD027B3A"/>
    <w:lvl w:ilvl="0" w:tplc="C73A8E82">
      <w:start w:val="1"/>
      <w:numFmt w:val="lowerLetter"/>
      <w:lvlText w:val="%1."/>
      <w:lvlJc w:val="left"/>
      <w:pPr>
        <w:ind w:left="1287"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4390278"/>
    <w:multiLevelType w:val="hybridMultilevel"/>
    <w:tmpl w:val="DAFEC86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9A75848"/>
    <w:multiLevelType w:val="hybridMultilevel"/>
    <w:tmpl w:val="183E4F8A"/>
    <w:lvl w:ilvl="0" w:tplc="08AC13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CB7E27"/>
    <w:multiLevelType w:val="hybridMultilevel"/>
    <w:tmpl w:val="FBC8E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5A6989"/>
    <w:multiLevelType w:val="hybridMultilevel"/>
    <w:tmpl w:val="B2747BD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0581421"/>
    <w:multiLevelType w:val="hybridMultilevel"/>
    <w:tmpl w:val="C21064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EA7400"/>
    <w:multiLevelType w:val="hybridMultilevel"/>
    <w:tmpl w:val="03AC516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5BA0562"/>
    <w:multiLevelType w:val="hybridMultilevel"/>
    <w:tmpl w:val="20B88CD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431B20"/>
    <w:multiLevelType w:val="hybridMultilevel"/>
    <w:tmpl w:val="C24210A4"/>
    <w:lvl w:ilvl="0" w:tplc="D99A9034">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CF449F5"/>
    <w:multiLevelType w:val="multilevel"/>
    <w:tmpl w:val="1986A4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5ED7B3C"/>
    <w:multiLevelType w:val="hybridMultilevel"/>
    <w:tmpl w:val="C43846D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89E36C7"/>
    <w:multiLevelType w:val="hybridMultilevel"/>
    <w:tmpl w:val="0A5E3B6A"/>
    <w:lvl w:ilvl="0" w:tplc="E378268E">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9647104"/>
    <w:multiLevelType w:val="hybridMultilevel"/>
    <w:tmpl w:val="092AD100"/>
    <w:lvl w:ilvl="0" w:tplc="08C2643E">
      <w:start w:val="1"/>
      <w:numFmt w:val="decimal"/>
      <w:lvlText w:val="%1."/>
      <w:lvlJc w:val="left"/>
      <w:pPr>
        <w:ind w:left="720" w:hanging="360"/>
      </w:pPr>
      <w:rPr>
        <w:rFonts w:eastAsia="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7620CC"/>
    <w:multiLevelType w:val="hybridMultilevel"/>
    <w:tmpl w:val="2D9AF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127559"/>
    <w:multiLevelType w:val="hybridMultilevel"/>
    <w:tmpl w:val="EC586BC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225419F"/>
    <w:multiLevelType w:val="hybridMultilevel"/>
    <w:tmpl w:val="F2683B98"/>
    <w:lvl w:ilvl="0" w:tplc="A628C7D8">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2811E45"/>
    <w:multiLevelType w:val="hybridMultilevel"/>
    <w:tmpl w:val="ACD04108"/>
    <w:lvl w:ilvl="0" w:tplc="0409000F">
      <w:start w:val="1"/>
      <w:numFmt w:val="decimal"/>
      <w:lvlText w:val="%1."/>
      <w:lvlJc w:val="left"/>
      <w:pPr>
        <w:ind w:left="1854"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43747CF"/>
    <w:multiLevelType w:val="hybridMultilevel"/>
    <w:tmpl w:val="1506CD1E"/>
    <w:lvl w:ilvl="0" w:tplc="65D8659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A334321"/>
    <w:multiLevelType w:val="hybridMultilevel"/>
    <w:tmpl w:val="17C8A63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03F54F9"/>
    <w:multiLevelType w:val="multilevel"/>
    <w:tmpl w:val="35289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34C4A51"/>
    <w:multiLevelType w:val="hybridMultilevel"/>
    <w:tmpl w:val="FDCC097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4881E92"/>
    <w:multiLevelType w:val="hybridMultilevel"/>
    <w:tmpl w:val="EC586B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49F2125"/>
    <w:multiLevelType w:val="hybridMultilevel"/>
    <w:tmpl w:val="3C4EEE3C"/>
    <w:lvl w:ilvl="0" w:tplc="459CE6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4B97C2B"/>
    <w:multiLevelType w:val="hybridMultilevel"/>
    <w:tmpl w:val="BEBCED4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C307658"/>
    <w:multiLevelType w:val="hybridMultilevel"/>
    <w:tmpl w:val="1CA8D680"/>
    <w:lvl w:ilvl="0" w:tplc="9F109FCC">
      <w:start w:val="1"/>
      <w:numFmt w:val="lowerLetter"/>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EE25CF3"/>
    <w:multiLevelType w:val="hybridMultilevel"/>
    <w:tmpl w:val="2D7AF7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C30D08"/>
    <w:multiLevelType w:val="hybridMultilevel"/>
    <w:tmpl w:val="08EE096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7697779"/>
    <w:multiLevelType w:val="hybridMultilevel"/>
    <w:tmpl w:val="997244A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208CFE74">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15:restartNumberingAfterBreak="0">
    <w:nsid w:val="6CD32DA8"/>
    <w:multiLevelType w:val="singleLevel"/>
    <w:tmpl w:val="6FDA872E"/>
    <w:lvl w:ilvl="0">
      <w:start w:val="1"/>
      <w:numFmt w:val="upperRoman"/>
      <w:pStyle w:val="tablehead"/>
      <w:lvlText w:val="TABLE %1. "/>
      <w:lvlJc w:val="left"/>
      <w:pPr>
        <w:tabs>
          <w:tab w:val="num" w:pos="1080"/>
        </w:tabs>
      </w:pPr>
      <w:rPr>
        <w:rFonts w:ascii="Gill Sans MT" w:hAnsi="Gill Sans MT" w:cs="Times New Roman" w:hint="default"/>
        <w:b w:val="0"/>
        <w:bCs w:val="0"/>
        <w:i w:val="0"/>
        <w:iCs w:val="0"/>
        <w:sz w:val="16"/>
        <w:szCs w:val="16"/>
      </w:rPr>
    </w:lvl>
  </w:abstractNum>
  <w:abstractNum w:abstractNumId="35" w15:restartNumberingAfterBreak="0">
    <w:nsid w:val="70C87C20"/>
    <w:multiLevelType w:val="hybridMultilevel"/>
    <w:tmpl w:val="32A686B2"/>
    <w:lvl w:ilvl="0" w:tplc="F7B4687A">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2DA6526"/>
    <w:multiLevelType w:val="hybridMultilevel"/>
    <w:tmpl w:val="7C62568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788F4B60"/>
    <w:multiLevelType w:val="hybridMultilevel"/>
    <w:tmpl w:val="B3ECD144"/>
    <w:lvl w:ilvl="0" w:tplc="43044E8E">
      <w:start w:val="3"/>
      <w:numFmt w:val="decimal"/>
      <w:lvlText w:val="%1."/>
      <w:lvlJc w:val="left"/>
      <w:pPr>
        <w:ind w:left="306" w:hanging="360"/>
      </w:pPr>
      <w:rPr>
        <w:rFonts w:eastAsia="SimSun"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38" w15:restartNumberingAfterBreak="0">
    <w:nsid w:val="7944068D"/>
    <w:multiLevelType w:val="hybridMultilevel"/>
    <w:tmpl w:val="AA006D76"/>
    <w:lvl w:ilvl="0" w:tplc="E8360D68">
      <w:start w:val="1"/>
      <w:numFmt w:val="decimal"/>
      <w:lvlText w:val="%1."/>
      <w:lvlJc w:val="left"/>
      <w:pPr>
        <w:ind w:left="1125" w:hanging="7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6970D9"/>
    <w:multiLevelType w:val="hybridMultilevel"/>
    <w:tmpl w:val="EB56CAA6"/>
    <w:lvl w:ilvl="0" w:tplc="D9F2D9BA">
      <w:start w:val="1"/>
      <w:numFmt w:val="upperLetter"/>
      <w:lvlText w:val="%1."/>
      <w:lvlJc w:val="left"/>
      <w:pPr>
        <w:ind w:left="360" w:hanging="360"/>
      </w:pPr>
      <w:rPr>
        <w:b/>
        <w:bCs/>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40" w15:restartNumberingAfterBreak="0">
    <w:nsid w:val="7EEF790C"/>
    <w:multiLevelType w:val="hybridMultilevel"/>
    <w:tmpl w:val="1792AE76"/>
    <w:lvl w:ilvl="0" w:tplc="84508D70">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96674722">
    <w:abstractNumId w:val="32"/>
  </w:num>
  <w:num w:numId="2" w16cid:durableId="1978685420">
    <w:abstractNumId w:val="34"/>
  </w:num>
  <w:num w:numId="3" w16cid:durableId="1487630978">
    <w:abstractNumId w:val="33"/>
  </w:num>
  <w:num w:numId="4" w16cid:durableId="1181091323">
    <w:abstractNumId w:val="1"/>
  </w:num>
  <w:num w:numId="5" w16cid:durableId="1783185802">
    <w:abstractNumId w:val="26"/>
  </w:num>
  <w:num w:numId="6" w16cid:durableId="1081104921">
    <w:abstractNumId w:val="36"/>
  </w:num>
  <w:num w:numId="7" w16cid:durableId="2025326030">
    <w:abstractNumId w:val="19"/>
  </w:num>
  <w:num w:numId="8" w16cid:durableId="2050449420">
    <w:abstractNumId w:val="39"/>
  </w:num>
  <w:num w:numId="9" w16cid:durableId="523328137">
    <w:abstractNumId w:val="0"/>
  </w:num>
  <w:num w:numId="10" w16cid:durableId="1213226064">
    <w:abstractNumId w:val="17"/>
  </w:num>
  <w:num w:numId="11" w16cid:durableId="1681616661">
    <w:abstractNumId w:val="37"/>
  </w:num>
  <w:num w:numId="12" w16cid:durableId="930697301">
    <w:abstractNumId w:val="6"/>
  </w:num>
  <w:num w:numId="13" w16cid:durableId="1759905636">
    <w:abstractNumId w:val="15"/>
  </w:num>
  <w:num w:numId="14" w16cid:durableId="6374955">
    <w:abstractNumId w:val="30"/>
  </w:num>
  <w:num w:numId="15" w16cid:durableId="1421022095">
    <w:abstractNumId w:val="18"/>
  </w:num>
  <w:num w:numId="16" w16cid:durableId="1596597542">
    <w:abstractNumId w:val="38"/>
  </w:num>
  <w:num w:numId="17" w16cid:durableId="55472063">
    <w:abstractNumId w:val="12"/>
  </w:num>
  <w:num w:numId="18" w16cid:durableId="303630526">
    <w:abstractNumId w:val="5"/>
  </w:num>
  <w:num w:numId="19" w16cid:durableId="1417744343">
    <w:abstractNumId w:val="21"/>
  </w:num>
  <w:num w:numId="20" w16cid:durableId="817958038">
    <w:abstractNumId w:val="23"/>
  </w:num>
  <w:num w:numId="21" w16cid:durableId="1075589929">
    <w:abstractNumId w:val="8"/>
  </w:num>
  <w:num w:numId="22" w16cid:durableId="1085300674">
    <w:abstractNumId w:val="13"/>
  </w:num>
  <w:num w:numId="23" w16cid:durableId="1741637108">
    <w:abstractNumId w:val="20"/>
  </w:num>
  <w:num w:numId="24" w16cid:durableId="605891259">
    <w:abstractNumId w:val="2"/>
  </w:num>
  <w:num w:numId="25" w16cid:durableId="958147526">
    <w:abstractNumId w:val="16"/>
  </w:num>
  <w:num w:numId="26" w16cid:durableId="77097538">
    <w:abstractNumId w:val="29"/>
  </w:num>
  <w:num w:numId="27" w16cid:durableId="212041381">
    <w:abstractNumId w:val="28"/>
  </w:num>
  <w:num w:numId="28" w16cid:durableId="342902183">
    <w:abstractNumId w:val="11"/>
  </w:num>
  <w:num w:numId="29" w16cid:durableId="1271862003">
    <w:abstractNumId w:val="25"/>
  </w:num>
  <w:num w:numId="30" w16cid:durableId="1160270661">
    <w:abstractNumId w:val="9"/>
  </w:num>
  <w:num w:numId="31" w16cid:durableId="689529188">
    <w:abstractNumId w:val="31"/>
  </w:num>
  <w:num w:numId="32" w16cid:durableId="540438751">
    <w:abstractNumId w:val="4"/>
  </w:num>
  <w:num w:numId="33" w16cid:durableId="2125493839">
    <w:abstractNumId w:val="14"/>
  </w:num>
  <w:num w:numId="34" w16cid:durableId="310524726">
    <w:abstractNumId w:val="24"/>
  </w:num>
  <w:num w:numId="35" w16cid:durableId="1058281759">
    <w:abstractNumId w:val="40"/>
  </w:num>
  <w:num w:numId="36" w16cid:durableId="697658694">
    <w:abstractNumId w:val="35"/>
  </w:num>
  <w:num w:numId="37" w16cid:durableId="816147203">
    <w:abstractNumId w:val="10"/>
  </w:num>
  <w:num w:numId="38" w16cid:durableId="573056008">
    <w:abstractNumId w:val="3"/>
  </w:num>
  <w:num w:numId="39" w16cid:durableId="1183283385">
    <w:abstractNumId w:val="27"/>
  </w:num>
  <w:num w:numId="40" w16cid:durableId="216742204">
    <w:abstractNumId w:val="7"/>
  </w:num>
  <w:num w:numId="41" w16cid:durableId="1670133994">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1947E1"/>
    <w:rsid w:val="00000B03"/>
    <w:rsid w:val="00000E84"/>
    <w:rsid w:val="000012BB"/>
    <w:rsid w:val="00001363"/>
    <w:rsid w:val="000017ED"/>
    <w:rsid w:val="00001903"/>
    <w:rsid w:val="00001A9B"/>
    <w:rsid w:val="00001D64"/>
    <w:rsid w:val="00002171"/>
    <w:rsid w:val="0000231E"/>
    <w:rsid w:val="00002324"/>
    <w:rsid w:val="000030DA"/>
    <w:rsid w:val="00003852"/>
    <w:rsid w:val="00003F62"/>
    <w:rsid w:val="000043A0"/>
    <w:rsid w:val="0000458A"/>
    <w:rsid w:val="00004D6D"/>
    <w:rsid w:val="00004E59"/>
    <w:rsid w:val="00005454"/>
    <w:rsid w:val="000058C0"/>
    <w:rsid w:val="00005984"/>
    <w:rsid w:val="00005A38"/>
    <w:rsid w:val="00005EF8"/>
    <w:rsid w:val="0000667C"/>
    <w:rsid w:val="0000693D"/>
    <w:rsid w:val="00006995"/>
    <w:rsid w:val="00006B4D"/>
    <w:rsid w:val="00007F2E"/>
    <w:rsid w:val="00007F40"/>
    <w:rsid w:val="000105F2"/>
    <w:rsid w:val="00010E86"/>
    <w:rsid w:val="00010E91"/>
    <w:rsid w:val="00011033"/>
    <w:rsid w:val="000116D8"/>
    <w:rsid w:val="00011C09"/>
    <w:rsid w:val="00011DFC"/>
    <w:rsid w:val="00012146"/>
    <w:rsid w:val="000124C3"/>
    <w:rsid w:val="00012ADF"/>
    <w:rsid w:val="00012D3E"/>
    <w:rsid w:val="00012E1A"/>
    <w:rsid w:val="000133CB"/>
    <w:rsid w:val="0001358E"/>
    <w:rsid w:val="000136D7"/>
    <w:rsid w:val="00013C5E"/>
    <w:rsid w:val="00013E15"/>
    <w:rsid w:val="00014113"/>
    <w:rsid w:val="00014556"/>
    <w:rsid w:val="00014A23"/>
    <w:rsid w:val="00014DFA"/>
    <w:rsid w:val="00014F4D"/>
    <w:rsid w:val="0001516F"/>
    <w:rsid w:val="0001530F"/>
    <w:rsid w:val="000158C1"/>
    <w:rsid w:val="000162FD"/>
    <w:rsid w:val="000166BD"/>
    <w:rsid w:val="00016A5A"/>
    <w:rsid w:val="00016D84"/>
    <w:rsid w:val="0001733C"/>
    <w:rsid w:val="00017664"/>
    <w:rsid w:val="000176F6"/>
    <w:rsid w:val="00017A57"/>
    <w:rsid w:val="00021C94"/>
    <w:rsid w:val="00021DF9"/>
    <w:rsid w:val="00021E87"/>
    <w:rsid w:val="00021F20"/>
    <w:rsid w:val="000235D7"/>
    <w:rsid w:val="0002462E"/>
    <w:rsid w:val="00025B28"/>
    <w:rsid w:val="00026207"/>
    <w:rsid w:val="00026483"/>
    <w:rsid w:val="00026877"/>
    <w:rsid w:val="00027004"/>
    <w:rsid w:val="000278F9"/>
    <w:rsid w:val="00027C7A"/>
    <w:rsid w:val="00027CD1"/>
    <w:rsid w:val="00027CD8"/>
    <w:rsid w:val="000303F0"/>
    <w:rsid w:val="00030493"/>
    <w:rsid w:val="0003080D"/>
    <w:rsid w:val="000309C1"/>
    <w:rsid w:val="00030C64"/>
    <w:rsid w:val="0003129A"/>
    <w:rsid w:val="00031B88"/>
    <w:rsid w:val="00031F31"/>
    <w:rsid w:val="000323D2"/>
    <w:rsid w:val="000327C0"/>
    <w:rsid w:val="000329FA"/>
    <w:rsid w:val="000334C8"/>
    <w:rsid w:val="000338E6"/>
    <w:rsid w:val="00034409"/>
    <w:rsid w:val="00034570"/>
    <w:rsid w:val="000346A0"/>
    <w:rsid w:val="00034990"/>
    <w:rsid w:val="00035831"/>
    <w:rsid w:val="00035B61"/>
    <w:rsid w:val="00035BD8"/>
    <w:rsid w:val="00036CAF"/>
    <w:rsid w:val="0003740B"/>
    <w:rsid w:val="00037B90"/>
    <w:rsid w:val="00040120"/>
    <w:rsid w:val="00040416"/>
    <w:rsid w:val="000405EC"/>
    <w:rsid w:val="00040832"/>
    <w:rsid w:val="00040B6A"/>
    <w:rsid w:val="0004136E"/>
    <w:rsid w:val="00041580"/>
    <w:rsid w:val="00041E53"/>
    <w:rsid w:val="00041F87"/>
    <w:rsid w:val="00042708"/>
    <w:rsid w:val="00042D9B"/>
    <w:rsid w:val="0004314E"/>
    <w:rsid w:val="00043A74"/>
    <w:rsid w:val="00044060"/>
    <w:rsid w:val="00044116"/>
    <w:rsid w:val="00044901"/>
    <w:rsid w:val="000449B7"/>
    <w:rsid w:val="00044DA8"/>
    <w:rsid w:val="0004532A"/>
    <w:rsid w:val="00045846"/>
    <w:rsid w:val="00045E67"/>
    <w:rsid w:val="00046C04"/>
    <w:rsid w:val="00046CC1"/>
    <w:rsid w:val="0004756C"/>
    <w:rsid w:val="000476C6"/>
    <w:rsid w:val="00047895"/>
    <w:rsid w:val="0005029E"/>
    <w:rsid w:val="0005074B"/>
    <w:rsid w:val="000508A9"/>
    <w:rsid w:val="00050E1E"/>
    <w:rsid w:val="00050E4A"/>
    <w:rsid w:val="000514E4"/>
    <w:rsid w:val="00051E87"/>
    <w:rsid w:val="000525AA"/>
    <w:rsid w:val="000529AE"/>
    <w:rsid w:val="00052B2C"/>
    <w:rsid w:val="00053117"/>
    <w:rsid w:val="000531CB"/>
    <w:rsid w:val="00053352"/>
    <w:rsid w:val="000544CF"/>
    <w:rsid w:val="000546C5"/>
    <w:rsid w:val="000549D9"/>
    <w:rsid w:val="000558D4"/>
    <w:rsid w:val="00055F6C"/>
    <w:rsid w:val="00056355"/>
    <w:rsid w:val="0005795A"/>
    <w:rsid w:val="000603CD"/>
    <w:rsid w:val="0006041D"/>
    <w:rsid w:val="0006045F"/>
    <w:rsid w:val="000604D5"/>
    <w:rsid w:val="000605FA"/>
    <w:rsid w:val="000609B0"/>
    <w:rsid w:val="00060BB8"/>
    <w:rsid w:val="00060C8F"/>
    <w:rsid w:val="00060CD0"/>
    <w:rsid w:val="00060E99"/>
    <w:rsid w:val="000610E6"/>
    <w:rsid w:val="00061294"/>
    <w:rsid w:val="00061664"/>
    <w:rsid w:val="00061D5C"/>
    <w:rsid w:val="00061F05"/>
    <w:rsid w:val="00061F33"/>
    <w:rsid w:val="000626D3"/>
    <w:rsid w:val="00062EC0"/>
    <w:rsid w:val="000642AF"/>
    <w:rsid w:val="00064870"/>
    <w:rsid w:val="000649BF"/>
    <w:rsid w:val="000657B9"/>
    <w:rsid w:val="0006580A"/>
    <w:rsid w:val="00065A37"/>
    <w:rsid w:val="000671D2"/>
    <w:rsid w:val="00067386"/>
    <w:rsid w:val="00067F17"/>
    <w:rsid w:val="0007013A"/>
    <w:rsid w:val="00070FE2"/>
    <w:rsid w:val="00071142"/>
    <w:rsid w:val="000717E1"/>
    <w:rsid w:val="00071914"/>
    <w:rsid w:val="0007243E"/>
    <w:rsid w:val="00072535"/>
    <w:rsid w:val="00072901"/>
    <w:rsid w:val="00073075"/>
    <w:rsid w:val="000730C2"/>
    <w:rsid w:val="000742BD"/>
    <w:rsid w:val="000756EB"/>
    <w:rsid w:val="000757B5"/>
    <w:rsid w:val="00075942"/>
    <w:rsid w:val="00075AAE"/>
    <w:rsid w:val="00075D49"/>
    <w:rsid w:val="00076024"/>
    <w:rsid w:val="0007663B"/>
    <w:rsid w:val="000767B6"/>
    <w:rsid w:val="00077A03"/>
    <w:rsid w:val="00077ADF"/>
    <w:rsid w:val="0008056B"/>
    <w:rsid w:val="00082ABB"/>
    <w:rsid w:val="00083192"/>
    <w:rsid w:val="00083232"/>
    <w:rsid w:val="00083A6E"/>
    <w:rsid w:val="00083EB1"/>
    <w:rsid w:val="0008441C"/>
    <w:rsid w:val="00084921"/>
    <w:rsid w:val="00084CCF"/>
    <w:rsid w:val="00084D6A"/>
    <w:rsid w:val="000853C3"/>
    <w:rsid w:val="00085798"/>
    <w:rsid w:val="00085D96"/>
    <w:rsid w:val="00085EB2"/>
    <w:rsid w:val="00086094"/>
    <w:rsid w:val="000866A9"/>
    <w:rsid w:val="00090050"/>
    <w:rsid w:val="000903AA"/>
    <w:rsid w:val="0009131E"/>
    <w:rsid w:val="00091D56"/>
    <w:rsid w:val="00091DC2"/>
    <w:rsid w:val="00091F36"/>
    <w:rsid w:val="00092672"/>
    <w:rsid w:val="00092AA1"/>
    <w:rsid w:val="00092D4C"/>
    <w:rsid w:val="000932DA"/>
    <w:rsid w:val="00093BC4"/>
    <w:rsid w:val="00093F8D"/>
    <w:rsid w:val="0009423A"/>
    <w:rsid w:val="00094916"/>
    <w:rsid w:val="00095320"/>
    <w:rsid w:val="000959DF"/>
    <w:rsid w:val="00095A11"/>
    <w:rsid w:val="00095B77"/>
    <w:rsid w:val="00095FAD"/>
    <w:rsid w:val="000964EB"/>
    <w:rsid w:val="000978AE"/>
    <w:rsid w:val="000A0B9F"/>
    <w:rsid w:val="000A0F27"/>
    <w:rsid w:val="000A141F"/>
    <w:rsid w:val="000A1A75"/>
    <w:rsid w:val="000A2185"/>
    <w:rsid w:val="000A24C9"/>
    <w:rsid w:val="000A2716"/>
    <w:rsid w:val="000A2718"/>
    <w:rsid w:val="000A306B"/>
    <w:rsid w:val="000A3296"/>
    <w:rsid w:val="000A3602"/>
    <w:rsid w:val="000A3E98"/>
    <w:rsid w:val="000A3FD7"/>
    <w:rsid w:val="000A4057"/>
    <w:rsid w:val="000A40C8"/>
    <w:rsid w:val="000A4106"/>
    <w:rsid w:val="000A43E3"/>
    <w:rsid w:val="000A4A4B"/>
    <w:rsid w:val="000A4AFB"/>
    <w:rsid w:val="000A4B3E"/>
    <w:rsid w:val="000A55C0"/>
    <w:rsid w:val="000A5BCD"/>
    <w:rsid w:val="000A6022"/>
    <w:rsid w:val="000A632F"/>
    <w:rsid w:val="000A6488"/>
    <w:rsid w:val="000A67F8"/>
    <w:rsid w:val="000A70C2"/>
    <w:rsid w:val="000A74C5"/>
    <w:rsid w:val="000B102A"/>
    <w:rsid w:val="000B134F"/>
    <w:rsid w:val="000B14D1"/>
    <w:rsid w:val="000B1713"/>
    <w:rsid w:val="000B1830"/>
    <w:rsid w:val="000B2287"/>
    <w:rsid w:val="000B2822"/>
    <w:rsid w:val="000B2AF3"/>
    <w:rsid w:val="000B2E5F"/>
    <w:rsid w:val="000B3262"/>
    <w:rsid w:val="000B39D9"/>
    <w:rsid w:val="000B3C89"/>
    <w:rsid w:val="000B3F08"/>
    <w:rsid w:val="000B4A0B"/>
    <w:rsid w:val="000B4D24"/>
    <w:rsid w:val="000B4D8F"/>
    <w:rsid w:val="000B51BD"/>
    <w:rsid w:val="000B529F"/>
    <w:rsid w:val="000B555E"/>
    <w:rsid w:val="000B56E7"/>
    <w:rsid w:val="000B6AC6"/>
    <w:rsid w:val="000B7AC0"/>
    <w:rsid w:val="000B7B35"/>
    <w:rsid w:val="000B7B8B"/>
    <w:rsid w:val="000C0ADE"/>
    <w:rsid w:val="000C0DA1"/>
    <w:rsid w:val="000C1512"/>
    <w:rsid w:val="000C2025"/>
    <w:rsid w:val="000C2142"/>
    <w:rsid w:val="000C2230"/>
    <w:rsid w:val="000C23B8"/>
    <w:rsid w:val="000C256A"/>
    <w:rsid w:val="000C2785"/>
    <w:rsid w:val="000C2B83"/>
    <w:rsid w:val="000C39F6"/>
    <w:rsid w:val="000C3AA5"/>
    <w:rsid w:val="000C3B02"/>
    <w:rsid w:val="000C4500"/>
    <w:rsid w:val="000C4CDC"/>
    <w:rsid w:val="000C5453"/>
    <w:rsid w:val="000C5984"/>
    <w:rsid w:val="000C5C35"/>
    <w:rsid w:val="000C5D2A"/>
    <w:rsid w:val="000C65E4"/>
    <w:rsid w:val="000C6659"/>
    <w:rsid w:val="000C6850"/>
    <w:rsid w:val="000C6A7C"/>
    <w:rsid w:val="000C6B4E"/>
    <w:rsid w:val="000C6C3F"/>
    <w:rsid w:val="000C750A"/>
    <w:rsid w:val="000C75F4"/>
    <w:rsid w:val="000C799E"/>
    <w:rsid w:val="000C79D3"/>
    <w:rsid w:val="000D0071"/>
    <w:rsid w:val="000D00F8"/>
    <w:rsid w:val="000D1347"/>
    <w:rsid w:val="000D1972"/>
    <w:rsid w:val="000D1AD4"/>
    <w:rsid w:val="000D2A15"/>
    <w:rsid w:val="000D2D3A"/>
    <w:rsid w:val="000D2DE7"/>
    <w:rsid w:val="000D35E9"/>
    <w:rsid w:val="000D40EE"/>
    <w:rsid w:val="000D4EE2"/>
    <w:rsid w:val="000D53AA"/>
    <w:rsid w:val="000D553E"/>
    <w:rsid w:val="000D5702"/>
    <w:rsid w:val="000D5B17"/>
    <w:rsid w:val="000D5B42"/>
    <w:rsid w:val="000D61A0"/>
    <w:rsid w:val="000D6810"/>
    <w:rsid w:val="000D6971"/>
    <w:rsid w:val="000D7877"/>
    <w:rsid w:val="000D7A91"/>
    <w:rsid w:val="000E02C7"/>
    <w:rsid w:val="000E039D"/>
    <w:rsid w:val="000E07E6"/>
    <w:rsid w:val="000E0DFD"/>
    <w:rsid w:val="000E1164"/>
    <w:rsid w:val="000E17B2"/>
    <w:rsid w:val="000E19DB"/>
    <w:rsid w:val="000E2D6D"/>
    <w:rsid w:val="000E3374"/>
    <w:rsid w:val="000E366E"/>
    <w:rsid w:val="000E36DF"/>
    <w:rsid w:val="000E58D7"/>
    <w:rsid w:val="000E5E4C"/>
    <w:rsid w:val="000E607C"/>
    <w:rsid w:val="000E6278"/>
    <w:rsid w:val="000E6578"/>
    <w:rsid w:val="000E679E"/>
    <w:rsid w:val="000E6B60"/>
    <w:rsid w:val="000E6F12"/>
    <w:rsid w:val="000E72E9"/>
    <w:rsid w:val="000E79AE"/>
    <w:rsid w:val="000E7BB6"/>
    <w:rsid w:val="000F09DB"/>
    <w:rsid w:val="000F1890"/>
    <w:rsid w:val="000F2081"/>
    <w:rsid w:val="000F23E2"/>
    <w:rsid w:val="000F315D"/>
    <w:rsid w:val="000F3509"/>
    <w:rsid w:val="000F3649"/>
    <w:rsid w:val="000F3BE8"/>
    <w:rsid w:val="000F4104"/>
    <w:rsid w:val="000F43A5"/>
    <w:rsid w:val="000F4C99"/>
    <w:rsid w:val="000F5479"/>
    <w:rsid w:val="000F56CE"/>
    <w:rsid w:val="000F5916"/>
    <w:rsid w:val="000F5C22"/>
    <w:rsid w:val="000F5D37"/>
    <w:rsid w:val="000F5E3A"/>
    <w:rsid w:val="000F5F54"/>
    <w:rsid w:val="000F614E"/>
    <w:rsid w:val="000F6786"/>
    <w:rsid w:val="000F7375"/>
    <w:rsid w:val="000F742F"/>
    <w:rsid w:val="000F76F5"/>
    <w:rsid w:val="000F784F"/>
    <w:rsid w:val="000F7CCA"/>
    <w:rsid w:val="000F7E64"/>
    <w:rsid w:val="00100293"/>
    <w:rsid w:val="00100A79"/>
    <w:rsid w:val="00101B54"/>
    <w:rsid w:val="00101E53"/>
    <w:rsid w:val="00101EAB"/>
    <w:rsid w:val="00101F07"/>
    <w:rsid w:val="001023B4"/>
    <w:rsid w:val="00102D0F"/>
    <w:rsid w:val="0010317F"/>
    <w:rsid w:val="001033C9"/>
    <w:rsid w:val="00103E72"/>
    <w:rsid w:val="001047D7"/>
    <w:rsid w:val="001048ED"/>
    <w:rsid w:val="00105165"/>
    <w:rsid w:val="00105D16"/>
    <w:rsid w:val="001062A3"/>
    <w:rsid w:val="00106C6B"/>
    <w:rsid w:val="001074C8"/>
    <w:rsid w:val="00107875"/>
    <w:rsid w:val="00107973"/>
    <w:rsid w:val="00107A27"/>
    <w:rsid w:val="00107F60"/>
    <w:rsid w:val="00110161"/>
    <w:rsid w:val="00110475"/>
    <w:rsid w:val="00110F07"/>
    <w:rsid w:val="001117EB"/>
    <w:rsid w:val="00111CC4"/>
    <w:rsid w:val="001127BF"/>
    <w:rsid w:val="00112BA6"/>
    <w:rsid w:val="00113EBE"/>
    <w:rsid w:val="00113F36"/>
    <w:rsid w:val="00114474"/>
    <w:rsid w:val="001144FD"/>
    <w:rsid w:val="001155C8"/>
    <w:rsid w:val="00115946"/>
    <w:rsid w:val="00115D54"/>
    <w:rsid w:val="00115E40"/>
    <w:rsid w:val="0011674C"/>
    <w:rsid w:val="00116BE1"/>
    <w:rsid w:val="00117472"/>
    <w:rsid w:val="00117B03"/>
    <w:rsid w:val="00117F14"/>
    <w:rsid w:val="001201DA"/>
    <w:rsid w:val="00120873"/>
    <w:rsid w:val="00121933"/>
    <w:rsid w:val="00121D02"/>
    <w:rsid w:val="00121EBB"/>
    <w:rsid w:val="00122851"/>
    <w:rsid w:val="00122C39"/>
    <w:rsid w:val="00123356"/>
    <w:rsid w:val="00123B62"/>
    <w:rsid w:val="00124117"/>
    <w:rsid w:val="001244A2"/>
    <w:rsid w:val="00124B97"/>
    <w:rsid w:val="00125903"/>
    <w:rsid w:val="00126598"/>
    <w:rsid w:val="00126E02"/>
    <w:rsid w:val="00126EE4"/>
    <w:rsid w:val="00127862"/>
    <w:rsid w:val="00127A9D"/>
    <w:rsid w:val="00127C81"/>
    <w:rsid w:val="001306FD"/>
    <w:rsid w:val="001314C2"/>
    <w:rsid w:val="00131665"/>
    <w:rsid w:val="00131CF5"/>
    <w:rsid w:val="00131EBE"/>
    <w:rsid w:val="00131F31"/>
    <w:rsid w:val="001324D6"/>
    <w:rsid w:val="0013374D"/>
    <w:rsid w:val="00133754"/>
    <w:rsid w:val="0013433E"/>
    <w:rsid w:val="0013434D"/>
    <w:rsid w:val="00134EDE"/>
    <w:rsid w:val="00134FDD"/>
    <w:rsid w:val="001351B4"/>
    <w:rsid w:val="00135FF1"/>
    <w:rsid w:val="00136803"/>
    <w:rsid w:val="00136A90"/>
    <w:rsid w:val="00136B3D"/>
    <w:rsid w:val="00137256"/>
    <w:rsid w:val="001379A1"/>
    <w:rsid w:val="00140545"/>
    <w:rsid w:val="00140B90"/>
    <w:rsid w:val="00140C69"/>
    <w:rsid w:val="00141E2B"/>
    <w:rsid w:val="001424B2"/>
    <w:rsid w:val="00142E43"/>
    <w:rsid w:val="00143125"/>
    <w:rsid w:val="00143968"/>
    <w:rsid w:val="00145879"/>
    <w:rsid w:val="00146375"/>
    <w:rsid w:val="00146602"/>
    <w:rsid w:val="001466A8"/>
    <w:rsid w:val="00146D0E"/>
    <w:rsid w:val="00146FFF"/>
    <w:rsid w:val="001476B2"/>
    <w:rsid w:val="0014799A"/>
    <w:rsid w:val="00150470"/>
    <w:rsid w:val="00150542"/>
    <w:rsid w:val="00150642"/>
    <w:rsid w:val="00150BC2"/>
    <w:rsid w:val="00150EA6"/>
    <w:rsid w:val="00151221"/>
    <w:rsid w:val="00151B86"/>
    <w:rsid w:val="00151E64"/>
    <w:rsid w:val="00151F84"/>
    <w:rsid w:val="00152880"/>
    <w:rsid w:val="00152F9D"/>
    <w:rsid w:val="00153371"/>
    <w:rsid w:val="0015339C"/>
    <w:rsid w:val="00154B88"/>
    <w:rsid w:val="00154C53"/>
    <w:rsid w:val="00155018"/>
    <w:rsid w:val="00155345"/>
    <w:rsid w:val="001558FF"/>
    <w:rsid w:val="00155E60"/>
    <w:rsid w:val="00155F4F"/>
    <w:rsid w:val="001567BF"/>
    <w:rsid w:val="0015693E"/>
    <w:rsid w:val="00156B0B"/>
    <w:rsid w:val="00156F98"/>
    <w:rsid w:val="001577D8"/>
    <w:rsid w:val="00160990"/>
    <w:rsid w:val="00160ABE"/>
    <w:rsid w:val="0016102A"/>
    <w:rsid w:val="001614BA"/>
    <w:rsid w:val="00161C37"/>
    <w:rsid w:val="00161FCB"/>
    <w:rsid w:val="0016203F"/>
    <w:rsid w:val="00162FD2"/>
    <w:rsid w:val="0016302B"/>
    <w:rsid w:val="00163071"/>
    <w:rsid w:val="001633CF"/>
    <w:rsid w:val="00163523"/>
    <w:rsid w:val="001636BB"/>
    <w:rsid w:val="00163C1D"/>
    <w:rsid w:val="00164156"/>
    <w:rsid w:val="001644F0"/>
    <w:rsid w:val="001645E2"/>
    <w:rsid w:val="001651E1"/>
    <w:rsid w:val="00165B0E"/>
    <w:rsid w:val="00165FF2"/>
    <w:rsid w:val="001661CF"/>
    <w:rsid w:val="00166C8B"/>
    <w:rsid w:val="00166EAE"/>
    <w:rsid w:val="00167122"/>
    <w:rsid w:val="00167866"/>
    <w:rsid w:val="001678BA"/>
    <w:rsid w:val="001700AA"/>
    <w:rsid w:val="00170425"/>
    <w:rsid w:val="00170ADB"/>
    <w:rsid w:val="00170C5F"/>
    <w:rsid w:val="00171B89"/>
    <w:rsid w:val="001720D1"/>
    <w:rsid w:val="001720F5"/>
    <w:rsid w:val="00172B98"/>
    <w:rsid w:val="001730CE"/>
    <w:rsid w:val="001742CD"/>
    <w:rsid w:val="00174E0E"/>
    <w:rsid w:val="00174EAB"/>
    <w:rsid w:val="00175899"/>
    <w:rsid w:val="00176023"/>
    <w:rsid w:val="0017607B"/>
    <w:rsid w:val="0017667E"/>
    <w:rsid w:val="001771CB"/>
    <w:rsid w:val="00177F4C"/>
    <w:rsid w:val="001806D9"/>
    <w:rsid w:val="00180872"/>
    <w:rsid w:val="001812F0"/>
    <w:rsid w:val="00181509"/>
    <w:rsid w:val="00181527"/>
    <w:rsid w:val="00181DD8"/>
    <w:rsid w:val="00181FD5"/>
    <w:rsid w:val="00182277"/>
    <w:rsid w:val="00182AC9"/>
    <w:rsid w:val="001839DA"/>
    <w:rsid w:val="00183C22"/>
    <w:rsid w:val="00184165"/>
    <w:rsid w:val="0018559F"/>
    <w:rsid w:val="00185658"/>
    <w:rsid w:val="00185707"/>
    <w:rsid w:val="00185849"/>
    <w:rsid w:val="00185C72"/>
    <w:rsid w:val="0018618C"/>
    <w:rsid w:val="00186300"/>
    <w:rsid w:val="0018655A"/>
    <w:rsid w:val="001865B4"/>
    <w:rsid w:val="00186D76"/>
    <w:rsid w:val="00186FA2"/>
    <w:rsid w:val="001877EA"/>
    <w:rsid w:val="00187A0B"/>
    <w:rsid w:val="00187FD2"/>
    <w:rsid w:val="00190A56"/>
    <w:rsid w:val="00191009"/>
    <w:rsid w:val="00191135"/>
    <w:rsid w:val="0019137F"/>
    <w:rsid w:val="00191384"/>
    <w:rsid w:val="00191C15"/>
    <w:rsid w:val="00191DA3"/>
    <w:rsid w:val="0019266E"/>
    <w:rsid w:val="00192865"/>
    <w:rsid w:val="0019289A"/>
    <w:rsid w:val="00192CA2"/>
    <w:rsid w:val="00192D8A"/>
    <w:rsid w:val="00192DC7"/>
    <w:rsid w:val="001938F4"/>
    <w:rsid w:val="00194281"/>
    <w:rsid w:val="00194625"/>
    <w:rsid w:val="001947E1"/>
    <w:rsid w:val="00194ECC"/>
    <w:rsid w:val="00195515"/>
    <w:rsid w:val="00196868"/>
    <w:rsid w:val="00196C27"/>
    <w:rsid w:val="00196D72"/>
    <w:rsid w:val="0019747C"/>
    <w:rsid w:val="00197D94"/>
    <w:rsid w:val="001A01C5"/>
    <w:rsid w:val="001A02AE"/>
    <w:rsid w:val="001A0C99"/>
    <w:rsid w:val="001A1019"/>
    <w:rsid w:val="001A157A"/>
    <w:rsid w:val="001A1789"/>
    <w:rsid w:val="001A2058"/>
    <w:rsid w:val="001A2321"/>
    <w:rsid w:val="001A298D"/>
    <w:rsid w:val="001A2A31"/>
    <w:rsid w:val="001A2BF6"/>
    <w:rsid w:val="001A2D54"/>
    <w:rsid w:val="001A2D7A"/>
    <w:rsid w:val="001A333C"/>
    <w:rsid w:val="001A3B3C"/>
    <w:rsid w:val="001A3E82"/>
    <w:rsid w:val="001A4508"/>
    <w:rsid w:val="001A4610"/>
    <w:rsid w:val="001A49EF"/>
    <w:rsid w:val="001A4B64"/>
    <w:rsid w:val="001A5245"/>
    <w:rsid w:val="001A6972"/>
    <w:rsid w:val="001A69B3"/>
    <w:rsid w:val="001A6CF7"/>
    <w:rsid w:val="001A6D7C"/>
    <w:rsid w:val="001A6E73"/>
    <w:rsid w:val="001A72DE"/>
    <w:rsid w:val="001A77A9"/>
    <w:rsid w:val="001A7A99"/>
    <w:rsid w:val="001A7AD5"/>
    <w:rsid w:val="001A7C23"/>
    <w:rsid w:val="001B03DB"/>
    <w:rsid w:val="001B05AF"/>
    <w:rsid w:val="001B08BB"/>
    <w:rsid w:val="001B0EB9"/>
    <w:rsid w:val="001B0F9B"/>
    <w:rsid w:val="001B106D"/>
    <w:rsid w:val="001B13C9"/>
    <w:rsid w:val="001B255C"/>
    <w:rsid w:val="001B32B9"/>
    <w:rsid w:val="001B426F"/>
    <w:rsid w:val="001B534B"/>
    <w:rsid w:val="001B55DE"/>
    <w:rsid w:val="001B5AD6"/>
    <w:rsid w:val="001B6967"/>
    <w:rsid w:val="001B6A25"/>
    <w:rsid w:val="001B6E7B"/>
    <w:rsid w:val="001B6FFD"/>
    <w:rsid w:val="001C03CC"/>
    <w:rsid w:val="001C0A5D"/>
    <w:rsid w:val="001C1378"/>
    <w:rsid w:val="001C1391"/>
    <w:rsid w:val="001C13F4"/>
    <w:rsid w:val="001C16B8"/>
    <w:rsid w:val="001C179C"/>
    <w:rsid w:val="001C22C5"/>
    <w:rsid w:val="001C26E8"/>
    <w:rsid w:val="001C29C5"/>
    <w:rsid w:val="001C29D1"/>
    <w:rsid w:val="001C3492"/>
    <w:rsid w:val="001C4110"/>
    <w:rsid w:val="001C4621"/>
    <w:rsid w:val="001C4926"/>
    <w:rsid w:val="001C4E2A"/>
    <w:rsid w:val="001C4F15"/>
    <w:rsid w:val="001C506D"/>
    <w:rsid w:val="001C5C10"/>
    <w:rsid w:val="001C5C80"/>
    <w:rsid w:val="001C5F47"/>
    <w:rsid w:val="001C6998"/>
    <w:rsid w:val="001C77B5"/>
    <w:rsid w:val="001D070C"/>
    <w:rsid w:val="001D0FC0"/>
    <w:rsid w:val="001D1015"/>
    <w:rsid w:val="001D1464"/>
    <w:rsid w:val="001D17D1"/>
    <w:rsid w:val="001D1888"/>
    <w:rsid w:val="001D18AC"/>
    <w:rsid w:val="001D234A"/>
    <w:rsid w:val="001D24A3"/>
    <w:rsid w:val="001D24AE"/>
    <w:rsid w:val="001D2908"/>
    <w:rsid w:val="001D2A63"/>
    <w:rsid w:val="001D2B3C"/>
    <w:rsid w:val="001D2B5B"/>
    <w:rsid w:val="001D2F64"/>
    <w:rsid w:val="001D4DC7"/>
    <w:rsid w:val="001D4DE0"/>
    <w:rsid w:val="001D5617"/>
    <w:rsid w:val="001D5AB3"/>
    <w:rsid w:val="001D5D41"/>
    <w:rsid w:val="001D5DE4"/>
    <w:rsid w:val="001D60B6"/>
    <w:rsid w:val="001D6DEF"/>
    <w:rsid w:val="001D73B8"/>
    <w:rsid w:val="001D74BE"/>
    <w:rsid w:val="001D76D4"/>
    <w:rsid w:val="001D78CE"/>
    <w:rsid w:val="001D7B02"/>
    <w:rsid w:val="001D7CB5"/>
    <w:rsid w:val="001D7F7E"/>
    <w:rsid w:val="001E11E4"/>
    <w:rsid w:val="001E1369"/>
    <w:rsid w:val="001E14BA"/>
    <w:rsid w:val="001E1CA0"/>
    <w:rsid w:val="001E22B4"/>
    <w:rsid w:val="001E298E"/>
    <w:rsid w:val="001E2B3C"/>
    <w:rsid w:val="001E2CBD"/>
    <w:rsid w:val="001E2EEF"/>
    <w:rsid w:val="001E30A1"/>
    <w:rsid w:val="001E32AA"/>
    <w:rsid w:val="001E3330"/>
    <w:rsid w:val="001E3390"/>
    <w:rsid w:val="001E3D90"/>
    <w:rsid w:val="001E43D8"/>
    <w:rsid w:val="001E51C3"/>
    <w:rsid w:val="001E5542"/>
    <w:rsid w:val="001E6021"/>
    <w:rsid w:val="001E6360"/>
    <w:rsid w:val="001E6441"/>
    <w:rsid w:val="001E6695"/>
    <w:rsid w:val="001E7A94"/>
    <w:rsid w:val="001F04A9"/>
    <w:rsid w:val="001F0660"/>
    <w:rsid w:val="001F0712"/>
    <w:rsid w:val="001F0F09"/>
    <w:rsid w:val="001F15A1"/>
    <w:rsid w:val="001F24AF"/>
    <w:rsid w:val="001F2871"/>
    <w:rsid w:val="001F2BC7"/>
    <w:rsid w:val="001F39D3"/>
    <w:rsid w:val="001F4282"/>
    <w:rsid w:val="001F452D"/>
    <w:rsid w:val="001F4914"/>
    <w:rsid w:val="001F4B98"/>
    <w:rsid w:val="001F4EA2"/>
    <w:rsid w:val="001F524C"/>
    <w:rsid w:val="001F58C5"/>
    <w:rsid w:val="001F5FDC"/>
    <w:rsid w:val="001F60E1"/>
    <w:rsid w:val="001F66A8"/>
    <w:rsid w:val="001F7223"/>
    <w:rsid w:val="001F76F9"/>
    <w:rsid w:val="001F7C71"/>
    <w:rsid w:val="002009D0"/>
    <w:rsid w:val="00200B04"/>
    <w:rsid w:val="00201C7A"/>
    <w:rsid w:val="00202D90"/>
    <w:rsid w:val="00202F5E"/>
    <w:rsid w:val="00203AD2"/>
    <w:rsid w:val="002046D6"/>
    <w:rsid w:val="00204850"/>
    <w:rsid w:val="00204A4B"/>
    <w:rsid w:val="00204BCC"/>
    <w:rsid w:val="00205035"/>
    <w:rsid w:val="00205C68"/>
    <w:rsid w:val="00205FF2"/>
    <w:rsid w:val="0020643E"/>
    <w:rsid w:val="002068A0"/>
    <w:rsid w:val="00206FCE"/>
    <w:rsid w:val="00207794"/>
    <w:rsid w:val="00207CAE"/>
    <w:rsid w:val="002101D4"/>
    <w:rsid w:val="00210787"/>
    <w:rsid w:val="002111F9"/>
    <w:rsid w:val="0021144A"/>
    <w:rsid w:val="00211A9D"/>
    <w:rsid w:val="00211B92"/>
    <w:rsid w:val="00211DC8"/>
    <w:rsid w:val="002122B5"/>
    <w:rsid w:val="00212723"/>
    <w:rsid w:val="00212857"/>
    <w:rsid w:val="00213206"/>
    <w:rsid w:val="00213297"/>
    <w:rsid w:val="00213902"/>
    <w:rsid w:val="00213AFD"/>
    <w:rsid w:val="00214533"/>
    <w:rsid w:val="002148E0"/>
    <w:rsid w:val="00214BE4"/>
    <w:rsid w:val="00215A95"/>
    <w:rsid w:val="002160EF"/>
    <w:rsid w:val="002166ED"/>
    <w:rsid w:val="00216CFE"/>
    <w:rsid w:val="00216FE0"/>
    <w:rsid w:val="00217022"/>
    <w:rsid w:val="0021718A"/>
    <w:rsid w:val="00217995"/>
    <w:rsid w:val="00217C49"/>
    <w:rsid w:val="00217FC5"/>
    <w:rsid w:val="0022012C"/>
    <w:rsid w:val="0022115E"/>
    <w:rsid w:val="002211CE"/>
    <w:rsid w:val="00221BD8"/>
    <w:rsid w:val="002221D3"/>
    <w:rsid w:val="002224EA"/>
    <w:rsid w:val="00222A90"/>
    <w:rsid w:val="00223150"/>
    <w:rsid w:val="002231AB"/>
    <w:rsid w:val="00223281"/>
    <w:rsid w:val="0022339D"/>
    <w:rsid w:val="00223608"/>
    <w:rsid w:val="00223B43"/>
    <w:rsid w:val="002240CD"/>
    <w:rsid w:val="002241B3"/>
    <w:rsid w:val="0022442A"/>
    <w:rsid w:val="002257A2"/>
    <w:rsid w:val="00227905"/>
    <w:rsid w:val="00227ED3"/>
    <w:rsid w:val="0023056C"/>
    <w:rsid w:val="0023116A"/>
    <w:rsid w:val="002313BD"/>
    <w:rsid w:val="00231846"/>
    <w:rsid w:val="00231CB7"/>
    <w:rsid w:val="0023222D"/>
    <w:rsid w:val="00232DE7"/>
    <w:rsid w:val="0023323B"/>
    <w:rsid w:val="00233314"/>
    <w:rsid w:val="002334FF"/>
    <w:rsid w:val="00233638"/>
    <w:rsid w:val="00233644"/>
    <w:rsid w:val="002337E1"/>
    <w:rsid w:val="0023456B"/>
    <w:rsid w:val="00234824"/>
    <w:rsid w:val="00234C81"/>
    <w:rsid w:val="00236043"/>
    <w:rsid w:val="0023694E"/>
    <w:rsid w:val="0023766E"/>
    <w:rsid w:val="00237CB4"/>
    <w:rsid w:val="002400EA"/>
    <w:rsid w:val="002401AB"/>
    <w:rsid w:val="0024038D"/>
    <w:rsid w:val="00240AE7"/>
    <w:rsid w:val="00240BEB"/>
    <w:rsid w:val="00240F48"/>
    <w:rsid w:val="00241008"/>
    <w:rsid w:val="00241159"/>
    <w:rsid w:val="0024117C"/>
    <w:rsid w:val="00241800"/>
    <w:rsid w:val="00242AF3"/>
    <w:rsid w:val="002430CE"/>
    <w:rsid w:val="002431AD"/>
    <w:rsid w:val="002440D7"/>
    <w:rsid w:val="0024422E"/>
    <w:rsid w:val="00244345"/>
    <w:rsid w:val="0024474B"/>
    <w:rsid w:val="002478D9"/>
    <w:rsid w:val="00247F2C"/>
    <w:rsid w:val="0025000F"/>
    <w:rsid w:val="00250014"/>
    <w:rsid w:val="0025035B"/>
    <w:rsid w:val="00250433"/>
    <w:rsid w:val="002505CF"/>
    <w:rsid w:val="002510DD"/>
    <w:rsid w:val="00251296"/>
    <w:rsid w:val="002516FF"/>
    <w:rsid w:val="00251D80"/>
    <w:rsid w:val="00251EBA"/>
    <w:rsid w:val="00252364"/>
    <w:rsid w:val="0025468B"/>
    <w:rsid w:val="00254C50"/>
    <w:rsid w:val="00255436"/>
    <w:rsid w:val="00255A35"/>
    <w:rsid w:val="00255E31"/>
    <w:rsid w:val="00255EC0"/>
    <w:rsid w:val="00256327"/>
    <w:rsid w:val="00256918"/>
    <w:rsid w:val="00256C50"/>
    <w:rsid w:val="002574E1"/>
    <w:rsid w:val="00257D84"/>
    <w:rsid w:val="00257F4F"/>
    <w:rsid w:val="002607BD"/>
    <w:rsid w:val="00260DD5"/>
    <w:rsid w:val="00261307"/>
    <w:rsid w:val="0026148B"/>
    <w:rsid w:val="00261845"/>
    <w:rsid w:val="00262A5B"/>
    <w:rsid w:val="00262DFD"/>
    <w:rsid w:val="002630E1"/>
    <w:rsid w:val="0026370B"/>
    <w:rsid w:val="002638A9"/>
    <w:rsid w:val="002643D6"/>
    <w:rsid w:val="002643EC"/>
    <w:rsid w:val="002644F6"/>
    <w:rsid w:val="002647BF"/>
    <w:rsid w:val="00264D95"/>
    <w:rsid w:val="00265003"/>
    <w:rsid w:val="00265150"/>
    <w:rsid w:val="00265E4E"/>
    <w:rsid w:val="0026777C"/>
    <w:rsid w:val="00267CB7"/>
    <w:rsid w:val="00267EF4"/>
    <w:rsid w:val="00270251"/>
    <w:rsid w:val="00271DE5"/>
    <w:rsid w:val="002722A1"/>
    <w:rsid w:val="0027275E"/>
    <w:rsid w:val="002729DF"/>
    <w:rsid w:val="00272BE8"/>
    <w:rsid w:val="00272D55"/>
    <w:rsid w:val="00273B84"/>
    <w:rsid w:val="002743AC"/>
    <w:rsid w:val="002744AA"/>
    <w:rsid w:val="002744F3"/>
    <w:rsid w:val="00274C70"/>
    <w:rsid w:val="00275113"/>
    <w:rsid w:val="002757CC"/>
    <w:rsid w:val="002758C1"/>
    <w:rsid w:val="002761F1"/>
    <w:rsid w:val="002766FA"/>
    <w:rsid w:val="0027691A"/>
    <w:rsid w:val="002775C5"/>
    <w:rsid w:val="00277635"/>
    <w:rsid w:val="002776A9"/>
    <w:rsid w:val="00277862"/>
    <w:rsid w:val="0027795E"/>
    <w:rsid w:val="00277D2C"/>
    <w:rsid w:val="00277F25"/>
    <w:rsid w:val="002803AF"/>
    <w:rsid w:val="002807F8"/>
    <w:rsid w:val="00280A3F"/>
    <w:rsid w:val="0028108D"/>
    <w:rsid w:val="00281529"/>
    <w:rsid w:val="00281B7D"/>
    <w:rsid w:val="00281C00"/>
    <w:rsid w:val="00282930"/>
    <w:rsid w:val="00282AC1"/>
    <w:rsid w:val="00282CC5"/>
    <w:rsid w:val="00282F6E"/>
    <w:rsid w:val="002838E0"/>
    <w:rsid w:val="00283C7E"/>
    <w:rsid w:val="002840B3"/>
    <w:rsid w:val="00284EBB"/>
    <w:rsid w:val="0028500B"/>
    <w:rsid w:val="00286687"/>
    <w:rsid w:val="00286711"/>
    <w:rsid w:val="00287E97"/>
    <w:rsid w:val="00287ED5"/>
    <w:rsid w:val="00290015"/>
    <w:rsid w:val="002905C8"/>
    <w:rsid w:val="002905E4"/>
    <w:rsid w:val="002908ED"/>
    <w:rsid w:val="00290C6D"/>
    <w:rsid w:val="00292A97"/>
    <w:rsid w:val="00292FE9"/>
    <w:rsid w:val="00293440"/>
    <w:rsid w:val="00294ADC"/>
    <w:rsid w:val="00294DBE"/>
    <w:rsid w:val="00295043"/>
    <w:rsid w:val="002952D9"/>
    <w:rsid w:val="00295F83"/>
    <w:rsid w:val="00296196"/>
    <w:rsid w:val="0029700B"/>
    <w:rsid w:val="0029760B"/>
    <w:rsid w:val="00297F6F"/>
    <w:rsid w:val="002A1844"/>
    <w:rsid w:val="002A196F"/>
    <w:rsid w:val="002A2086"/>
    <w:rsid w:val="002A2286"/>
    <w:rsid w:val="002A287E"/>
    <w:rsid w:val="002A375C"/>
    <w:rsid w:val="002A391C"/>
    <w:rsid w:val="002A3BF3"/>
    <w:rsid w:val="002A4BB6"/>
    <w:rsid w:val="002A4CE5"/>
    <w:rsid w:val="002A577B"/>
    <w:rsid w:val="002A667A"/>
    <w:rsid w:val="002A6BDB"/>
    <w:rsid w:val="002A737F"/>
    <w:rsid w:val="002A780D"/>
    <w:rsid w:val="002A7CEE"/>
    <w:rsid w:val="002A7D9C"/>
    <w:rsid w:val="002A7E25"/>
    <w:rsid w:val="002B0054"/>
    <w:rsid w:val="002B0105"/>
    <w:rsid w:val="002B01FD"/>
    <w:rsid w:val="002B06A0"/>
    <w:rsid w:val="002B09C6"/>
    <w:rsid w:val="002B18E2"/>
    <w:rsid w:val="002B1C38"/>
    <w:rsid w:val="002B24CD"/>
    <w:rsid w:val="002B2998"/>
    <w:rsid w:val="002B2C85"/>
    <w:rsid w:val="002B2D0E"/>
    <w:rsid w:val="002B496F"/>
    <w:rsid w:val="002B5E30"/>
    <w:rsid w:val="002B6C6D"/>
    <w:rsid w:val="002B7F8B"/>
    <w:rsid w:val="002B7FD1"/>
    <w:rsid w:val="002B7FDE"/>
    <w:rsid w:val="002C0EE0"/>
    <w:rsid w:val="002C0FD3"/>
    <w:rsid w:val="002C10EF"/>
    <w:rsid w:val="002C1AE4"/>
    <w:rsid w:val="002C1C98"/>
    <w:rsid w:val="002C2323"/>
    <w:rsid w:val="002C303C"/>
    <w:rsid w:val="002C3127"/>
    <w:rsid w:val="002C3521"/>
    <w:rsid w:val="002C38AC"/>
    <w:rsid w:val="002C3E6A"/>
    <w:rsid w:val="002C4118"/>
    <w:rsid w:val="002C437F"/>
    <w:rsid w:val="002C4457"/>
    <w:rsid w:val="002C467C"/>
    <w:rsid w:val="002C50E1"/>
    <w:rsid w:val="002C566C"/>
    <w:rsid w:val="002C5A79"/>
    <w:rsid w:val="002C5EA1"/>
    <w:rsid w:val="002C5FBB"/>
    <w:rsid w:val="002C6064"/>
    <w:rsid w:val="002C650B"/>
    <w:rsid w:val="002C683F"/>
    <w:rsid w:val="002C6ABA"/>
    <w:rsid w:val="002C719C"/>
    <w:rsid w:val="002C73CA"/>
    <w:rsid w:val="002C7AE3"/>
    <w:rsid w:val="002C7E2F"/>
    <w:rsid w:val="002C7E54"/>
    <w:rsid w:val="002D0AE7"/>
    <w:rsid w:val="002D0B4D"/>
    <w:rsid w:val="002D1954"/>
    <w:rsid w:val="002D2F4C"/>
    <w:rsid w:val="002D328D"/>
    <w:rsid w:val="002D353F"/>
    <w:rsid w:val="002D3A0C"/>
    <w:rsid w:val="002D3B33"/>
    <w:rsid w:val="002D4011"/>
    <w:rsid w:val="002D4354"/>
    <w:rsid w:val="002D4571"/>
    <w:rsid w:val="002D513C"/>
    <w:rsid w:val="002D563A"/>
    <w:rsid w:val="002D5AE0"/>
    <w:rsid w:val="002D5F84"/>
    <w:rsid w:val="002D60DF"/>
    <w:rsid w:val="002D660E"/>
    <w:rsid w:val="002D6A99"/>
    <w:rsid w:val="002D6C59"/>
    <w:rsid w:val="002D6C7F"/>
    <w:rsid w:val="002D6E57"/>
    <w:rsid w:val="002E03E6"/>
    <w:rsid w:val="002E0479"/>
    <w:rsid w:val="002E0563"/>
    <w:rsid w:val="002E0AA5"/>
    <w:rsid w:val="002E1815"/>
    <w:rsid w:val="002E1E1F"/>
    <w:rsid w:val="002E2304"/>
    <w:rsid w:val="002E24A2"/>
    <w:rsid w:val="002E28AC"/>
    <w:rsid w:val="002E30DA"/>
    <w:rsid w:val="002E3280"/>
    <w:rsid w:val="002E36A6"/>
    <w:rsid w:val="002E3AC3"/>
    <w:rsid w:val="002E3C67"/>
    <w:rsid w:val="002E3D5B"/>
    <w:rsid w:val="002E4915"/>
    <w:rsid w:val="002E4C5A"/>
    <w:rsid w:val="002E4E29"/>
    <w:rsid w:val="002E5056"/>
    <w:rsid w:val="002E541B"/>
    <w:rsid w:val="002E5D30"/>
    <w:rsid w:val="002E5EF1"/>
    <w:rsid w:val="002E63CA"/>
    <w:rsid w:val="002E677B"/>
    <w:rsid w:val="002E6D9F"/>
    <w:rsid w:val="002E6F15"/>
    <w:rsid w:val="002E78FB"/>
    <w:rsid w:val="002F0AAE"/>
    <w:rsid w:val="002F0ACC"/>
    <w:rsid w:val="002F1002"/>
    <w:rsid w:val="002F1E03"/>
    <w:rsid w:val="002F21AA"/>
    <w:rsid w:val="002F2345"/>
    <w:rsid w:val="002F2C6E"/>
    <w:rsid w:val="002F2D85"/>
    <w:rsid w:val="002F3548"/>
    <w:rsid w:val="002F3843"/>
    <w:rsid w:val="002F39C7"/>
    <w:rsid w:val="002F3D5F"/>
    <w:rsid w:val="002F416A"/>
    <w:rsid w:val="002F459B"/>
    <w:rsid w:val="002F4B16"/>
    <w:rsid w:val="002F5C57"/>
    <w:rsid w:val="002F60B9"/>
    <w:rsid w:val="002F63E6"/>
    <w:rsid w:val="002F6951"/>
    <w:rsid w:val="002F6C62"/>
    <w:rsid w:val="002F7704"/>
    <w:rsid w:val="002F7AA9"/>
    <w:rsid w:val="002F7C7D"/>
    <w:rsid w:val="002F7E82"/>
    <w:rsid w:val="00300669"/>
    <w:rsid w:val="0030097A"/>
    <w:rsid w:val="00300C3F"/>
    <w:rsid w:val="0030102C"/>
    <w:rsid w:val="00301081"/>
    <w:rsid w:val="003011A7"/>
    <w:rsid w:val="003012A7"/>
    <w:rsid w:val="003015CB"/>
    <w:rsid w:val="0030175E"/>
    <w:rsid w:val="00301803"/>
    <w:rsid w:val="00302254"/>
    <w:rsid w:val="00303061"/>
    <w:rsid w:val="00303237"/>
    <w:rsid w:val="00303778"/>
    <w:rsid w:val="00304435"/>
    <w:rsid w:val="00304479"/>
    <w:rsid w:val="003044F6"/>
    <w:rsid w:val="00304639"/>
    <w:rsid w:val="003046D4"/>
    <w:rsid w:val="00304924"/>
    <w:rsid w:val="00304EAB"/>
    <w:rsid w:val="00305DFA"/>
    <w:rsid w:val="00305FB1"/>
    <w:rsid w:val="00306914"/>
    <w:rsid w:val="00306BB5"/>
    <w:rsid w:val="00306CC7"/>
    <w:rsid w:val="003070E8"/>
    <w:rsid w:val="0030719E"/>
    <w:rsid w:val="00310C54"/>
    <w:rsid w:val="00311492"/>
    <w:rsid w:val="00312589"/>
    <w:rsid w:val="0031342C"/>
    <w:rsid w:val="0031373A"/>
    <w:rsid w:val="0031384A"/>
    <w:rsid w:val="0031390F"/>
    <w:rsid w:val="00313E2D"/>
    <w:rsid w:val="00313E79"/>
    <w:rsid w:val="00313F41"/>
    <w:rsid w:val="0031428B"/>
    <w:rsid w:val="00314401"/>
    <w:rsid w:val="00314487"/>
    <w:rsid w:val="003144FE"/>
    <w:rsid w:val="00314653"/>
    <w:rsid w:val="00314DD0"/>
    <w:rsid w:val="00314F9E"/>
    <w:rsid w:val="00315122"/>
    <w:rsid w:val="003155E2"/>
    <w:rsid w:val="003158C5"/>
    <w:rsid w:val="00315D72"/>
    <w:rsid w:val="003169AB"/>
    <w:rsid w:val="00317556"/>
    <w:rsid w:val="00317CED"/>
    <w:rsid w:val="00320A93"/>
    <w:rsid w:val="00320B70"/>
    <w:rsid w:val="00320FF5"/>
    <w:rsid w:val="0032162C"/>
    <w:rsid w:val="00321A86"/>
    <w:rsid w:val="00321CDD"/>
    <w:rsid w:val="00321E9D"/>
    <w:rsid w:val="00321FF7"/>
    <w:rsid w:val="0032250D"/>
    <w:rsid w:val="003228E7"/>
    <w:rsid w:val="00322BC1"/>
    <w:rsid w:val="00322D01"/>
    <w:rsid w:val="00323EF1"/>
    <w:rsid w:val="003240E5"/>
    <w:rsid w:val="00326337"/>
    <w:rsid w:val="00326F2A"/>
    <w:rsid w:val="00327A7D"/>
    <w:rsid w:val="00327C6F"/>
    <w:rsid w:val="00327CC0"/>
    <w:rsid w:val="003306B8"/>
    <w:rsid w:val="003307CA"/>
    <w:rsid w:val="00330A4F"/>
    <w:rsid w:val="00331722"/>
    <w:rsid w:val="00331BAD"/>
    <w:rsid w:val="0033248C"/>
    <w:rsid w:val="0033297F"/>
    <w:rsid w:val="00332982"/>
    <w:rsid w:val="00332F64"/>
    <w:rsid w:val="0033307C"/>
    <w:rsid w:val="003334C8"/>
    <w:rsid w:val="0033355E"/>
    <w:rsid w:val="003337CB"/>
    <w:rsid w:val="00333C7D"/>
    <w:rsid w:val="00333FD7"/>
    <w:rsid w:val="00334325"/>
    <w:rsid w:val="00334C09"/>
    <w:rsid w:val="00334E22"/>
    <w:rsid w:val="00335122"/>
    <w:rsid w:val="003352E7"/>
    <w:rsid w:val="003352EF"/>
    <w:rsid w:val="003356B0"/>
    <w:rsid w:val="0033613A"/>
    <w:rsid w:val="003362C6"/>
    <w:rsid w:val="0033651C"/>
    <w:rsid w:val="00336ADE"/>
    <w:rsid w:val="00336B1D"/>
    <w:rsid w:val="0033707E"/>
    <w:rsid w:val="00337123"/>
    <w:rsid w:val="00337137"/>
    <w:rsid w:val="003375D5"/>
    <w:rsid w:val="0034014C"/>
    <w:rsid w:val="003403A3"/>
    <w:rsid w:val="00340647"/>
    <w:rsid w:val="0034129C"/>
    <w:rsid w:val="00341BA2"/>
    <w:rsid w:val="00341C92"/>
    <w:rsid w:val="00341D7A"/>
    <w:rsid w:val="00341E94"/>
    <w:rsid w:val="0034260C"/>
    <w:rsid w:val="00343E44"/>
    <w:rsid w:val="00344171"/>
    <w:rsid w:val="0034432A"/>
    <w:rsid w:val="003445E5"/>
    <w:rsid w:val="00344696"/>
    <w:rsid w:val="003450B5"/>
    <w:rsid w:val="003458B3"/>
    <w:rsid w:val="00345EC6"/>
    <w:rsid w:val="003472A7"/>
    <w:rsid w:val="003474F9"/>
    <w:rsid w:val="00347E18"/>
    <w:rsid w:val="00347F06"/>
    <w:rsid w:val="003501F6"/>
    <w:rsid w:val="00350948"/>
    <w:rsid w:val="003511D4"/>
    <w:rsid w:val="00351DF8"/>
    <w:rsid w:val="00351F47"/>
    <w:rsid w:val="003520FE"/>
    <w:rsid w:val="0035256A"/>
    <w:rsid w:val="00352628"/>
    <w:rsid w:val="00352A3E"/>
    <w:rsid w:val="00352D55"/>
    <w:rsid w:val="00352F09"/>
    <w:rsid w:val="00353407"/>
    <w:rsid w:val="00353E1F"/>
    <w:rsid w:val="003545E9"/>
    <w:rsid w:val="00354A41"/>
    <w:rsid w:val="00354B57"/>
    <w:rsid w:val="003554FF"/>
    <w:rsid w:val="00355693"/>
    <w:rsid w:val="003559CF"/>
    <w:rsid w:val="00355C01"/>
    <w:rsid w:val="00355F4E"/>
    <w:rsid w:val="00355FB5"/>
    <w:rsid w:val="00356491"/>
    <w:rsid w:val="003565A5"/>
    <w:rsid w:val="003572DE"/>
    <w:rsid w:val="00357A6B"/>
    <w:rsid w:val="003607FB"/>
    <w:rsid w:val="00360A94"/>
    <w:rsid w:val="00361363"/>
    <w:rsid w:val="00361424"/>
    <w:rsid w:val="00361510"/>
    <w:rsid w:val="00362122"/>
    <w:rsid w:val="00362540"/>
    <w:rsid w:val="0036295B"/>
    <w:rsid w:val="00362A70"/>
    <w:rsid w:val="00362E3B"/>
    <w:rsid w:val="0036334F"/>
    <w:rsid w:val="0036347B"/>
    <w:rsid w:val="0036358B"/>
    <w:rsid w:val="00363622"/>
    <w:rsid w:val="00363D57"/>
    <w:rsid w:val="00363EDC"/>
    <w:rsid w:val="00363FBD"/>
    <w:rsid w:val="00364107"/>
    <w:rsid w:val="0036478C"/>
    <w:rsid w:val="00364E20"/>
    <w:rsid w:val="00365A8A"/>
    <w:rsid w:val="00365C73"/>
    <w:rsid w:val="0036654F"/>
    <w:rsid w:val="00366639"/>
    <w:rsid w:val="0036672A"/>
    <w:rsid w:val="00366B87"/>
    <w:rsid w:val="00367285"/>
    <w:rsid w:val="00367945"/>
    <w:rsid w:val="00367F2E"/>
    <w:rsid w:val="00371002"/>
    <w:rsid w:val="00371246"/>
    <w:rsid w:val="00371F32"/>
    <w:rsid w:val="003724BE"/>
    <w:rsid w:val="0037264F"/>
    <w:rsid w:val="00372A97"/>
    <w:rsid w:val="00372B23"/>
    <w:rsid w:val="003730AF"/>
    <w:rsid w:val="00373217"/>
    <w:rsid w:val="00373871"/>
    <w:rsid w:val="00374054"/>
    <w:rsid w:val="003741DF"/>
    <w:rsid w:val="00374395"/>
    <w:rsid w:val="0037439B"/>
    <w:rsid w:val="0037465B"/>
    <w:rsid w:val="003746EA"/>
    <w:rsid w:val="00374B09"/>
    <w:rsid w:val="00374B17"/>
    <w:rsid w:val="00375991"/>
    <w:rsid w:val="00376355"/>
    <w:rsid w:val="0037687D"/>
    <w:rsid w:val="0037726E"/>
    <w:rsid w:val="0037750B"/>
    <w:rsid w:val="00377E19"/>
    <w:rsid w:val="003800DF"/>
    <w:rsid w:val="00381054"/>
    <w:rsid w:val="00381492"/>
    <w:rsid w:val="00381B4F"/>
    <w:rsid w:val="003825DD"/>
    <w:rsid w:val="00382A58"/>
    <w:rsid w:val="00382D3D"/>
    <w:rsid w:val="00382E32"/>
    <w:rsid w:val="00382E5B"/>
    <w:rsid w:val="00383393"/>
    <w:rsid w:val="003837BA"/>
    <w:rsid w:val="003844CB"/>
    <w:rsid w:val="003854AB"/>
    <w:rsid w:val="00385BE1"/>
    <w:rsid w:val="00385CC7"/>
    <w:rsid w:val="00385D06"/>
    <w:rsid w:val="003864F1"/>
    <w:rsid w:val="0038655F"/>
    <w:rsid w:val="00387102"/>
    <w:rsid w:val="003871AE"/>
    <w:rsid w:val="00387A20"/>
    <w:rsid w:val="00387CA0"/>
    <w:rsid w:val="00387EBD"/>
    <w:rsid w:val="00390FA1"/>
    <w:rsid w:val="003914B6"/>
    <w:rsid w:val="0039166A"/>
    <w:rsid w:val="00393E91"/>
    <w:rsid w:val="00394060"/>
    <w:rsid w:val="003941FE"/>
    <w:rsid w:val="003946E0"/>
    <w:rsid w:val="00394703"/>
    <w:rsid w:val="00395E36"/>
    <w:rsid w:val="00396136"/>
    <w:rsid w:val="00396D45"/>
    <w:rsid w:val="00396E81"/>
    <w:rsid w:val="003974BF"/>
    <w:rsid w:val="00397B9D"/>
    <w:rsid w:val="00397CEC"/>
    <w:rsid w:val="00397E77"/>
    <w:rsid w:val="003A14EA"/>
    <w:rsid w:val="003A193D"/>
    <w:rsid w:val="003A1A9E"/>
    <w:rsid w:val="003A36D6"/>
    <w:rsid w:val="003A3809"/>
    <w:rsid w:val="003A3932"/>
    <w:rsid w:val="003A44BF"/>
    <w:rsid w:val="003A4756"/>
    <w:rsid w:val="003A548F"/>
    <w:rsid w:val="003A58C6"/>
    <w:rsid w:val="003A5A25"/>
    <w:rsid w:val="003A5E2F"/>
    <w:rsid w:val="003A5E40"/>
    <w:rsid w:val="003A6322"/>
    <w:rsid w:val="003A63BE"/>
    <w:rsid w:val="003A641A"/>
    <w:rsid w:val="003A6435"/>
    <w:rsid w:val="003A6519"/>
    <w:rsid w:val="003A6D35"/>
    <w:rsid w:val="003A6F7E"/>
    <w:rsid w:val="003A793C"/>
    <w:rsid w:val="003A7E36"/>
    <w:rsid w:val="003B0F06"/>
    <w:rsid w:val="003B1150"/>
    <w:rsid w:val="003B151D"/>
    <w:rsid w:val="003B1AA6"/>
    <w:rsid w:val="003B2056"/>
    <w:rsid w:val="003B3434"/>
    <w:rsid w:val="003B3613"/>
    <w:rsid w:val="003B379B"/>
    <w:rsid w:val="003B4644"/>
    <w:rsid w:val="003B4AC9"/>
    <w:rsid w:val="003B4CD7"/>
    <w:rsid w:val="003B5267"/>
    <w:rsid w:val="003B576C"/>
    <w:rsid w:val="003B58ED"/>
    <w:rsid w:val="003B5E95"/>
    <w:rsid w:val="003B62F0"/>
    <w:rsid w:val="003B69F6"/>
    <w:rsid w:val="003B6A88"/>
    <w:rsid w:val="003B6E89"/>
    <w:rsid w:val="003B71D4"/>
    <w:rsid w:val="003B7208"/>
    <w:rsid w:val="003B7FB2"/>
    <w:rsid w:val="003C0F56"/>
    <w:rsid w:val="003C1B71"/>
    <w:rsid w:val="003C20D4"/>
    <w:rsid w:val="003C24AB"/>
    <w:rsid w:val="003C2F44"/>
    <w:rsid w:val="003C2F74"/>
    <w:rsid w:val="003C35A3"/>
    <w:rsid w:val="003C39BB"/>
    <w:rsid w:val="003C40F1"/>
    <w:rsid w:val="003C416D"/>
    <w:rsid w:val="003C4742"/>
    <w:rsid w:val="003C48EB"/>
    <w:rsid w:val="003C4A03"/>
    <w:rsid w:val="003C4A53"/>
    <w:rsid w:val="003C551C"/>
    <w:rsid w:val="003C635B"/>
    <w:rsid w:val="003C64E2"/>
    <w:rsid w:val="003C6A9C"/>
    <w:rsid w:val="003C70FB"/>
    <w:rsid w:val="003C7C0A"/>
    <w:rsid w:val="003C7CC6"/>
    <w:rsid w:val="003D0456"/>
    <w:rsid w:val="003D0549"/>
    <w:rsid w:val="003D0A89"/>
    <w:rsid w:val="003D1415"/>
    <w:rsid w:val="003D1594"/>
    <w:rsid w:val="003D1B04"/>
    <w:rsid w:val="003D1BBF"/>
    <w:rsid w:val="003D1FB7"/>
    <w:rsid w:val="003D2871"/>
    <w:rsid w:val="003D2AE7"/>
    <w:rsid w:val="003D3E81"/>
    <w:rsid w:val="003D3FAE"/>
    <w:rsid w:val="003D41A8"/>
    <w:rsid w:val="003D4A5D"/>
    <w:rsid w:val="003D4CE0"/>
    <w:rsid w:val="003D4D50"/>
    <w:rsid w:val="003D4ECE"/>
    <w:rsid w:val="003D5B1D"/>
    <w:rsid w:val="003D6420"/>
    <w:rsid w:val="003D6460"/>
    <w:rsid w:val="003D6839"/>
    <w:rsid w:val="003D700D"/>
    <w:rsid w:val="003D708F"/>
    <w:rsid w:val="003D76B0"/>
    <w:rsid w:val="003D79E5"/>
    <w:rsid w:val="003E03F4"/>
    <w:rsid w:val="003E09F3"/>
    <w:rsid w:val="003E0E11"/>
    <w:rsid w:val="003E0EC9"/>
    <w:rsid w:val="003E17F0"/>
    <w:rsid w:val="003E1B31"/>
    <w:rsid w:val="003E235F"/>
    <w:rsid w:val="003E3401"/>
    <w:rsid w:val="003E3454"/>
    <w:rsid w:val="003E364C"/>
    <w:rsid w:val="003E3A01"/>
    <w:rsid w:val="003E4026"/>
    <w:rsid w:val="003E462C"/>
    <w:rsid w:val="003E495F"/>
    <w:rsid w:val="003E4A90"/>
    <w:rsid w:val="003E52F1"/>
    <w:rsid w:val="003E530A"/>
    <w:rsid w:val="003E55D2"/>
    <w:rsid w:val="003E57EB"/>
    <w:rsid w:val="003E5806"/>
    <w:rsid w:val="003E6016"/>
    <w:rsid w:val="003E6C1B"/>
    <w:rsid w:val="003E6D3F"/>
    <w:rsid w:val="003E73C0"/>
    <w:rsid w:val="003E751A"/>
    <w:rsid w:val="003E7763"/>
    <w:rsid w:val="003E7833"/>
    <w:rsid w:val="003E790B"/>
    <w:rsid w:val="003F01A9"/>
    <w:rsid w:val="003F03DD"/>
    <w:rsid w:val="003F03E0"/>
    <w:rsid w:val="003F0A2A"/>
    <w:rsid w:val="003F1065"/>
    <w:rsid w:val="003F1798"/>
    <w:rsid w:val="003F1829"/>
    <w:rsid w:val="003F1902"/>
    <w:rsid w:val="003F1C06"/>
    <w:rsid w:val="003F1D5A"/>
    <w:rsid w:val="003F2219"/>
    <w:rsid w:val="003F266C"/>
    <w:rsid w:val="003F2D96"/>
    <w:rsid w:val="003F446D"/>
    <w:rsid w:val="003F4B51"/>
    <w:rsid w:val="003F5291"/>
    <w:rsid w:val="003F5EB2"/>
    <w:rsid w:val="003F5EBD"/>
    <w:rsid w:val="003F65A4"/>
    <w:rsid w:val="003F6631"/>
    <w:rsid w:val="003F7570"/>
    <w:rsid w:val="003F75D0"/>
    <w:rsid w:val="003F7AE4"/>
    <w:rsid w:val="003F7BC3"/>
    <w:rsid w:val="00400470"/>
    <w:rsid w:val="004012DB"/>
    <w:rsid w:val="00401422"/>
    <w:rsid w:val="0040144F"/>
    <w:rsid w:val="004014A0"/>
    <w:rsid w:val="0040176F"/>
    <w:rsid w:val="00401B56"/>
    <w:rsid w:val="00401F80"/>
    <w:rsid w:val="00402679"/>
    <w:rsid w:val="004026FB"/>
    <w:rsid w:val="00402B3E"/>
    <w:rsid w:val="004031A4"/>
    <w:rsid w:val="0040352E"/>
    <w:rsid w:val="0040400C"/>
    <w:rsid w:val="004045D0"/>
    <w:rsid w:val="004049F8"/>
    <w:rsid w:val="00404A36"/>
    <w:rsid w:val="004055AD"/>
    <w:rsid w:val="00405A8B"/>
    <w:rsid w:val="00406370"/>
    <w:rsid w:val="004064D4"/>
    <w:rsid w:val="004066DA"/>
    <w:rsid w:val="00406956"/>
    <w:rsid w:val="00406BA3"/>
    <w:rsid w:val="00406DB9"/>
    <w:rsid w:val="00407553"/>
    <w:rsid w:val="00407DDD"/>
    <w:rsid w:val="004101E3"/>
    <w:rsid w:val="004108BC"/>
    <w:rsid w:val="004108CF"/>
    <w:rsid w:val="0041113B"/>
    <w:rsid w:val="004117D7"/>
    <w:rsid w:val="004118A4"/>
    <w:rsid w:val="00411BE5"/>
    <w:rsid w:val="00411D3D"/>
    <w:rsid w:val="004122ED"/>
    <w:rsid w:val="00412B14"/>
    <w:rsid w:val="00412E9A"/>
    <w:rsid w:val="004131BC"/>
    <w:rsid w:val="0041331D"/>
    <w:rsid w:val="0041337D"/>
    <w:rsid w:val="0041388D"/>
    <w:rsid w:val="00413956"/>
    <w:rsid w:val="00413D8A"/>
    <w:rsid w:val="00414291"/>
    <w:rsid w:val="004145EE"/>
    <w:rsid w:val="004147EF"/>
    <w:rsid w:val="00414E9F"/>
    <w:rsid w:val="0041587D"/>
    <w:rsid w:val="00415DD4"/>
    <w:rsid w:val="00415FC7"/>
    <w:rsid w:val="004160E1"/>
    <w:rsid w:val="004160EF"/>
    <w:rsid w:val="004161CA"/>
    <w:rsid w:val="004166EC"/>
    <w:rsid w:val="00416A17"/>
    <w:rsid w:val="00416C06"/>
    <w:rsid w:val="00416CC7"/>
    <w:rsid w:val="00416DF8"/>
    <w:rsid w:val="00417AD9"/>
    <w:rsid w:val="00421A4A"/>
    <w:rsid w:val="00421B77"/>
    <w:rsid w:val="00422097"/>
    <w:rsid w:val="0042254A"/>
    <w:rsid w:val="00423C6A"/>
    <w:rsid w:val="00423FEA"/>
    <w:rsid w:val="004241A7"/>
    <w:rsid w:val="004241F0"/>
    <w:rsid w:val="00424C1B"/>
    <w:rsid w:val="004254D5"/>
    <w:rsid w:val="004255D3"/>
    <w:rsid w:val="00425A15"/>
    <w:rsid w:val="0042634B"/>
    <w:rsid w:val="00426573"/>
    <w:rsid w:val="00426EAF"/>
    <w:rsid w:val="00426FA1"/>
    <w:rsid w:val="00427057"/>
    <w:rsid w:val="00427257"/>
    <w:rsid w:val="0042790E"/>
    <w:rsid w:val="00427BFA"/>
    <w:rsid w:val="00427E78"/>
    <w:rsid w:val="00430684"/>
    <w:rsid w:val="00431001"/>
    <w:rsid w:val="00431CBB"/>
    <w:rsid w:val="00431D92"/>
    <w:rsid w:val="00432073"/>
    <w:rsid w:val="004320C1"/>
    <w:rsid w:val="0043223A"/>
    <w:rsid w:val="00432F54"/>
    <w:rsid w:val="00432F71"/>
    <w:rsid w:val="004333CB"/>
    <w:rsid w:val="004341D4"/>
    <w:rsid w:val="00434329"/>
    <w:rsid w:val="0043488D"/>
    <w:rsid w:val="00434A4B"/>
    <w:rsid w:val="0043529E"/>
    <w:rsid w:val="0043546A"/>
    <w:rsid w:val="00435F62"/>
    <w:rsid w:val="00436179"/>
    <w:rsid w:val="00437385"/>
    <w:rsid w:val="00437460"/>
    <w:rsid w:val="004376E3"/>
    <w:rsid w:val="004379B1"/>
    <w:rsid w:val="00437B66"/>
    <w:rsid w:val="004401A8"/>
    <w:rsid w:val="00440FDE"/>
    <w:rsid w:val="004414B3"/>
    <w:rsid w:val="004426D2"/>
    <w:rsid w:val="00442BDA"/>
    <w:rsid w:val="00442F84"/>
    <w:rsid w:val="0044326E"/>
    <w:rsid w:val="00443883"/>
    <w:rsid w:val="00443CF3"/>
    <w:rsid w:val="00443D38"/>
    <w:rsid w:val="0044454C"/>
    <w:rsid w:val="00444F92"/>
    <w:rsid w:val="004458A5"/>
    <w:rsid w:val="00445EC5"/>
    <w:rsid w:val="0044605D"/>
    <w:rsid w:val="0044624B"/>
    <w:rsid w:val="0044626C"/>
    <w:rsid w:val="00446C93"/>
    <w:rsid w:val="004477E2"/>
    <w:rsid w:val="00447A44"/>
    <w:rsid w:val="00447D38"/>
    <w:rsid w:val="00447E08"/>
    <w:rsid w:val="00450599"/>
    <w:rsid w:val="004505E2"/>
    <w:rsid w:val="00450711"/>
    <w:rsid w:val="00450CF7"/>
    <w:rsid w:val="004510AA"/>
    <w:rsid w:val="00451C6D"/>
    <w:rsid w:val="00451F29"/>
    <w:rsid w:val="004530E7"/>
    <w:rsid w:val="00453473"/>
    <w:rsid w:val="00453A33"/>
    <w:rsid w:val="00453A8B"/>
    <w:rsid w:val="00453C89"/>
    <w:rsid w:val="00453E6F"/>
    <w:rsid w:val="00454ABF"/>
    <w:rsid w:val="00455115"/>
    <w:rsid w:val="0045545E"/>
    <w:rsid w:val="00455D81"/>
    <w:rsid w:val="00455DF1"/>
    <w:rsid w:val="00456B3D"/>
    <w:rsid w:val="00457710"/>
    <w:rsid w:val="0045780A"/>
    <w:rsid w:val="004604AB"/>
    <w:rsid w:val="004608B8"/>
    <w:rsid w:val="00460B5F"/>
    <w:rsid w:val="00460BA2"/>
    <w:rsid w:val="00460DE9"/>
    <w:rsid w:val="00461691"/>
    <w:rsid w:val="0046169A"/>
    <w:rsid w:val="00461896"/>
    <w:rsid w:val="00461960"/>
    <w:rsid w:val="00461D0D"/>
    <w:rsid w:val="00461FFA"/>
    <w:rsid w:val="00462122"/>
    <w:rsid w:val="004627C7"/>
    <w:rsid w:val="00462B94"/>
    <w:rsid w:val="0046360D"/>
    <w:rsid w:val="00463B80"/>
    <w:rsid w:val="00464127"/>
    <w:rsid w:val="00464148"/>
    <w:rsid w:val="00464154"/>
    <w:rsid w:val="00464216"/>
    <w:rsid w:val="004642A6"/>
    <w:rsid w:val="0046530F"/>
    <w:rsid w:val="00466113"/>
    <w:rsid w:val="004666E6"/>
    <w:rsid w:val="004670E7"/>
    <w:rsid w:val="00467913"/>
    <w:rsid w:val="00467BC9"/>
    <w:rsid w:val="00467EEB"/>
    <w:rsid w:val="004700E0"/>
    <w:rsid w:val="00470683"/>
    <w:rsid w:val="0047111F"/>
    <w:rsid w:val="00471628"/>
    <w:rsid w:val="004718D5"/>
    <w:rsid w:val="0047226A"/>
    <w:rsid w:val="00472499"/>
    <w:rsid w:val="004726AD"/>
    <w:rsid w:val="00472CFD"/>
    <w:rsid w:val="004734DA"/>
    <w:rsid w:val="00474F32"/>
    <w:rsid w:val="00474F39"/>
    <w:rsid w:val="0047571C"/>
    <w:rsid w:val="00475B15"/>
    <w:rsid w:val="00475CCB"/>
    <w:rsid w:val="00476CBE"/>
    <w:rsid w:val="00476FB1"/>
    <w:rsid w:val="0047701C"/>
    <w:rsid w:val="00477ACD"/>
    <w:rsid w:val="004805E2"/>
    <w:rsid w:val="0048123F"/>
    <w:rsid w:val="00481272"/>
    <w:rsid w:val="004814DF"/>
    <w:rsid w:val="00481782"/>
    <w:rsid w:val="00481944"/>
    <w:rsid w:val="00481F0E"/>
    <w:rsid w:val="004827C5"/>
    <w:rsid w:val="00482B4A"/>
    <w:rsid w:val="00482D0C"/>
    <w:rsid w:val="00482DC9"/>
    <w:rsid w:val="00482E2D"/>
    <w:rsid w:val="00483DAC"/>
    <w:rsid w:val="00483F6F"/>
    <w:rsid w:val="004845EF"/>
    <w:rsid w:val="00485125"/>
    <w:rsid w:val="0048530F"/>
    <w:rsid w:val="00485F8B"/>
    <w:rsid w:val="0048609C"/>
    <w:rsid w:val="00486795"/>
    <w:rsid w:val="0048683B"/>
    <w:rsid w:val="0048688B"/>
    <w:rsid w:val="00486BC2"/>
    <w:rsid w:val="00487416"/>
    <w:rsid w:val="00487580"/>
    <w:rsid w:val="004906CE"/>
    <w:rsid w:val="00490707"/>
    <w:rsid w:val="00490EA3"/>
    <w:rsid w:val="00491835"/>
    <w:rsid w:val="00491BB2"/>
    <w:rsid w:val="0049227E"/>
    <w:rsid w:val="00492490"/>
    <w:rsid w:val="004924B5"/>
    <w:rsid w:val="00492A40"/>
    <w:rsid w:val="00492D0F"/>
    <w:rsid w:val="00492F0B"/>
    <w:rsid w:val="0049304B"/>
    <w:rsid w:val="00493C8D"/>
    <w:rsid w:val="00493E90"/>
    <w:rsid w:val="0049405F"/>
    <w:rsid w:val="0049499C"/>
    <w:rsid w:val="004949C4"/>
    <w:rsid w:val="00495315"/>
    <w:rsid w:val="00495EB2"/>
    <w:rsid w:val="00496351"/>
    <w:rsid w:val="004969AE"/>
    <w:rsid w:val="00496AEA"/>
    <w:rsid w:val="00496B5F"/>
    <w:rsid w:val="004974F4"/>
    <w:rsid w:val="004975E2"/>
    <w:rsid w:val="00497D1D"/>
    <w:rsid w:val="004A06DF"/>
    <w:rsid w:val="004A1993"/>
    <w:rsid w:val="004A2438"/>
    <w:rsid w:val="004A2C32"/>
    <w:rsid w:val="004A320A"/>
    <w:rsid w:val="004A3C8E"/>
    <w:rsid w:val="004A43AD"/>
    <w:rsid w:val="004A4B47"/>
    <w:rsid w:val="004A5029"/>
    <w:rsid w:val="004A557B"/>
    <w:rsid w:val="004A565B"/>
    <w:rsid w:val="004A5DE7"/>
    <w:rsid w:val="004A61F0"/>
    <w:rsid w:val="004A69BF"/>
    <w:rsid w:val="004A69D2"/>
    <w:rsid w:val="004A6A9E"/>
    <w:rsid w:val="004A6AE8"/>
    <w:rsid w:val="004A6D39"/>
    <w:rsid w:val="004B01C5"/>
    <w:rsid w:val="004B044F"/>
    <w:rsid w:val="004B0481"/>
    <w:rsid w:val="004B0DB3"/>
    <w:rsid w:val="004B0DFE"/>
    <w:rsid w:val="004B10C4"/>
    <w:rsid w:val="004B1373"/>
    <w:rsid w:val="004B1BC8"/>
    <w:rsid w:val="004B20E3"/>
    <w:rsid w:val="004B2514"/>
    <w:rsid w:val="004B26D6"/>
    <w:rsid w:val="004B2DFB"/>
    <w:rsid w:val="004B3152"/>
    <w:rsid w:val="004B3788"/>
    <w:rsid w:val="004B478B"/>
    <w:rsid w:val="004B499A"/>
    <w:rsid w:val="004B4D0C"/>
    <w:rsid w:val="004B5205"/>
    <w:rsid w:val="004B5882"/>
    <w:rsid w:val="004B6020"/>
    <w:rsid w:val="004B6EB6"/>
    <w:rsid w:val="004B6F18"/>
    <w:rsid w:val="004B74EE"/>
    <w:rsid w:val="004B7AD0"/>
    <w:rsid w:val="004B7B96"/>
    <w:rsid w:val="004C0BD1"/>
    <w:rsid w:val="004C138B"/>
    <w:rsid w:val="004C216E"/>
    <w:rsid w:val="004C218D"/>
    <w:rsid w:val="004C223B"/>
    <w:rsid w:val="004C2A66"/>
    <w:rsid w:val="004C310F"/>
    <w:rsid w:val="004C353B"/>
    <w:rsid w:val="004C3626"/>
    <w:rsid w:val="004C40C2"/>
    <w:rsid w:val="004C419E"/>
    <w:rsid w:val="004C4553"/>
    <w:rsid w:val="004C4FDA"/>
    <w:rsid w:val="004C5840"/>
    <w:rsid w:val="004C6614"/>
    <w:rsid w:val="004C6D36"/>
    <w:rsid w:val="004C77CB"/>
    <w:rsid w:val="004C7D17"/>
    <w:rsid w:val="004D07C7"/>
    <w:rsid w:val="004D08C3"/>
    <w:rsid w:val="004D0C07"/>
    <w:rsid w:val="004D12CD"/>
    <w:rsid w:val="004D130E"/>
    <w:rsid w:val="004D1390"/>
    <w:rsid w:val="004D1A3F"/>
    <w:rsid w:val="004D356B"/>
    <w:rsid w:val="004D58F5"/>
    <w:rsid w:val="004D5DA7"/>
    <w:rsid w:val="004D61F0"/>
    <w:rsid w:val="004D67EB"/>
    <w:rsid w:val="004D68D5"/>
    <w:rsid w:val="004D6D5D"/>
    <w:rsid w:val="004D6D62"/>
    <w:rsid w:val="004D75EA"/>
    <w:rsid w:val="004D7794"/>
    <w:rsid w:val="004E0996"/>
    <w:rsid w:val="004E0CA6"/>
    <w:rsid w:val="004E19BB"/>
    <w:rsid w:val="004E2037"/>
    <w:rsid w:val="004E2396"/>
    <w:rsid w:val="004E2D7D"/>
    <w:rsid w:val="004E2DC1"/>
    <w:rsid w:val="004E38B9"/>
    <w:rsid w:val="004E3C96"/>
    <w:rsid w:val="004E3E1F"/>
    <w:rsid w:val="004E479D"/>
    <w:rsid w:val="004E4EA8"/>
    <w:rsid w:val="004E538B"/>
    <w:rsid w:val="004E5637"/>
    <w:rsid w:val="004E5B29"/>
    <w:rsid w:val="004E6806"/>
    <w:rsid w:val="004E6C99"/>
    <w:rsid w:val="004E6D82"/>
    <w:rsid w:val="004E70E5"/>
    <w:rsid w:val="004E720C"/>
    <w:rsid w:val="004E7488"/>
    <w:rsid w:val="004E771B"/>
    <w:rsid w:val="004E7B0B"/>
    <w:rsid w:val="004F0376"/>
    <w:rsid w:val="004F0475"/>
    <w:rsid w:val="004F0767"/>
    <w:rsid w:val="004F0947"/>
    <w:rsid w:val="004F1408"/>
    <w:rsid w:val="004F1446"/>
    <w:rsid w:val="004F14E7"/>
    <w:rsid w:val="004F18D7"/>
    <w:rsid w:val="004F1B24"/>
    <w:rsid w:val="004F1C2A"/>
    <w:rsid w:val="004F2392"/>
    <w:rsid w:val="004F2FFE"/>
    <w:rsid w:val="004F3249"/>
    <w:rsid w:val="004F383A"/>
    <w:rsid w:val="004F4FC4"/>
    <w:rsid w:val="004F4FFD"/>
    <w:rsid w:val="004F6013"/>
    <w:rsid w:val="004F616D"/>
    <w:rsid w:val="004F6494"/>
    <w:rsid w:val="004F68A8"/>
    <w:rsid w:val="004F70B6"/>
    <w:rsid w:val="004F72F4"/>
    <w:rsid w:val="004F751F"/>
    <w:rsid w:val="004F7669"/>
    <w:rsid w:val="004F7858"/>
    <w:rsid w:val="004F7B26"/>
    <w:rsid w:val="0050044F"/>
    <w:rsid w:val="00501090"/>
    <w:rsid w:val="005016BE"/>
    <w:rsid w:val="005018AC"/>
    <w:rsid w:val="0050191E"/>
    <w:rsid w:val="00501A57"/>
    <w:rsid w:val="005025FD"/>
    <w:rsid w:val="0050328D"/>
    <w:rsid w:val="00503858"/>
    <w:rsid w:val="00503C84"/>
    <w:rsid w:val="00503ED4"/>
    <w:rsid w:val="00504F56"/>
    <w:rsid w:val="005051C9"/>
    <w:rsid w:val="00505727"/>
    <w:rsid w:val="00505825"/>
    <w:rsid w:val="00505A96"/>
    <w:rsid w:val="00505B80"/>
    <w:rsid w:val="00506052"/>
    <w:rsid w:val="00506197"/>
    <w:rsid w:val="0050667B"/>
    <w:rsid w:val="005071E0"/>
    <w:rsid w:val="0050755D"/>
    <w:rsid w:val="00510270"/>
    <w:rsid w:val="00511932"/>
    <w:rsid w:val="005122E5"/>
    <w:rsid w:val="005122F0"/>
    <w:rsid w:val="005134BC"/>
    <w:rsid w:val="00514A77"/>
    <w:rsid w:val="00514DC1"/>
    <w:rsid w:val="0051519C"/>
    <w:rsid w:val="005155D9"/>
    <w:rsid w:val="005156AA"/>
    <w:rsid w:val="005158E4"/>
    <w:rsid w:val="005168BE"/>
    <w:rsid w:val="00516C98"/>
    <w:rsid w:val="0051721C"/>
    <w:rsid w:val="00517864"/>
    <w:rsid w:val="00517C43"/>
    <w:rsid w:val="00520377"/>
    <w:rsid w:val="005208EC"/>
    <w:rsid w:val="00520CA0"/>
    <w:rsid w:val="00520D03"/>
    <w:rsid w:val="00520F67"/>
    <w:rsid w:val="005212E7"/>
    <w:rsid w:val="005215D7"/>
    <w:rsid w:val="00521FC9"/>
    <w:rsid w:val="005232B9"/>
    <w:rsid w:val="00523657"/>
    <w:rsid w:val="005243B0"/>
    <w:rsid w:val="0052527A"/>
    <w:rsid w:val="005258B4"/>
    <w:rsid w:val="0052597C"/>
    <w:rsid w:val="00525B98"/>
    <w:rsid w:val="00525C84"/>
    <w:rsid w:val="00525D74"/>
    <w:rsid w:val="00525D9A"/>
    <w:rsid w:val="00525EB5"/>
    <w:rsid w:val="005269CE"/>
    <w:rsid w:val="00526D08"/>
    <w:rsid w:val="00527C6C"/>
    <w:rsid w:val="00530114"/>
    <w:rsid w:val="005303F5"/>
    <w:rsid w:val="00530666"/>
    <w:rsid w:val="0053078D"/>
    <w:rsid w:val="00530DDB"/>
    <w:rsid w:val="005316B8"/>
    <w:rsid w:val="00531D4A"/>
    <w:rsid w:val="0053210B"/>
    <w:rsid w:val="005324D7"/>
    <w:rsid w:val="00532622"/>
    <w:rsid w:val="00532630"/>
    <w:rsid w:val="005329FB"/>
    <w:rsid w:val="005330E0"/>
    <w:rsid w:val="00533856"/>
    <w:rsid w:val="00533A12"/>
    <w:rsid w:val="00533DAB"/>
    <w:rsid w:val="00533E3C"/>
    <w:rsid w:val="00533FEF"/>
    <w:rsid w:val="005354B5"/>
    <w:rsid w:val="0053581A"/>
    <w:rsid w:val="00536615"/>
    <w:rsid w:val="00537C7D"/>
    <w:rsid w:val="00537DA8"/>
    <w:rsid w:val="00540302"/>
    <w:rsid w:val="0054082C"/>
    <w:rsid w:val="0054155D"/>
    <w:rsid w:val="0054251B"/>
    <w:rsid w:val="00542850"/>
    <w:rsid w:val="00543FBF"/>
    <w:rsid w:val="00545158"/>
    <w:rsid w:val="00545559"/>
    <w:rsid w:val="00545674"/>
    <w:rsid w:val="005456A8"/>
    <w:rsid w:val="00545F0F"/>
    <w:rsid w:val="005475AB"/>
    <w:rsid w:val="00547969"/>
    <w:rsid w:val="00547A66"/>
    <w:rsid w:val="00547E42"/>
    <w:rsid w:val="0055050C"/>
    <w:rsid w:val="00550836"/>
    <w:rsid w:val="0055098F"/>
    <w:rsid w:val="00550BE8"/>
    <w:rsid w:val="00550F8C"/>
    <w:rsid w:val="00551DB6"/>
    <w:rsid w:val="005535ED"/>
    <w:rsid w:val="00553C4C"/>
    <w:rsid w:val="00553E63"/>
    <w:rsid w:val="005548CA"/>
    <w:rsid w:val="00554E5D"/>
    <w:rsid w:val="00556019"/>
    <w:rsid w:val="0055662C"/>
    <w:rsid w:val="00556ACA"/>
    <w:rsid w:val="00556E34"/>
    <w:rsid w:val="00557AB2"/>
    <w:rsid w:val="005608F0"/>
    <w:rsid w:val="00560BEF"/>
    <w:rsid w:val="005613CC"/>
    <w:rsid w:val="00562897"/>
    <w:rsid w:val="005628F1"/>
    <w:rsid w:val="00562A9D"/>
    <w:rsid w:val="00562CC8"/>
    <w:rsid w:val="00562F7F"/>
    <w:rsid w:val="00563074"/>
    <w:rsid w:val="0056407E"/>
    <w:rsid w:val="00564BD3"/>
    <w:rsid w:val="0056520E"/>
    <w:rsid w:val="0056535D"/>
    <w:rsid w:val="00565438"/>
    <w:rsid w:val="005654C3"/>
    <w:rsid w:val="00565751"/>
    <w:rsid w:val="00565972"/>
    <w:rsid w:val="00565D2D"/>
    <w:rsid w:val="00565DAF"/>
    <w:rsid w:val="00566AF0"/>
    <w:rsid w:val="00566B66"/>
    <w:rsid w:val="00566E2E"/>
    <w:rsid w:val="005673C0"/>
    <w:rsid w:val="00567412"/>
    <w:rsid w:val="0056770B"/>
    <w:rsid w:val="005705F4"/>
    <w:rsid w:val="0057076F"/>
    <w:rsid w:val="00571096"/>
    <w:rsid w:val="00571753"/>
    <w:rsid w:val="00571F89"/>
    <w:rsid w:val="00572427"/>
    <w:rsid w:val="0057258E"/>
    <w:rsid w:val="00572FFB"/>
    <w:rsid w:val="005739D1"/>
    <w:rsid w:val="0057411F"/>
    <w:rsid w:val="00574284"/>
    <w:rsid w:val="005742FE"/>
    <w:rsid w:val="0057469C"/>
    <w:rsid w:val="005746CB"/>
    <w:rsid w:val="00574CAD"/>
    <w:rsid w:val="0057585C"/>
    <w:rsid w:val="005759B5"/>
    <w:rsid w:val="00575EC8"/>
    <w:rsid w:val="00575F6C"/>
    <w:rsid w:val="00576BED"/>
    <w:rsid w:val="00576DB5"/>
    <w:rsid w:val="005770B0"/>
    <w:rsid w:val="00577367"/>
    <w:rsid w:val="0057742E"/>
    <w:rsid w:val="00577A2D"/>
    <w:rsid w:val="005809E6"/>
    <w:rsid w:val="00581517"/>
    <w:rsid w:val="00581838"/>
    <w:rsid w:val="005818BD"/>
    <w:rsid w:val="00582740"/>
    <w:rsid w:val="0058298D"/>
    <w:rsid w:val="00582D09"/>
    <w:rsid w:val="00582E32"/>
    <w:rsid w:val="005841E3"/>
    <w:rsid w:val="0058442C"/>
    <w:rsid w:val="0058450A"/>
    <w:rsid w:val="005848E9"/>
    <w:rsid w:val="005855A6"/>
    <w:rsid w:val="00585F2D"/>
    <w:rsid w:val="00586671"/>
    <w:rsid w:val="00586A0C"/>
    <w:rsid w:val="0059055D"/>
    <w:rsid w:val="005905B8"/>
    <w:rsid w:val="005909A8"/>
    <w:rsid w:val="00590EDB"/>
    <w:rsid w:val="005914FD"/>
    <w:rsid w:val="00591573"/>
    <w:rsid w:val="005917E2"/>
    <w:rsid w:val="00591DC5"/>
    <w:rsid w:val="005924C0"/>
    <w:rsid w:val="00592874"/>
    <w:rsid w:val="0059328D"/>
    <w:rsid w:val="00594857"/>
    <w:rsid w:val="00594C64"/>
    <w:rsid w:val="00595832"/>
    <w:rsid w:val="00595B98"/>
    <w:rsid w:val="00595E2C"/>
    <w:rsid w:val="005962F9"/>
    <w:rsid w:val="005970DC"/>
    <w:rsid w:val="0059742D"/>
    <w:rsid w:val="00597787"/>
    <w:rsid w:val="005979B4"/>
    <w:rsid w:val="00597AB8"/>
    <w:rsid w:val="005A006D"/>
    <w:rsid w:val="005A02FE"/>
    <w:rsid w:val="005A0492"/>
    <w:rsid w:val="005A07B1"/>
    <w:rsid w:val="005A0B8B"/>
    <w:rsid w:val="005A0CFB"/>
    <w:rsid w:val="005A0F03"/>
    <w:rsid w:val="005A2632"/>
    <w:rsid w:val="005A2E44"/>
    <w:rsid w:val="005A30C6"/>
    <w:rsid w:val="005A320C"/>
    <w:rsid w:val="005A3486"/>
    <w:rsid w:val="005A3792"/>
    <w:rsid w:val="005A3906"/>
    <w:rsid w:val="005A3EB4"/>
    <w:rsid w:val="005A47CC"/>
    <w:rsid w:val="005A5AB6"/>
    <w:rsid w:val="005A5D38"/>
    <w:rsid w:val="005A5D6B"/>
    <w:rsid w:val="005A5F2E"/>
    <w:rsid w:val="005A616E"/>
    <w:rsid w:val="005A6942"/>
    <w:rsid w:val="005A6961"/>
    <w:rsid w:val="005A69BB"/>
    <w:rsid w:val="005A780E"/>
    <w:rsid w:val="005A79A7"/>
    <w:rsid w:val="005A7B32"/>
    <w:rsid w:val="005A7B87"/>
    <w:rsid w:val="005B0A80"/>
    <w:rsid w:val="005B0DBC"/>
    <w:rsid w:val="005B15E6"/>
    <w:rsid w:val="005B192E"/>
    <w:rsid w:val="005B1CD3"/>
    <w:rsid w:val="005B29A7"/>
    <w:rsid w:val="005B317F"/>
    <w:rsid w:val="005B31E1"/>
    <w:rsid w:val="005B38AB"/>
    <w:rsid w:val="005B3954"/>
    <w:rsid w:val="005B453F"/>
    <w:rsid w:val="005B481C"/>
    <w:rsid w:val="005B488C"/>
    <w:rsid w:val="005B5F9E"/>
    <w:rsid w:val="005B610E"/>
    <w:rsid w:val="005B61E4"/>
    <w:rsid w:val="005B6BAF"/>
    <w:rsid w:val="005B6C7B"/>
    <w:rsid w:val="005B73E0"/>
    <w:rsid w:val="005B7A4E"/>
    <w:rsid w:val="005B7E2A"/>
    <w:rsid w:val="005C003F"/>
    <w:rsid w:val="005C0232"/>
    <w:rsid w:val="005C088B"/>
    <w:rsid w:val="005C12DF"/>
    <w:rsid w:val="005C1742"/>
    <w:rsid w:val="005C194F"/>
    <w:rsid w:val="005C2264"/>
    <w:rsid w:val="005C2696"/>
    <w:rsid w:val="005C2B02"/>
    <w:rsid w:val="005C2B2D"/>
    <w:rsid w:val="005C30A6"/>
    <w:rsid w:val="005C324D"/>
    <w:rsid w:val="005C351A"/>
    <w:rsid w:val="005C3CBC"/>
    <w:rsid w:val="005C3F58"/>
    <w:rsid w:val="005C45A8"/>
    <w:rsid w:val="005C4C39"/>
    <w:rsid w:val="005C4CF4"/>
    <w:rsid w:val="005C5513"/>
    <w:rsid w:val="005C5516"/>
    <w:rsid w:val="005C5539"/>
    <w:rsid w:val="005C5900"/>
    <w:rsid w:val="005C67F5"/>
    <w:rsid w:val="005C6A74"/>
    <w:rsid w:val="005C7D3A"/>
    <w:rsid w:val="005C7DFA"/>
    <w:rsid w:val="005D01AD"/>
    <w:rsid w:val="005D040D"/>
    <w:rsid w:val="005D089C"/>
    <w:rsid w:val="005D09A8"/>
    <w:rsid w:val="005D0B4A"/>
    <w:rsid w:val="005D0CB3"/>
    <w:rsid w:val="005D188A"/>
    <w:rsid w:val="005D1C3C"/>
    <w:rsid w:val="005D2336"/>
    <w:rsid w:val="005D25C9"/>
    <w:rsid w:val="005D279E"/>
    <w:rsid w:val="005D2A99"/>
    <w:rsid w:val="005D2D5C"/>
    <w:rsid w:val="005D2FB7"/>
    <w:rsid w:val="005D31A5"/>
    <w:rsid w:val="005D3578"/>
    <w:rsid w:val="005D35BC"/>
    <w:rsid w:val="005D35C0"/>
    <w:rsid w:val="005D4A9A"/>
    <w:rsid w:val="005D5651"/>
    <w:rsid w:val="005D6462"/>
    <w:rsid w:val="005D71DC"/>
    <w:rsid w:val="005D7991"/>
    <w:rsid w:val="005D7C80"/>
    <w:rsid w:val="005D7E4D"/>
    <w:rsid w:val="005D7FB1"/>
    <w:rsid w:val="005E02E8"/>
    <w:rsid w:val="005E0CC4"/>
    <w:rsid w:val="005E17C4"/>
    <w:rsid w:val="005E186E"/>
    <w:rsid w:val="005E1E2B"/>
    <w:rsid w:val="005E1FB9"/>
    <w:rsid w:val="005E2422"/>
    <w:rsid w:val="005E2493"/>
    <w:rsid w:val="005E263B"/>
    <w:rsid w:val="005E279B"/>
    <w:rsid w:val="005E3E97"/>
    <w:rsid w:val="005E5203"/>
    <w:rsid w:val="005E584D"/>
    <w:rsid w:val="005E5B61"/>
    <w:rsid w:val="005E5FF2"/>
    <w:rsid w:val="005E6759"/>
    <w:rsid w:val="005E68E4"/>
    <w:rsid w:val="005E69DC"/>
    <w:rsid w:val="005E7268"/>
    <w:rsid w:val="005E74BE"/>
    <w:rsid w:val="005E794A"/>
    <w:rsid w:val="005E7B3D"/>
    <w:rsid w:val="005E7C8E"/>
    <w:rsid w:val="005E7F76"/>
    <w:rsid w:val="005F022C"/>
    <w:rsid w:val="005F09BF"/>
    <w:rsid w:val="005F0F46"/>
    <w:rsid w:val="005F1781"/>
    <w:rsid w:val="005F2188"/>
    <w:rsid w:val="005F271B"/>
    <w:rsid w:val="005F2DB3"/>
    <w:rsid w:val="005F37FC"/>
    <w:rsid w:val="005F4B51"/>
    <w:rsid w:val="005F4F1A"/>
    <w:rsid w:val="005F50E4"/>
    <w:rsid w:val="005F5292"/>
    <w:rsid w:val="005F55A0"/>
    <w:rsid w:val="005F571A"/>
    <w:rsid w:val="005F5753"/>
    <w:rsid w:val="005F5902"/>
    <w:rsid w:val="005F59BC"/>
    <w:rsid w:val="005F5E22"/>
    <w:rsid w:val="005F600E"/>
    <w:rsid w:val="005F6333"/>
    <w:rsid w:val="005F69FC"/>
    <w:rsid w:val="005F6FE4"/>
    <w:rsid w:val="005F762A"/>
    <w:rsid w:val="005F764B"/>
    <w:rsid w:val="005F77DB"/>
    <w:rsid w:val="005F7D5F"/>
    <w:rsid w:val="006001A7"/>
    <w:rsid w:val="006002A3"/>
    <w:rsid w:val="006006F0"/>
    <w:rsid w:val="00600C4A"/>
    <w:rsid w:val="00601074"/>
    <w:rsid w:val="006019E3"/>
    <w:rsid w:val="00602390"/>
    <w:rsid w:val="00602A88"/>
    <w:rsid w:val="00603612"/>
    <w:rsid w:val="00603B97"/>
    <w:rsid w:val="00603C26"/>
    <w:rsid w:val="0060420E"/>
    <w:rsid w:val="0060469C"/>
    <w:rsid w:val="0060541D"/>
    <w:rsid w:val="00605A98"/>
    <w:rsid w:val="006060ED"/>
    <w:rsid w:val="00606B6C"/>
    <w:rsid w:val="00606E4E"/>
    <w:rsid w:val="00606F73"/>
    <w:rsid w:val="0060757D"/>
    <w:rsid w:val="006078DD"/>
    <w:rsid w:val="00607DD6"/>
    <w:rsid w:val="0061051E"/>
    <w:rsid w:val="00610852"/>
    <w:rsid w:val="00610A80"/>
    <w:rsid w:val="00611842"/>
    <w:rsid w:val="00612127"/>
    <w:rsid w:val="00612286"/>
    <w:rsid w:val="006127F8"/>
    <w:rsid w:val="0061282D"/>
    <w:rsid w:val="00612DC2"/>
    <w:rsid w:val="00612DC5"/>
    <w:rsid w:val="006131DE"/>
    <w:rsid w:val="006132B5"/>
    <w:rsid w:val="0061362B"/>
    <w:rsid w:val="00613676"/>
    <w:rsid w:val="00613DB3"/>
    <w:rsid w:val="00613F10"/>
    <w:rsid w:val="00614553"/>
    <w:rsid w:val="00614EDB"/>
    <w:rsid w:val="006157FC"/>
    <w:rsid w:val="006159DD"/>
    <w:rsid w:val="00615E33"/>
    <w:rsid w:val="00615E37"/>
    <w:rsid w:val="00616732"/>
    <w:rsid w:val="0061692B"/>
    <w:rsid w:val="00616CAD"/>
    <w:rsid w:val="0061710D"/>
    <w:rsid w:val="006172D2"/>
    <w:rsid w:val="00617316"/>
    <w:rsid w:val="00617C86"/>
    <w:rsid w:val="0062050B"/>
    <w:rsid w:val="006205F5"/>
    <w:rsid w:val="00620E86"/>
    <w:rsid w:val="0062153F"/>
    <w:rsid w:val="00621D8E"/>
    <w:rsid w:val="006224A8"/>
    <w:rsid w:val="00622752"/>
    <w:rsid w:val="00622C60"/>
    <w:rsid w:val="00622FC5"/>
    <w:rsid w:val="00623672"/>
    <w:rsid w:val="00623B1B"/>
    <w:rsid w:val="00623C82"/>
    <w:rsid w:val="00623E0E"/>
    <w:rsid w:val="00624563"/>
    <w:rsid w:val="00624BEB"/>
    <w:rsid w:val="00624E59"/>
    <w:rsid w:val="006258E4"/>
    <w:rsid w:val="00625A8C"/>
    <w:rsid w:val="00625FDC"/>
    <w:rsid w:val="006268A3"/>
    <w:rsid w:val="00626BEF"/>
    <w:rsid w:val="006275C4"/>
    <w:rsid w:val="00627605"/>
    <w:rsid w:val="00627653"/>
    <w:rsid w:val="00627873"/>
    <w:rsid w:val="00627DE3"/>
    <w:rsid w:val="006307A8"/>
    <w:rsid w:val="0063085A"/>
    <w:rsid w:val="00630A62"/>
    <w:rsid w:val="00630EFD"/>
    <w:rsid w:val="00631A5A"/>
    <w:rsid w:val="0063220D"/>
    <w:rsid w:val="00632B21"/>
    <w:rsid w:val="00632C09"/>
    <w:rsid w:val="0063337F"/>
    <w:rsid w:val="00633773"/>
    <w:rsid w:val="0063387F"/>
    <w:rsid w:val="00633C90"/>
    <w:rsid w:val="00633E57"/>
    <w:rsid w:val="00633EDB"/>
    <w:rsid w:val="00634140"/>
    <w:rsid w:val="006343A8"/>
    <w:rsid w:val="00635054"/>
    <w:rsid w:val="0063506B"/>
    <w:rsid w:val="0063558B"/>
    <w:rsid w:val="00636B0B"/>
    <w:rsid w:val="00636B4B"/>
    <w:rsid w:val="006370AF"/>
    <w:rsid w:val="00637348"/>
    <w:rsid w:val="006377C6"/>
    <w:rsid w:val="006378BE"/>
    <w:rsid w:val="00637CE3"/>
    <w:rsid w:val="00637D31"/>
    <w:rsid w:val="00640358"/>
    <w:rsid w:val="0064088F"/>
    <w:rsid w:val="006409D2"/>
    <w:rsid w:val="00640D38"/>
    <w:rsid w:val="00640DF0"/>
    <w:rsid w:val="00641875"/>
    <w:rsid w:val="00641878"/>
    <w:rsid w:val="00642709"/>
    <w:rsid w:val="00642D83"/>
    <w:rsid w:val="00642F2F"/>
    <w:rsid w:val="006430B4"/>
    <w:rsid w:val="0064349C"/>
    <w:rsid w:val="00643A9F"/>
    <w:rsid w:val="00643E62"/>
    <w:rsid w:val="00644074"/>
    <w:rsid w:val="0064434C"/>
    <w:rsid w:val="00644D1C"/>
    <w:rsid w:val="00645155"/>
    <w:rsid w:val="006461D3"/>
    <w:rsid w:val="00646E03"/>
    <w:rsid w:val="00646EB1"/>
    <w:rsid w:val="00646F03"/>
    <w:rsid w:val="00646F10"/>
    <w:rsid w:val="00646F6D"/>
    <w:rsid w:val="00646F9C"/>
    <w:rsid w:val="0064748F"/>
    <w:rsid w:val="006475E2"/>
    <w:rsid w:val="00647B21"/>
    <w:rsid w:val="00650390"/>
    <w:rsid w:val="006509CE"/>
    <w:rsid w:val="00651767"/>
    <w:rsid w:val="006518C5"/>
    <w:rsid w:val="00651EBA"/>
    <w:rsid w:val="00651F2D"/>
    <w:rsid w:val="00652973"/>
    <w:rsid w:val="00652F11"/>
    <w:rsid w:val="006530D6"/>
    <w:rsid w:val="00653B6D"/>
    <w:rsid w:val="00653C49"/>
    <w:rsid w:val="00653C71"/>
    <w:rsid w:val="0065419A"/>
    <w:rsid w:val="00654360"/>
    <w:rsid w:val="0065446E"/>
    <w:rsid w:val="00654D2F"/>
    <w:rsid w:val="00655D82"/>
    <w:rsid w:val="0065605C"/>
    <w:rsid w:val="006567D0"/>
    <w:rsid w:val="00656844"/>
    <w:rsid w:val="00656C14"/>
    <w:rsid w:val="0065731B"/>
    <w:rsid w:val="00657BEC"/>
    <w:rsid w:val="00657C97"/>
    <w:rsid w:val="00657CCF"/>
    <w:rsid w:val="00657EA7"/>
    <w:rsid w:val="006604DF"/>
    <w:rsid w:val="00660DE7"/>
    <w:rsid w:val="00661B51"/>
    <w:rsid w:val="00661BAF"/>
    <w:rsid w:val="00661CFC"/>
    <w:rsid w:val="00661EB5"/>
    <w:rsid w:val="006622FB"/>
    <w:rsid w:val="00662421"/>
    <w:rsid w:val="00662649"/>
    <w:rsid w:val="0066321C"/>
    <w:rsid w:val="00663308"/>
    <w:rsid w:val="0066377B"/>
    <w:rsid w:val="006638BF"/>
    <w:rsid w:val="0066467D"/>
    <w:rsid w:val="006646C9"/>
    <w:rsid w:val="00664873"/>
    <w:rsid w:val="00664BBD"/>
    <w:rsid w:val="0066564C"/>
    <w:rsid w:val="00665A20"/>
    <w:rsid w:val="0066645D"/>
    <w:rsid w:val="00666914"/>
    <w:rsid w:val="00666F2E"/>
    <w:rsid w:val="006701F3"/>
    <w:rsid w:val="00670574"/>
    <w:rsid w:val="00671848"/>
    <w:rsid w:val="0067246D"/>
    <w:rsid w:val="0067275B"/>
    <w:rsid w:val="00672885"/>
    <w:rsid w:val="00672968"/>
    <w:rsid w:val="00672B2E"/>
    <w:rsid w:val="0067318C"/>
    <w:rsid w:val="006737E3"/>
    <w:rsid w:val="00673A39"/>
    <w:rsid w:val="00673FFA"/>
    <w:rsid w:val="00674228"/>
    <w:rsid w:val="0067467F"/>
    <w:rsid w:val="0067472F"/>
    <w:rsid w:val="00674827"/>
    <w:rsid w:val="00674D40"/>
    <w:rsid w:val="00675200"/>
    <w:rsid w:val="0067520E"/>
    <w:rsid w:val="00675358"/>
    <w:rsid w:val="0067560E"/>
    <w:rsid w:val="006758DD"/>
    <w:rsid w:val="00675AB5"/>
    <w:rsid w:val="00675CB9"/>
    <w:rsid w:val="006760E8"/>
    <w:rsid w:val="00676379"/>
    <w:rsid w:val="00676A98"/>
    <w:rsid w:val="00676D9A"/>
    <w:rsid w:val="006776F8"/>
    <w:rsid w:val="00677749"/>
    <w:rsid w:val="0067796C"/>
    <w:rsid w:val="00677DFF"/>
    <w:rsid w:val="00680239"/>
    <w:rsid w:val="00680375"/>
    <w:rsid w:val="006805B3"/>
    <w:rsid w:val="006806AE"/>
    <w:rsid w:val="006806DB"/>
    <w:rsid w:val="00680F68"/>
    <w:rsid w:val="00681157"/>
    <w:rsid w:val="00681EFA"/>
    <w:rsid w:val="00682000"/>
    <w:rsid w:val="006823F1"/>
    <w:rsid w:val="00682D91"/>
    <w:rsid w:val="006832D2"/>
    <w:rsid w:val="00683A52"/>
    <w:rsid w:val="00684415"/>
    <w:rsid w:val="00684A03"/>
    <w:rsid w:val="00685246"/>
    <w:rsid w:val="006856B1"/>
    <w:rsid w:val="00685D5D"/>
    <w:rsid w:val="00685F08"/>
    <w:rsid w:val="0068611E"/>
    <w:rsid w:val="00686125"/>
    <w:rsid w:val="006873AB"/>
    <w:rsid w:val="006879D9"/>
    <w:rsid w:val="00687CD7"/>
    <w:rsid w:val="00687D76"/>
    <w:rsid w:val="0069085E"/>
    <w:rsid w:val="00690A79"/>
    <w:rsid w:val="00690BB6"/>
    <w:rsid w:val="00690D42"/>
    <w:rsid w:val="00691075"/>
    <w:rsid w:val="00691DF7"/>
    <w:rsid w:val="006923D5"/>
    <w:rsid w:val="006924F1"/>
    <w:rsid w:val="006930B9"/>
    <w:rsid w:val="006932F8"/>
    <w:rsid w:val="0069345C"/>
    <w:rsid w:val="00693813"/>
    <w:rsid w:val="006939A5"/>
    <w:rsid w:val="00693E79"/>
    <w:rsid w:val="0069428F"/>
    <w:rsid w:val="00694771"/>
    <w:rsid w:val="006953C3"/>
    <w:rsid w:val="00695991"/>
    <w:rsid w:val="0069682B"/>
    <w:rsid w:val="00696D1E"/>
    <w:rsid w:val="006A018D"/>
    <w:rsid w:val="006A06A3"/>
    <w:rsid w:val="006A0D61"/>
    <w:rsid w:val="006A1060"/>
    <w:rsid w:val="006A155F"/>
    <w:rsid w:val="006A1769"/>
    <w:rsid w:val="006A17B8"/>
    <w:rsid w:val="006A2B68"/>
    <w:rsid w:val="006A457C"/>
    <w:rsid w:val="006A45FC"/>
    <w:rsid w:val="006A46EB"/>
    <w:rsid w:val="006A4F6B"/>
    <w:rsid w:val="006A5072"/>
    <w:rsid w:val="006A53D6"/>
    <w:rsid w:val="006A570A"/>
    <w:rsid w:val="006A595A"/>
    <w:rsid w:val="006A5C7A"/>
    <w:rsid w:val="006A62F5"/>
    <w:rsid w:val="006A6357"/>
    <w:rsid w:val="006A6AE4"/>
    <w:rsid w:val="006A6E44"/>
    <w:rsid w:val="006A736D"/>
    <w:rsid w:val="006A7BAB"/>
    <w:rsid w:val="006A7C8B"/>
    <w:rsid w:val="006B0D54"/>
    <w:rsid w:val="006B1109"/>
    <w:rsid w:val="006B11AE"/>
    <w:rsid w:val="006B161A"/>
    <w:rsid w:val="006B1BEB"/>
    <w:rsid w:val="006B2552"/>
    <w:rsid w:val="006B37B7"/>
    <w:rsid w:val="006B4510"/>
    <w:rsid w:val="006B47EF"/>
    <w:rsid w:val="006B492A"/>
    <w:rsid w:val="006B4E9B"/>
    <w:rsid w:val="006B63EF"/>
    <w:rsid w:val="006B6C84"/>
    <w:rsid w:val="006B6E24"/>
    <w:rsid w:val="006B7093"/>
    <w:rsid w:val="006B77B4"/>
    <w:rsid w:val="006B7C5A"/>
    <w:rsid w:val="006C04CC"/>
    <w:rsid w:val="006C0866"/>
    <w:rsid w:val="006C1408"/>
    <w:rsid w:val="006C1725"/>
    <w:rsid w:val="006C1BA4"/>
    <w:rsid w:val="006C1F17"/>
    <w:rsid w:val="006C21A3"/>
    <w:rsid w:val="006C21F4"/>
    <w:rsid w:val="006C27A6"/>
    <w:rsid w:val="006C3C53"/>
    <w:rsid w:val="006C3D98"/>
    <w:rsid w:val="006C4107"/>
    <w:rsid w:val="006C4141"/>
    <w:rsid w:val="006C4569"/>
    <w:rsid w:val="006C4579"/>
    <w:rsid w:val="006C4B3E"/>
    <w:rsid w:val="006C58B1"/>
    <w:rsid w:val="006C59B2"/>
    <w:rsid w:val="006C5BE7"/>
    <w:rsid w:val="006C66E6"/>
    <w:rsid w:val="006C6ADC"/>
    <w:rsid w:val="006C711A"/>
    <w:rsid w:val="006C7AD5"/>
    <w:rsid w:val="006C7C4F"/>
    <w:rsid w:val="006C7CFC"/>
    <w:rsid w:val="006D0762"/>
    <w:rsid w:val="006D1113"/>
    <w:rsid w:val="006D1643"/>
    <w:rsid w:val="006D1E64"/>
    <w:rsid w:val="006D1EBA"/>
    <w:rsid w:val="006D3B9D"/>
    <w:rsid w:val="006D3C9C"/>
    <w:rsid w:val="006D419E"/>
    <w:rsid w:val="006D468B"/>
    <w:rsid w:val="006D4938"/>
    <w:rsid w:val="006D49F3"/>
    <w:rsid w:val="006D4AC1"/>
    <w:rsid w:val="006D53F9"/>
    <w:rsid w:val="006D552E"/>
    <w:rsid w:val="006D5EE0"/>
    <w:rsid w:val="006D610B"/>
    <w:rsid w:val="006D61BE"/>
    <w:rsid w:val="006D622C"/>
    <w:rsid w:val="006D6454"/>
    <w:rsid w:val="006D64B0"/>
    <w:rsid w:val="006D6978"/>
    <w:rsid w:val="006D7AC6"/>
    <w:rsid w:val="006D7C17"/>
    <w:rsid w:val="006D7CD8"/>
    <w:rsid w:val="006E022F"/>
    <w:rsid w:val="006E09C4"/>
    <w:rsid w:val="006E0A3B"/>
    <w:rsid w:val="006E0CFD"/>
    <w:rsid w:val="006E10AC"/>
    <w:rsid w:val="006E21A1"/>
    <w:rsid w:val="006E2297"/>
    <w:rsid w:val="006E253B"/>
    <w:rsid w:val="006E2A16"/>
    <w:rsid w:val="006E3B74"/>
    <w:rsid w:val="006E3D6D"/>
    <w:rsid w:val="006E4083"/>
    <w:rsid w:val="006E49A0"/>
    <w:rsid w:val="006E531F"/>
    <w:rsid w:val="006E565F"/>
    <w:rsid w:val="006E625B"/>
    <w:rsid w:val="006E6425"/>
    <w:rsid w:val="006E6539"/>
    <w:rsid w:val="006E6D67"/>
    <w:rsid w:val="006E6F2F"/>
    <w:rsid w:val="006E718C"/>
    <w:rsid w:val="006E7888"/>
    <w:rsid w:val="006F00FF"/>
    <w:rsid w:val="006F06F9"/>
    <w:rsid w:val="006F0B33"/>
    <w:rsid w:val="006F12A3"/>
    <w:rsid w:val="006F130A"/>
    <w:rsid w:val="006F15F5"/>
    <w:rsid w:val="006F19B1"/>
    <w:rsid w:val="006F19D1"/>
    <w:rsid w:val="006F1A78"/>
    <w:rsid w:val="006F1BFD"/>
    <w:rsid w:val="006F2841"/>
    <w:rsid w:val="006F34DA"/>
    <w:rsid w:val="006F36E8"/>
    <w:rsid w:val="006F37FC"/>
    <w:rsid w:val="006F4335"/>
    <w:rsid w:val="006F51A3"/>
    <w:rsid w:val="006F52C0"/>
    <w:rsid w:val="006F56C7"/>
    <w:rsid w:val="006F6392"/>
    <w:rsid w:val="006F6552"/>
    <w:rsid w:val="006F65DB"/>
    <w:rsid w:val="006F6B89"/>
    <w:rsid w:val="006F6DD6"/>
    <w:rsid w:val="006F78E6"/>
    <w:rsid w:val="006F7C7C"/>
    <w:rsid w:val="006F7E9A"/>
    <w:rsid w:val="006F7EFF"/>
    <w:rsid w:val="00700000"/>
    <w:rsid w:val="00700168"/>
    <w:rsid w:val="0070022E"/>
    <w:rsid w:val="00700896"/>
    <w:rsid w:val="00700CB7"/>
    <w:rsid w:val="0070136F"/>
    <w:rsid w:val="007013CC"/>
    <w:rsid w:val="007021F5"/>
    <w:rsid w:val="007027A5"/>
    <w:rsid w:val="00702A1B"/>
    <w:rsid w:val="00703983"/>
    <w:rsid w:val="00703B1C"/>
    <w:rsid w:val="00705AD4"/>
    <w:rsid w:val="0070669D"/>
    <w:rsid w:val="00706B33"/>
    <w:rsid w:val="00706F8C"/>
    <w:rsid w:val="0070724B"/>
    <w:rsid w:val="00707486"/>
    <w:rsid w:val="00707549"/>
    <w:rsid w:val="007078AE"/>
    <w:rsid w:val="007100B4"/>
    <w:rsid w:val="00710418"/>
    <w:rsid w:val="0071092B"/>
    <w:rsid w:val="00710A85"/>
    <w:rsid w:val="00710F0F"/>
    <w:rsid w:val="00710F65"/>
    <w:rsid w:val="00711785"/>
    <w:rsid w:val="00711D43"/>
    <w:rsid w:val="0071202E"/>
    <w:rsid w:val="007129CF"/>
    <w:rsid w:val="00712C09"/>
    <w:rsid w:val="007134BE"/>
    <w:rsid w:val="007148A6"/>
    <w:rsid w:val="007148F2"/>
    <w:rsid w:val="00714DE6"/>
    <w:rsid w:val="00715248"/>
    <w:rsid w:val="00715B64"/>
    <w:rsid w:val="00716090"/>
    <w:rsid w:val="0071626A"/>
    <w:rsid w:val="00716C61"/>
    <w:rsid w:val="0071701F"/>
    <w:rsid w:val="007170A1"/>
    <w:rsid w:val="0071774D"/>
    <w:rsid w:val="0072039B"/>
    <w:rsid w:val="00720804"/>
    <w:rsid w:val="00720C7E"/>
    <w:rsid w:val="00720D04"/>
    <w:rsid w:val="00721195"/>
    <w:rsid w:val="007214FC"/>
    <w:rsid w:val="007216F2"/>
    <w:rsid w:val="007220BE"/>
    <w:rsid w:val="00722338"/>
    <w:rsid w:val="007227CD"/>
    <w:rsid w:val="00722BAC"/>
    <w:rsid w:val="00722C92"/>
    <w:rsid w:val="0072343F"/>
    <w:rsid w:val="007236DE"/>
    <w:rsid w:val="00724030"/>
    <w:rsid w:val="007241BE"/>
    <w:rsid w:val="007243B6"/>
    <w:rsid w:val="007245FB"/>
    <w:rsid w:val="007257DF"/>
    <w:rsid w:val="00725891"/>
    <w:rsid w:val="007259AC"/>
    <w:rsid w:val="00726156"/>
    <w:rsid w:val="00726252"/>
    <w:rsid w:val="00726552"/>
    <w:rsid w:val="0072678D"/>
    <w:rsid w:val="00726EBE"/>
    <w:rsid w:val="007278B0"/>
    <w:rsid w:val="00727AE2"/>
    <w:rsid w:val="0073003B"/>
    <w:rsid w:val="007308AF"/>
    <w:rsid w:val="007309D1"/>
    <w:rsid w:val="00730BF9"/>
    <w:rsid w:val="00731361"/>
    <w:rsid w:val="00731500"/>
    <w:rsid w:val="00732573"/>
    <w:rsid w:val="007326BD"/>
    <w:rsid w:val="007330BF"/>
    <w:rsid w:val="0073313E"/>
    <w:rsid w:val="00733338"/>
    <w:rsid w:val="00733467"/>
    <w:rsid w:val="00733493"/>
    <w:rsid w:val="00733779"/>
    <w:rsid w:val="00733850"/>
    <w:rsid w:val="00733FD8"/>
    <w:rsid w:val="00734418"/>
    <w:rsid w:val="007346D8"/>
    <w:rsid w:val="007350EA"/>
    <w:rsid w:val="00735859"/>
    <w:rsid w:val="00735ABB"/>
    <w:rsid w:val="00735AD0"/>
    <w:rsid w:val="0073649F"/>
    <w:rsid w:val="00736609"/>
    <w:rsid w:val="00736783"/>
    <w:rsid w:val="007373BC"/>
    <w:rsid w:val="00737677"/>
    <w:rsid w:val="007400F1"/>
    <w:rsid w:val="0074039F"/>
    <w:rsid w:val="00740457"/>
    <w:rsid w:val="00740914"/>
    <w:rsid w:val="00740BAC"/>
    <w:rsid w:val="0074126F"/>
    <w:rsid w:val="0074155C"/>
    <w:rsid w:val="00741F87"/>
    <w:rsid w:val="00742292"/>
    <w:rsid w:val="00742374"/>
    <w:rsid w:val="00743286"/>
    <w:rsid w:val="00744BE1"/>
    <w:rsid w:val="00745230"/>
    <w:rsid w:val="0074544E"/>
    <w:rsid w:val="007458C8"/>
    <w:rsid w:val="00745BAB"/>
    <w:rsid w:val="00746C07"/>
    <w:rsid w:val="00746E91"/>
    <w:rsid w:val="007479E7"/>
    <w:rsid w:val="007506D5"/>
    <w:rsid w:val="00750A08"/>
    <w:rsid w:val="00750D5D"/>
    <w:rsid w:val="00751553"/>
    <w:rsid w:val="007518B8"/>
    <w:rsid w:val="00751ECD"/>
    <w:rsid w:val="0075239C"/>
    <w:rsid w:val="007524CD"/>
    <w:rsid w:val="0075267F"/>
    <w:rsid w:val="0075295D"/>
    <w:rsid w:val="00752F0A"/>
    <w:rsid w:val="00752F4F"/>
    <w:rsid w:val="00752FC4"/>
    <w:rsid w:val="00752FDB"/>
    <w:rsid w:val="00753517"/>
    <w:rsid w:val="007535E4"/>
    <w:rsid w:val="00753757"/>
    <w:rsid w:val="00753C16"/>
    <w:rsid w:val="007546C7"/>
    <w:rsid w:val="00754820"/>
    <w:rsid w:val="007551DF"/>
    <w:rsid w:val="007555EA"/>
    <w:rsid w:val="007560E8"/>
    <w:rsid w:val="0075611F"/>
    <w:rsid w:val="00756120"/>
    <w:rsid w:val="00756FF0"/>
    <w:rsid w:val="00757635"/>
    <w:rsid w:val="00757656"/>
    <w:rsid w:val="00757954"/>
    <w:rsid w:val="00757BA3"/>
    <w:rsid w:val="0076050F"/>
    <w:rsid w:val="007605CC"/>
    <w:rsid w:val="007609B1"/>
    <w:rsid w:val="00761890"/>
    <w:rsid w:val="007618E9"/>
    <w:rsid w:val="00762084"/>
    <w:rsid w:val="00762359"/>
    <w:rsid w:val="0076251C"/>
    <w:rsid w:val="00762ADA"/>
    <w:rsid w:val="00764070"/>
    <w:rsid w:val="0076411B"/>
    <w:rsid w:val="00764147"/>
    <w:rsid w:val="007642CB"/>
    <w:rsid w:val="00765096"/>
    <w:rsid w:val="0076567C"/>
    <w:rsid w:val="00765887"/>
    <w:rsid w:val="007659CB"/>
    <w:rsid w:val="00765CF6"/>
    <w:rsid w:val="00766271"/>
    <w:rsid w:val="00766534"/>
    <w:rsid w:val="00766CBD"/>
    <w:rsid w:val="00766E6A"/>
    <w:rsid w:val="00767BDA"/>
    <w:rsid w:val="0077096C"/>
    <w:rsid w:val="007727C8"/>
    <w:rsid w:val="00772832"/>
    <w:rsid w:val="00772926"/>
    <w:rsid w:val="00772F15"/>
    <w:rsid w:val="00773869"/>
    <w:rsid w:val="00773957"/>
    <w:rsid w:val="007739F9"/>
    <w:rsid w:val="00774AC7"/>
    <w:rsid w:val="00774F43"/>
    <w:rsid w:val="00775195"/>
    <w:rsid w:val="007754DE"/>
    <w:rsid w:val="00775C6A"/>
    <w:rsid w:val="00775FDE"/>
    <w:rsid w:val="007767A3"/>
    <w:rsid w:val="00776F2B"/>
    <w:rsid w:val="00777349"/>
    <w:rsid w:val="0077793B"/>
    <w:rsid w:val="00777D2D"/>
    <w:rsid w:val="00777D92"/>
    <w:rsid w:val="0078013F"/>
    <w:rsid w:val="00780169"/>
    <w:rsid w:val="007802CD"/>
    <w:rsid w:val="00780BFE"/>
    <w:rsid w:val="007810C6"/>
    <w:rsid w:val="0078112E"/>
    <w:rsid w:val="007812B7"/>
    <w:rsid w:val="00781A67"/>
    <w:rsid w:val="00781AAC"/>
    <w:rsid w:val="00781BDD"/>
    <w:rsid w:val="00782ACD"/>
    <w:rsid w:val="00782FD7"/>
    <w:rsid w:val="00783069"/>
    <w:rsid w:val="007854F2"/>
    <w:rsid w:val="00785A3C"/>
    <w:rsid w:val="00786731"/>
    <w:rsid w:val="007876E0"/>
    <w:rsid w:val="00790895"/>
    <w:rsid w:val="00791769"/>
    <w:rsid w:val="00791858"/>
    <w:rsid w:val="00791ED0"/>
    <w:rsid w:val="007922A0"/>
    <w:rsid w:val="007926D9"/>
    <w:rsid w:val="00792EF8"/>
    <w:rsid w:val="00793FA3"/>
    <w:rsid w:val="007940C0"/>
    <w:rsid w:val="007945E5"/>
    <w:rsid w:val="0079525D"/>
    <w:rsid w:val="00795808"/>
    <w:rsid w:val="00795BE1"/>
    <w:rsid w:val="00795D22"/>
    <w:rsid w:val="00795FC6"/>
    <w:rsid w:val="00796962"/>
    <w:rsid w:val="00796C4A"/>
    <w:rsid w:val="00796F5A"/>
    <w:rsid w:val="00797020"/>
    <w:rsid w:val="00797738"/>
    <w:rsid w:val="007A0942"/>
    <w:rsid w:val="007A1083"/>
    <w:rsid w:val="007A1B6F"/>
    <w:rsid w:val="007A2542"/>
    <w:rsid w:val="007A2AF6"/>
    <w:rsid w:val="007A33C1"/>
    <w:rsid w:val="007A3B7B"/>
    <w:rsid w:val="007A3BE2"/>
    <w:rsid w:val="007A408A"/>
    <w:rsid w:val="007A40DB"/>
    <w:rsid w:val="007A436D"/>
    <w:rsid w:val="007A4BB7"/>
    <w:rsid w:val="007A4CDF"/>
    <w:rsid w:val="007A4DC1"/>
    <w:rsid w:val="007A5189"/>
    <w:rsid w:val="007A539A"/>
    <w:rsid w:val="007A5692"/>
    <w:rsid w:val="007A5C6D"/>
    <w:rsid w:val="007A68FF"/>
    <w:rsid w:val="007A767F"/>
    <w:rsid w:val="007B04CB"/>
    <w:rsid w:val="007B05D2"/>
    <w:rsid w:val="007B0C66"/>
    <w:rsid w:val="007B10DF"/>
    <w:rsid w:val="007B115C"/>
    <w:rsid w:val="007B148C"/>
    <w:rsid w:val="007B1F42"/>
    <w:rsid w:val="007B22AF"/>
    <w:rsid w:val="007B2C74"/>
    <w:rsid w:val="007B2E08"/>
    <w:rsid w:val="007B2F79"/>
    <w:rsid w:val="007B3087"/>
    <w:rsid w:val="007B3454"/>
    <w:rsid w:val="007B3BE9"/>
    <w:rsid w:val="007B546E"/>
    <w:rsid w:val="007B5FCF"/>
    <w:rsid w:val="007B67BA"/>
    <w:rsid w:val="007B6A5F"/>
    <w:rsid w:val="007B6DC4"/>
    <w:rsid w:val="007B7311"/>
    <w:rsid w:val="007B776D"/>
    <w:rsid w:val="007B7A80"/>
    <w:rsid w:val="007B7AC9"/>
    <w:rsid w:val="007C072C"/>
    <w:rsid w:val="007C07AA"/>
    <w:rsid w:val="007C090C"/>
    <w:rsid w:val="007C0916"/>
    <w:rsid w:val="007C115C"/>
    <w:rsid w:val="007C12BF"/>
    <w:rsid w:val="007C13B5"/>
    <w:rsid w:val="007C1588"/>
    <w:rsid w:val="007C1994"/>
    <w:rsid w:val="007C1C14"/>
    <w:rsid w:val="007C1E60"/>
    <w:rsid w:val="007C21F9"/>
    <w:rsid w:val="007C265E"/>
    <w:rsid w:val="007C2DA4"/>
    <w:rsid w:val="007C3F3D"/>
    <w:rsid w:val="007C41A4"/>
    <w:rsid w:val="007C45A4"/>
    <w:rsid w:val="007C6026"/>
    <w:rsid w:val="007C635E"/>
    <w:rsid w:val="007C68FE"/>
    <w:rsid w:val="007C7571"/>
    <w:rsid w:val="007C7C08"/>
    <w:rsid w:val="007C7DCB"/>
    <w:rsid w:val="007D03A9"/>
    <w:rsid w:val="007D16F6"/>
    <w:rsid w:val="007D1E55"/>
    <w:rsid w:val="007D2433"/>
    <w:rsid w:val="007D2FB8"/>
    <w:rsid w:val="007D3B5D"/>
    <w:rsid w:val="007D45C2"/>
    <w:rsid w:val="007D4906"/>
    <w:rsid w:val="007D51AA"/>
    <w:rsid w:val="007D54F7"/>
    <w:rsid w:val="007D677D"/>
    <w:rsid w:val="007D6DEE"/>
    <w:rsid w:val="007D6E57"/>
    <w:rsid w:val="007D7033"/>
    <w:rsid w:val="007D7500"/>
    <w:rsid w:val="007D7518"/>
    <w:rsid w:val="007D7E44"/>
    <w:rsid w:val="007E0600"/>
    <w:rsid w:val="007E06D5"/>
    <w:rsid w:val="007E0AA6"/>
    <w:rsid w:val="007E0AFC"/>
    <w:rsid w:val="007E15CE"/>
    <w:rsid w:val="007E1E39"/>
    <w:rsid w:val="007E217A"/>
    <w:rsid w:val="007E21E9"/>
    <w:rsid w:val="007E2265"/>
    <w:rsid w:val="007E2314"/>
    <w:rsid w:val="007E24B6"/>
    <w:rsid w:val="007E2937"/>
    <w:rsid w:val="007E2BE5"/>
    <w:rsid w:val="007E2C8F"/>
    <w:rsid w:val="007E2CC5"/>
    <w:rsid w:val="007E34B3"/>
    <w:rsid w:val="007E36FD"/>
    <w:rsid w:val="007E39BA"/>
    <w:rsid w:val="007E3CF4"/>
    <w:rsid w:val="007E49E7"/>
    <w:rsid w:val="007E4E03"/>
    <w:rsid w:val="007E50A0"/>
    <w:rsid w:val="007E59A8"/>
    <w:rsid w:val="007E60C6"/>
    <w:rsid w:val="007E6C79"/>
    <w:rsid w:val="007E728D"/>
    <w:rsid w:val="007E744B"/>
    <w:rsid w:val="007E77E6"/>
    <w:rsid w:val="007E7866"/>
    <w:rsid w:val="007F0259"/>
    <w:rsid w:val="007F02C5"/>
    <w:rsid w:val="007F048E"/>
    <w:rsid w:val="007F0E10"/>
    <w:rsid w:val="007F1011"/>
    <w:rsid w:val="007F15B2"/>
    <w:rsid w:val="007F17BA"/>
    <w:rsid w:val="007F188C"/>
    <w:rsid w:val="007F266A"/>
    <w:rsid w:val="007F2A7E"/>
    <w:rsid w:val="007F3B9C"/>
    <w:rsid w:val="007F401A"/>
    <w:rsid w:val="007F4428"/>
    <w:rsid w:val="007F4AA1"/>
    <w:rsid w:val="007F4B5E"/>
    <w:rsid w:val="007F4CFB"/>
    <w:rsid w:val="007F500F"/>
    <w:rsid w:val="007F5184"/>
    <w:rsid w:val="007F560A"/>
    <w:rsid w:val="007F5886"/>
    <w:rsid w:val="007F6CB4"/>
    <w:rsid w:val="007F72F7"/>
    <w:rsid w:val="007F7A12"/>
    <w:rsid w:val="00800EBF"/>
    <w:rsid w:val="00800F0A"/>
    <w:rsid w:val="008010E3"/>
    <w:rsid w:val="00801107"/>
    <w:rsid w:val="0080113B"/>
    <w:rsid w:val="0080175C"/>
    <w:rsid w:val="00801A4D"/>
    <w:rsid w:val="00801CB4"/>
    <w:rsid w:val="008027D7"/>
    <w:rsid w:val="0080454E"/>
    <w:rsid w:val="0080476C"/>
    <w:rsid w:val="00805BF2"/>
    <w:rsid w:val="00805DE1"/>
    <w:rsid w:val="008062E8"/>
    <w:rsid w:val="00806905"/>
    <w:rsid w:val="00806933"/>
    <w:rsid w:val="008069A8"/>
    <w:rsid w:val="00807199"/>
    <w:rsid w:val="00807DD3"/>
    <w:rsid w:val="008102DA"/>
    <w:rsid w:val="008102F5"/>
    <w:rsid w:val="00810B37"/>
    <w:rsid w:val="00811241"/>
    <w:rsid w:val="00811293"/>
    <w:rsid w:val="0081166C"/>
    <w:rsid w:val="008116E0"/>
    <w:rsid w:val="00812496"/>
    <w:rsid w:val="00812560"/>
    <w:rsid w:val="00813C90"/>
    <w:rsid w:val="00814471"/>
    <w:rsid w:val="0081451A"/>
    <w:rsid w:val="008149D4"/>
    <w:rsid w:val="00815611"/>
    <w:rsid w:val="00815FF5"/>
    <w:rsid w:val="00815FFF"/>
    <w:rsid w:val="00816F30"/>
    <w:rsid w:val="008172B6"/>
    <w:rsid w:val="008173C0"/>
    <w:rsid w:val="0081742B"/>
    <w:rsid w:val="008202A4"/>
    <w:rsid w:val="0082033C"/>
    <w:rsid w:val="00820643"/>
    <w:rsid w:val="00820847"/>
    <w:rsid w:val="00820E90"/>
    <w:rsid w:val="008212F2"/>
    <w:rsid w:val="00821500"/>
    <w:rsid w:val="008217D3"/>
    <w:rsid w:val="00821932"/>
    <w:rsid w:val="00821AEA"/>
    <w:rsid w:val="00821E5C"/>
    <w:rsid w:val="00822252"/>
    <w:rsid w:val="008227CD"/>
    <w:rsid w:val="008232F5"/>
    <w:rsid w:val="0082398D"/>
    <w:rsid w:val="00823BA9"/>
    <w:rsid w:val="00823BDA"/>
    <w:rsid w:val="00823DED"/>
    <w:rsid w:val="00824362"/>
    <w:rsid w:val="008244B5"/>
    <w:rsid w:val="00824C85"/>
    <w:rsid w:val="0082500E"/>
    <w:rsid w:val="00825B37"/>
    <w:rsid w:val="00826825"/>
    <w:rsid w:val="00826B26"/>
    <w:rsid w:val="008272BA"/>
    <w:rsid w:val="008272E1"/>
    <w:rsid w:val="00827906"/>
    <w:rsid w:val="008305DA"/>
    <w:rsid w:val="00830F84"/>
    <w:rsid w:val="00831157"/>
    <w:rsid w:val="0083130B"/>
    <w:rsid w:val="0083158C"/>
    <w:rsid w:val="00831701"/>
    <w:rsid w:val="00831FA2"/>
    <w:rsid w:val="0083287C"/>
    <w:rsid w:val="00832B11"/>
    <w:rsid w:val="00832C68"/>
    <w:rsid w:val="00832E5C"/>
    <w:rsid w:val="00833135"/>
    <w:rsid w:val="00833464"/>
    <w:rsid w:val="0083381D"/>
    <w:rsid w:val="00833EA8"/>
    <w:rsid w:val="00834028"/>
    <w:rsid w:val="00834B5B"/>
    <w:rsid w:val="00834BB2"/>
    <w:rsid w:val="00834C3F"/>
    <w:rsid w:val="0083503D"/>
    <w:rsid w:val="00835C59"/>
    <w:rsid w:val="008360C2"/>
    <w:rsid w:val="00836119"/>
    <w:rsid w:val="00836778"/>
    <w:rsid w:val="00836804"/>
    <w:rsid w:val="00837819"/>
    <w:rsid w:val="00837F5E"/>
    <w:rsid w:val="00837FFD"/>
    <w:rsid w:val="008404D8"/>
    <w:rsid w:val="00840504"/>
    <w:rsid w:val="00840A07"/>
    <w:rsid w:val="008425B7"/>
    <w:rsid w:val="0084263F"/>
    <w:rsid w:val="00842C25"/>
    <w:rsid w:val="00842F0D"/>
    <w:rsid w:val="00843078"/>
    <w:rsid w:val="0084328A"/>
    <w:rsid w:val="00843DAD"/>
    <w:rsid w:val="00843F55"/>
    <w:rsid w:val="00844CD3"/>
    <w:rsid w:val="008450C2"/>
    <w:rsid w:val="0084526C"/>
    <w:rsid w:val="0084564C"/>
    <w:rsid w:val="008467D3"/>
    <w:rsid w:val="00846961"/>
    <w:rsid w:val="0084795C"/>
    <w:rsid w:val="00850408"/>
    <w:rsid w:val="008508FA"/>
    <w:rsid w:val="00850907"/>
    <w:rsid w:val="00850B0D"/>
    <w:rsid w:val="00850B3E"/>
    <w:rsid w:val="0085149B"/>
    <w:rsid w:val="00851F7D"/>
    <w:rsid w:val="008520B7"/>
    <w:rsid w:val="00852A4B"/>
    <w:rsid w:val="00852FF8"/>
    <w:rsid w:val="0085358B"/>
    <w:rsid w:val="008536CD"/>
    <w:rsid w:val="00853876"/>
    <w:rsid w:val="008538DE"/>
    <w:rsid w:val="008539A5"/>
    <w:rsid w:val="00853CAD"/>
    <w:rsid w:val="008540E6"/>
    <w:rsid w:val="0085489E"/>
    <w:rsid w:val="00854D5E"/>
    <w:rsid w:val="008555BD"/>
    <w:rsid w:val="00855C43"/>
    <w:rsid w:val="0085626C"/>
    <w:rsid w:val="00856461"/>
    <w:rsid w:val="00856601"/>
    <w:rsid w:val="00856ADE"/>
    <w:rsid w:val="00857BB4"/>
    <w:rsid w:val="00857C3D"/>
    <w:rsid w:val="0086014B"/>
    <w:rsid w:val="00860916"/>
    <w:rsid w:val="00860A0A"/>
    <w:rsid w:val="00860A6C"/>
    <w:rsid w:val="00860CD5"/>
    <w:rsid w:val="00861163"/>
    <w:rsid w:val="0086117E"/>
    <w:rsid w:val="00861236"/>
    <w:rsid w:val="008614D3"/>
    <w:rsid w:val="00861ED4"/>
    <w:rsid w:val="0086256B"/>
    <w:rsid w:val="008625A6"/>
    <w:rsid w:val="008625F3"/>
    <w:rsid w:val="00862A22"/>
    <w:rsid w:val="00863052"/>
    <w:rsid w:val="008630BB"/>
    <w:rsid w:val="00863CAB"/>
    <w:rsid w:val="0086427D"/>
    <w:rsid w:val="00864B8E"/>
    <w:rsid w:val="00865170"/>
    <w:rsid w:val="0086536D"/>
    <w:rsid w:val="00865667"/>
    <w:rsid w:val="008657D6"/>
    <w:rsid w:val="00866842"/>
    <w:rsid w:val="00867001"/>
    <w:rsid w:val="00867B99"/>
    <w:rsid w:val="008701EA"/>
    <w:rsid w:val="008704AB"/>
    <w:rsid w:val="008709CD"/>
    <w:rsid w:val="00870D03"/>
    <w:rsid w:val="00871430"/>
    <w:rsid w:val="008718E3"/>
    <w:rsid w:val="0087191D"/>
    <w:rsid w:val="00871DD8"/>
    <w:rsid w:val="0087223C"/>
    <w:rsid w:val="008724C0"/>
    <w:rsid w:val="00872E9A"/>
    <w:rsid w:val="008730A9"/>
    <w:rsid w:val="0087346A"/>
    <w:rsid w:val="00873682"/>
    <w:rsid w:val="008737DD"/>
    <w:rsid w:val="0087437C"/>
    <w:rsid w:val="00874EB7"/>
    <w:rsid w:val="00875516"/>
    <w:rsid w:val="0087622D"/>
    <w:rsid w:val="00876DCD"/>
    <w:rsid w:val="00877AE9"/>
    <w:rsid w:val="00877E8C"/>
    <w:rsid w:val="00880172"/>
    <w:rsid w:val="00880211"/>
    <w:rsid w:val="00880290"/>
    <w:rsid w:val="008804A1"/>
    <w:rsid w:val="0088054D"/>
    <w:rsid w:val="00881337"/>
    <w:rsid w:val="008813C4"/>
    <w:rsid w:val="008815E7"/>
    <w:rsid w:val="00881C48"/>
    <w:rsid w:val="00881D41"/>
    <w:rsid w:val="00882459"/>
    <w:rsid w:val="0088286B"/>
    <w:rsid w:val="00882E69"/>
    <w:rsid w:val="00883170"/>
    <w:rsid w:val="0088322F"/>
    <w:rsid w:val="00883C60"/>
    <w:rsid w:val="00884478"/>
    <w:rsid w:val="00884C42"/>
    <w:rsid w:val="00885660"/>
    <w:rsid w:val="00885961"/>
    <w:rsid w:val="00885CFC"/>
    <w:rsid w:val="00885D05"/>
    <w:rsid w:val="00885E59"/>
    <w:rsid w:val="00885E64"/>
    <w:rsid w:val="00886189"/>
    <w:rsid w:val="00886626"/>
    <w:rsid w:val="0088672B"/>
    <w:rsid w:val="00886D63"/>
    <w:rsid w:val="00887053"/>
    <w:rsid w:val="008870A6"/>
    <w:rsid w:val="00887AA5"/>
    <w:rsid w:val="00887F49"/>
    <w:rsid w:val="00890038"/>
    <w:rsid w:val="0089013D"/>
    <w:rsid w:val="00890FAE"/>
    <w:rsid w:val="00891118"/>
    <w:rsid w:val="00891322"/>
    <w:rsid w:val="00892002"/>
    <w:rsid w:val="008924D9"/>
    <w:rsid w:val="0089279E"/>
    <w:rsid w:val="00892D49"/>
    <w:rsid w:val="00892E9C"/>
    <w:rsid w:val="0089371E"/>
    <w:rsid w:val="00893B93"/>
    <w:rsid w:val="00893D20"/>
    <w:rsid w:val="0089535A"/>
    <w:rsid w:val="008953F8"/>
    <w:rsid w:val="008959A3"/>
    <w:rsid w:val="00895BD1"/>
    <w:rsid w:val="00896497"/>
    <w:rsid w:val="00896AE7"/>
    <w:rsid w:val="00896E2D"/>
    <w:rsid w:val="008970F8"/>
    <w:rsid w:val="008973D7"/>
    <w:rsid w:val="00897493"/>
    <w:rsid w:val="00897854"/>
    <w:rsid w:val="008A0F24"/>
    <w:rsid w:val="008A1036"/>
    <w:rsid w:val="008A2122"/>
    <w:rsid w:val="008A2316"/>
    <w:rsid w:val="008A261C"/>
    <w:rsid w:val="008A40BC"/>
    <w:rsid w:val="008A410D"/>
    <w:rsid w:val="008A4210"/>
    <w:rsid w:val="008A4270"/>
    <w:rsid w:val="008A42BA"/>
    <w:rsid w:val="008A457A"/>
    <w:rsid w:val="008A5303"/>
    <w:rsid w:val="008A578B"/>
    <w:rsid w:val="008A585E"/>
    <w:rsid w:val="008A5DF9"/>
    <w:rsid w:val="008A5EDA"/>
    <w:rsid w:val="008A646A"/>
    <w:rsid w:val="008A6993"/>
    <w:rsid w:val="008A7A67"/>
    <w:rsid w:val="008A7B81"/>
    <w:rsid w:val="008A7CD9"/>
    <w:rsid w:val="008B0688"/>
    <w:rsid w:val="008B08E2"/>
    <w:rsid w:val="008B0930"/>
    <w:rsid w:val="008B0CB1"/>
    <w:rsid w:val="008B0DF4"/>
    <w:rsid w:val="008B0EED"/>
    <w:rsid w:val="008B14DD"/>
    <w:rsid w:val="008B179B"/>
    <w:rsid w:val="008B24EC"/>
    <w:rsid w:val="008B3011"/>
    <w:rsid w:val="008B34C7"/>
    <w:rsid w:val="008B3676"/>
    <w:rsid w:val="008B39C5"/>
    <w:rsid w:val="008B3A08"/>
    <w:rsid w:val="008B3F79"/>
    <w:rsid w:val="008B418F"/>
    <w:rsid w:val="008B427C"/>
    <w:rsid w:val="008B4DF0"/>
    <w:rsid w:val="008B4EA6"/>
    <w:rsid w:val="008B51B1"/>
    <w:rsid w:val="008B55AB"/>
    <w:rsid w:val="008B5727"/>
    <w:rsid w:val="008B5A77"/>
    <w:rsid w:val="008B6286"/>
    <w:rsid w:val="008B652C"/>
    <w:rsid w:val="008B6623"/>
    <w:rsid w:val="008B66E0"/>
    <w:rsid w:val="008B724B"/>
    <w:rsid w:val="008B7A5D"/>
    <w:rsid w:val="008B7F69"/>
    <w:rsid w:val="008C00B9"/>
    <w:rsid w:val="008C0680"/>
    <w:rsid w:val="008C0DE1"/>
    <w:rsid w:val="008C2162"/>
    <w:rsid w:val="008C25AC"/>
    <w:rsid w:val="008C25D0"/>
    <w:rsid w:val="008C2852"/>
    <w:rsid w:val="008C308A"/>
    <w:rsid w:val="008C352A"/>
    <w:rsid w:val="008C373C"/>
    <w:rsid w:val="008C4194"/>
    <w:rsid w:val="008C420C"/>
    <w:rsid w:val="008C4E10"/>
    <w:rsid w:val="008C5141"/>
    <w:rsid w:val="008C575F"/>
    <w:rsid w:val="008C5B28"/>
    <w:rsid w:val="008C5C41"/>
    <w:rsid w:val="008C5F4B"/>
    <w:rsid w:val="008C6495"/>
    <w:rsid w:val="008C6563"/>
    <w:rsid w:val="008C6A6F"/>
    <w:rsid w:val="008C6ACD"/>
    <w:rsid w:val="008C6E66"/>
    <w:rsid w:val="008D0A95"/>
    <w:rsid w:val="008D1496"/>
    <w:rsid w:val="008D1755"/>
    <w:rsid w:val="008D1CC0"/>
    <w:rsid w:val="008D1F76"/>
    <w:rsid w:val="008D2106"/>
    <w:rsid w:val="008D391D"/>
    <w:rsid w:val="008D3CB3"/>
    <w:rsid w:val="008D46D2"/>
    <w:rsid w:val="008D4721"/>
    <w:rsid w:val="008D4D20"/>
    <w:rsid w:val="008D55D1"/>
    <w:rsid w:val="008D6140"/>
    <w:rsid w:val="008D63CE"/>
    <w:rsid w:val="008D79CF"/>
    <w:rsid w:val="008D7A25"/>
    <w:rsid w:val="008E0658"/>
    <w:rsid w:val="008E0876"/>
    <w:rsid w:val="008E0CFC"/>
    <w:rsid w:val="008E0D58"/>
    <w:rsid w:val="008E132E"/>
    <w:rsid w:val="008E1819"/>
    <w:rsid w:val="008E2810"/>
    <w:rsid w:val="008E2C4E"/>
    <w:rsid w:val="008E35E5"/>
    <w:rsid w:val="008E3E55"/>
    <w:rsid w:val="008E4157"/>
    <w:rsid w:val="008E4903"/>
    <w:rsid w:val="008E4A01"/>
    <w:rsid w:val="008E52ED"/>
    <w:rsid w:val="008E5674"/>
    <w:rsid w:val="008E5752"/>
    <w:rsid w:val="008E5FE1"/>
    <w:rsid w:val="008E70E2"/>
    <w:rsid w:val="008E75AC"/>
    <w:rsid w:val="008E7F46"/>
    <w:rsid w:val="008E7F49"/>
    <w:rsid w:val="008F0564"/>
    <w:rsid w:val="008F0AB3"/>
    <w:rsid w:val="008F15A5"/>
    <w:rsid w:val="008F2575"/>
    <w:rsid w:val="008F2F83"/>
    <w:rsid w:val="008F36E9"/>
    <w:rsid w:val="008F3B74"/>
    <w:rsid w:val="008F3DCF"/>
    <w:rsid w:val="008F3EFE"/>
    <w:rsid w:val="008F4B76"/>
    <w:rsid w:val="008F5347"/>
    <w:rsid w:val="008F5A85"/>
    <w:rsid w:val="008F5E91"/>
    <w:rsid w:val="008F5FCA"/>
    <w:rsid w:val="008F6830"/>
    <w:rsid w:val="008F69E1"/>
    <w:rsid w:val="008F6FC1"/>
    <w:rsid w:val="008F7759"/>
    <w:rsid w:val="008F780F"/>
    <w:rsid w:val="008F7C72"/>
    <w:rsid w:val="008F7FA6"/>
    <w:rsid w:val="00900128"/>
    <w:rsid w:val="00900386"/>
    <w:rsid w:val="009007F4"/>
    <w:rsid w:val="0090113B"/>
    <w:rsid w:val="00901497"/>
    <w:rsid w:val="00901DFC"/>
    <w:rsid w:val="0090251E"/>
    <w:rsid w:val="00902CC5"/>
    <w:rsid w:val="00902D84"/>
    <w:rsid w:val="00902F9A"/>
    <w:rsid w:val="00902FE7"/>
    <w:rsid w:val="009035D2"/>
    <w:rsid w:val="00903DDB"/>
    <w:rsid w:val="0090465F"/>
    <w:rsid w:val="009046D0"/>
    <w:rsid w:val="009049E9"/>
    <w:rsid w:val="00904D61"/>
    <w:rsid w:val="00905784"/>
    <w:rsid w:val="00907581"/>
    <w:rsid w:val="00907587"/>
    <w:rsid w:val="00910798"/>
    <w:rsid w:val="00910B89"/>
    <w:rsid w:val="009117A6"/>
    <w:rsid w:val="0091187B"/>
    <w:rsid w:val="009118B2"/>
    <w:rsid w:val="00911C07"/>
    <w:rsid w:val="00911C4F"/>
    <w:rsid w:val="00911CA9"/>
    <w:rsid w:val="0091237C"/>
    <w:rsid w:val="00912C04"/>
    <w:rsid w:val="00913CF6"/>
    <w:rsid w:val="00913DDA"/>
    <w:rsid w:val="00914F11"/>
    <w:rsid w:val="009154BF"/>
    <w:rsid w:val="00915D49"/>
    <w:rsid w:val="00916318"/>
    <w:rsid w:val="00916F5F"/>
    <w:rsid w:val="009173E8"/>
    <w:rsid w:val="00917975"/>
    <w:rsid w:val="0092046F"/>
    <w:rsid w:val="0092185D"/>
    <w:rsid w:val="009222EE"/>
    <w:rsid w:val="00922551"/>
    <w:rsid w:val="009228EF"/>
    <w:rsid w:val="00922BC2"/>
    <w:rsid w:val="00923DC7"/>
    <w:rsid w:val="009241FD"/>
    <w:rsid w:val="00924690"/>
    <w:rsid w:val="00925223"/>
    <w:rsid w:val="00925BBC"/>
    <w:rsid w:val="00925BCD"/>
    <w:rsid w:val="00925CD2"/>
    <w:rsid w:val="009273CB"/>
    <w:rsid w:val="00930567"/>
    <w:rsid w:val="0093060A"/>
    <w:rsid w:val="009306A2"/>
    <w:rsid w:val="00930807"/>
    <w:rsid w:val="00931CC5"/>
    <w:rsid w:val="0093227A"/>
    <w:rsid w:val="0093268E"/>
    <w:rsid w:val="009327CE"/>
    <w:rsid w:val="00932B47"/>
    <w:rsid w:val="00933A93"/>
    <w:rsid w:val="00933ADC"/>
    <w:rsid w:val="00933D10"/>
    <w:rsid w:val="00934679"/>
    <w:rsid w:val="00934805"/>
    <w:rsid w:val="009350EA"/>
    <w:rsid w:val="009358A3"/>
    <w:rsid w:val="00935FA3"/>
    <w:rsid w:val="009362A1"/>
    <w:rsid w:val="009364CD"/>
    <w:rsid w:val="00936E70"/>
    <w:rsid w:val="00936F8B"/>
    <w:rsid w:val="00937028"/>
    <w:rsid w:val="00937A3D"/>
    <w:rsid w:val="00937A7F"/>
    <w:rsid w:val="0094176F"/>
    <w:rsid w:val="00942364"/>
    <w:rsid w:val="0094258E"/>
    <w:rsid w:val="0094293C"/>
    <w:rsid w:val="00942BF2"/>
    <w:rsid w:val="00942E6E"/>
    <w:rsid w:val="00942ED2"/>
    <w:rsid w:val="009430FD"/>
    <w:rsid w:val="00943759"/>
    <w:rsid w:val="0094391D"/>
    <w:rsid w:val="00943A2E"/>
    <w:rsid w:val="00943D61"/>
    <w:rsid w:val="00944362"/>
    <w:rsid w:val="0094572B"/>
    <w:rsid w:val="00945959"/>
    <w:rsid w:val="00945BA1"/>
    <w:rsid w:val="00947164"/>
    <w:rsid w:val="00947285"/>
    <w:rsid w:val="00947ABA"/>
    <w:rsid w:val="00947E35"/>
    <w:rsid w:val="00950825"/>
    <w:rsid w:val="00950A3F"/>
    <w:rsid w:val="00950CC1"/>
    <w:rsid w:val="00950E86"/>
    <w:rsid w:val="0095175D"/>
    <w:rsid w:val="009520CF"/>
    <w:rsid w:val="00952327"/>
    <w:rsid w:val="009523CE"/>
    <w:rsid w:val="0095250E"/>
    <w:rsid w:val="009528DD"/>
    <w:rsid w:val="0095299F"/>
    <w:rsid w:val="00952E6A"/>
    <w:rsid w:val="009538CD"/>
    <w:rsid w:val="00953B9F"/>
    <w:rsid w:val="00953DA0"/>
    <w:rsid w:val="009542A9"/>
    <w:rsid w:val="00954A76"/>
    <w:rsid w:val="00955629"/>
    <w:rsid w:val="00956C86"/>
    <w:rsid w:val="00956EE0"/>
    <w:rsid w:val="00960089"/>
    <w:rsid w:val="00960419"/>
    <w:rsid w:val="0096054D"/>
    <w:rsid w:val="00960D01"/>
    <w:rsid w:val="00960D46"/>
    <w:rsid w:val="00961673"/>
    <w:rsid w:val="009617EB"/>
    <w:rsid w:val="009617F1"/>
    <w:rsid w:val="009619D7"/>
    <w:rsid w:val="0096247E"/>
    <w:rsid w:val="00962A91"/>
    <w:rsid w:val="00962C64"/>
    <w:rsid w:val="00963399"/>
    <w:rsid w:val="009633B9"/>
    <w:rsid w:val="009634FD"/>
    <w:rsid w:val="00963D91"/>
    <w:rsid w:val="00963EBE"/>
    <w:rsid w:val="00964041"/>
    <w:rsid w:val="009643CE"/>
    <w:rsid w:val="00964B2C"/>
    <w:rsid w:val="00965072"/>
    <w:rsid w:val="00965BAF"/>
    <w:rsid w:val="009662C6"/>
    <w:rsid w:val="00966360"/>
    <w:rsid w:val="00966520"/>
    <w:rsid w:val="00967FE2"/>
    <w:rsid w:val="009707FB"/>
    <w:rsid w:val="009717B7"/>
    <w:rsid w:val="00972299"/>
    <w:rsid w:val="009728F8"/>
    <w:rsid w:val="00973019"/>
    <w:rsid w:val="00973585"/>
    <w:rsid w:val="00973689"/>
    <w:rsid w:val="00974268"/>
    <w:rsid w:val="0097449F"/>
    <w:rsid w:val="009747EF"/>
    <w:rsid w:val="009748E6"/>
    <w:rsid w:val="00974AC1"/>
    <w:rsid w:val="00974AE5"/>
    <w:rsid w:val="009753D5"/>
    <w:rsid w:val="00975464"/>
    <w:rsid w:val="00975468"/>
    <w:rsid w:val="00975CBE"/>
    <w:rsid w:val="009763E2"/>
    <w:rsid w:val="0097756F"/>
    <w:rsid w:val="00980A59"/>
    <w:rsid w:val="00980B2F"/>
    <w:rsid w:val="0098103B"/>
    <w:rsid w:val="009817F5"/>
    <w:rsid w:val="0098217A"/>
    <w:rsid w:val="009828B4"/>
    <w:rsid w:val="00982940"/>
    <w:rsid w:val="00983636"/>
    <w:rsid w:val="009837B0"/>
    <w:rsid w:val="00983907"/>
    <w:rsid w:val="00983913"/>
    <w:rsid w:val="00983A89"/>
    <w:rsid w:val="0098414A"/>
    <w:rsid w:val="00984335"/>
    <w:rsid w:val="00984910"/>
    <w:rsid w:val="00984F44"/>
    <w:rsid w:val="00985140"/>
    <w:rsid w:val="00985B7F"/>
    <w:rsid w:val="00986B82"/>
    <w:rsid w:val="00986E18"/>
    <w:rsid w:val="00986E3B"/>
    <w:rsid w:val="00987332"/>
    <w:rsid w:val="009873BA"/>
    <w:rsid w:val="00987852"/>
    <w:rsid w:val="0098793D"/>
    <w:rsid w:val="00987C10"/>
    <w:rsid w:val="00987D3B"/>
    <w:rsid w:val="00987EC5"/>
    <w:rsid w:val="00987FD4"/>
    <w:rsid w:val="009902AD"/>
    <w:rsid w:val="009904E9"/>
    <w:rsid w:val="00990948"/>
    <w:rsid w:val="009911A5"/>
    <w:rsid w:val="009918DE"/>
    <w:rsid w:val="00991924"/>
    <w:rsid w:val="009919C4"/>
    <w:rsid w:val="00991B9A"/>
    <w:rsid w:val="00991CBE"/>
    <w:rsid w:val="00992D6D"/>
    <w:rsid w:val="00993DB9"/>
    <w:rsid w:val="0099416A"/>
    <w:rsid w:val="009941E1"/>
    <w:rsid w:val="00994456"/>
    <w:rsid w:val="0099452D"/>
    <w:rsid w:val="00994CC7"/>
    <w:rsid w:val="009950E7"/>
    <w:rsid w:val="009955E1"/>
    <w:rsid w:val="00995968"/>
    <w:rsid w:val="00995CEF"/>
    <w:rsid w:val="00996281"/>
    <w:rsid w:val="00997002"/>
    <w:rsid w:val="00997246"/>
    <w:rsid w:val="00997612"/>
    <w:rsid w:val="00997FBE"/>
    <w:rsid w:val="009A00E1"/>
    <w:rsid w:val="009A0550"/>
    <w:rsid w:val="009A0767"/>
    <w:rsid w:val="009A0E15"/>
    <w:rsid w:val="009A13FF"/>
    <w:rsid w:val="009A191B"/>
    <w:rsid w:val="009A203D"/>
    <w:rsid w:val="009A2719"/>
    <w:rsid w:val="009A288A"/>
    <w:rsid w:val="009A4233"/>
    <w:rsid w:val="009A4E72"/>
    <w:rsid w:val="009A5BDE"/>
    <w:rsid w:val="009A5F81"/>
    <w:rsid w:val="009A7334"/>
    <w:rsid w:val="009A7575"/>
    <w:rsid w:val="009A79D9"/>
    <w:rsid w:val="009B02E7"/>
    <w:rsid w:val="009B0735"/>
    <w:rsid w:val="009B118B"/>
    <w:rsid w:val="009B1404"/>
    <w:rsid w:val="009B1629"/>
    <w:rsid w:val="009B1D4D"/>
    <w:rsid w:val="009B239D"/>
    <w:rsid w:val="009B23ED"/>
    <w:rsid w:val="009B35DE"/>
    <w:rsid w:val="009B3896"/>
    <w:rsid w:val="009B4243"/>
    <w:rsid w:val="009B4634"/>
    <w:rsid w:val="009B4CA9"/>
    <w:rsid w:val="009B50F9"/>
    <w:rsid w:val="009B53C0"/>
    <w:rsid w:val="009B5E65"/>
    <w:rsid w:val="009B645D"/>
    <w:rsid w:val="009B6851"/>
    <w:rsid w:val="009B6EE6"/>
    <w:rsid w:val="009B763F"/>
    <w:rsid w:val="009B78E5"/>
    <w:rsid w:val="009B7BF8"/>
    <w:rsid w:val="009B7CA8"/>
    <w:rsid w:val="009C0769"/>
    <w:rsid w:val="009C0BFD"/>
    <w:rsid w:val="009C11B7"/>
    <w:rsid w:val="009C14C5"/>
    <w:rsid w:val="009C2735"/>
    <w:rsid w:val="009C2891"/>
    <w:rsid w:val="009C3332"/>
    <w:rsid w:val="009C361D"/>
    <w:rsid w:val="009C4358"/>
    <w:rsid w:val="009C473B"/>
    <w:rsid w:val="009C4805"/>
    <w:rsid w:val="009C4C75"/>
    <w:rsid w:val="009C4EBF"/>
    <w:rsid w:val="009C55F2"/>
    <w:rsid w:val="009C6DF8"/>
    <w:rsid w:val="009C7043"/>
    <w:rsid w:val="009C710A"/>
    <w:rsid w:val="009C7ACF"/>
    <w:rsid w:val="009C7ECC"/>
    <w:rsid w:val="009D01FC"/>
    <w:rsid w:val="009D02C0"/>
    <w:rsid w:val="009D056A"/>
    <w:rsid w:val="009D0CC6"/>
    <w:rsid w:val="009D0D35"/>
    <w:rsid w:val="009D1008"/>
    <w:rsid w:val="009D10B1"/>
    <w:rsid w:val="009D1CFD"/>
    <w:rsid w:val="009D1FA3"/>
    <w:rsid w:val="009D2A38"/>
    <w:rsid w:val="009D3684"/>
    <w:rsid w:val="009D3F2A"/>
    <w:rsid w:val="009D41C8"/>
    <w:rsid w:val="009D4396"/>
    <w:rsid w:val="009D4476"/>
    <w:rsid w:val="009D46B5"/>
    <w:rsid w:val="009D4B30"/>
    <w:rsid w:val="009D4CDF"/>
    <w:rsid w:val="009D4E89"/>
    <w:rsid w:val="009D546A"/>
    <w:rsid w:val="009D5952"/>
    <w:rsid w:val="009D5AEB"/>
    <w:rsid w:val="009D6B15"/>
    <w:rsid w:val="009D6F6B"/>
    <w:rsid w:val="009E04AD"/>
    <w:rsid w:val="009E1CC2"/>
    <w:rsid w:val="009E279F"/>
    <w:rsid w:val="009E2AC3"/>
    <w:rsid w:val="009E2DD9"/>
    <w:rsid w:val="009E34B7"/>
    <w:rsid w:val="009E375E"/>
    <w:rsid w:val="009E3E7A"/>
    <w:rsid w:val="009E4031"/>
    <w:rsid w:val="009E42E6"/>
    <w:rsid w:val="009E4B5C"/>
    <w:rsid w:val="009E4C68"/>
    <w:rsid w:val="009E4FBB"/>
    <w:rsid w:val="009E502F"/>
    <w:rsid w:val="009E5E87"/>
    <w:rsid w:val="009E5FCB"/>
    <w:rsid w:val="009E6622"/>
    <w:rsid w:val="009E6CED"/>
    <w:rsid w:val="009E6E33"/>
    <w:rsid w:val="009E6F87"/>
    <w:rsid w:val="009E758C"/>
    <w:rsid w:val="009E7CAA"/>
    <w:rsid w:val="009F0629"/>
    <w:rsid w:val="009F1572"/>
    <w:rsid w:val="009F16E1"/>
    <w:rsid w:val="009F1946"/>
    <w:rsid w:val="009F1A81"/>
    <w:rsid w:val="009F1DD9"/>
    <w:rsid w:val="009F273A"/>
    <w:rsid w:val="009F336B"/>
    <w:rsid w:val="009F3B9E"/>
    <w:rsid w:val="009F4966"/>
    <w:rsid w:val="009F53F3"/>
    <w:rsid w:val="009F54F8"/>
    <w:rsid w:val="009F5A02"/>
    <w:rsid w:val="009F6288"/>
    <w:rsid w:val="009F6C37"/>
    <w:rsid w:val="009F6F0C"/>
    <w:rsid w:val="009F7592"/>
    <w:rsid w:val="009F770D"/>
    <w:rsid w:val="009F7788"/>
    <w:rsid w:val="009F7B01"/>
    <w:rsid w:val="00A00178"/>
    <w:rsid w:val="00A003D8"/>
    <w:rsid w:val="00A0087C"/>
    <w:rsid w:val="00A009E3"/>
    <w:rsid w:val="00A011A5"/>
    <w:rsid w:val="00A019CE"/>
    <w:rsid w:val="00A01D0E"/>
    <w:rsid w:val="00A01F3C"/>
    <w:rsid w:val="00A02261"/>
    <w:rsid w:val="00A02502"/>
    <w:rsid w:val="00A02D18"/>
    <w:rsid w:val="00A03074"/>
    <w:rsid w:val="00A036A3"/>
    <w:rsid w:val="00A03CA5"/>
    <w:rsid w:val="00A03CFA"/>
    <w:rsid w:val="00A04577"/>
    <w:rsid w:val="00A046ED"/>
    <w:rsid w:val="00A048F2"/>
    <w:rsid w:val="00A04EAD"/>
    <w:rsid w:val="00A04F06"/>
    <w:rsid w:val="00A04F19"/>
    <w:rsid w:val="00A054AE"/>
    <w:rsid w:val="00A05761"/>
    <w:rsid w:val="00A05A79"/>
    <w:rsid w:val="00A05F67"/>
    <w:rsid w:val="00A0602C"/>
    <w:rsid w:val="00A061B3"/>
    <w:rsid w:val="00A062EF"/>
    <w:rsid w:val="00A0663C"/>
    <w:rsid w:val="00A07467"/>
    <w:rsid w:val="00A0782A"/>
    <w:rsid w:val="00A07968"/>
    <w:rsid w:val="00A07CFC"/>
    <w:rsid w:val="00A07F6E"/>
    <w:rsid w:val="00A102F3"/>
    <w:rsid w:val="00A106D8"/>
    <w:rsid w:val="00A10C84"/>
    <w:rsid w:val="00A11406"/>
    <w:rsid w:val="00A11D07"/>
    <w:rsid w:val="00A11D67"/>
    <w:rsid w:val="00A129D4"/>
    <w:rsid w:val="00A1329A"/>
    <w:rsid w:val="00A1375C"/>
    <w:rsid w:val="00A13A40"/>
    <w:rsid w:val="00A13A96"/>
    <w:rsid w:val="00A14801"/>
    <w:rsid w:val="00A15505"/>
    <w:rsid w:val="00A15CEC"/>
    <w:rsid w:val="00A15F36"/>
    <w:rsid w:val="00A1612D"/>
    <w:rsid w:val="00A16705"/>
    <w:rsid w:val="00A167C9"/>
    <w:rsid w:val="00A17160"/>
    <w:rsid w:val="00A2009D"/>
    <w:rsid w:val="00A20C7F"/>
    <w:rsid w:val="00A20ED4"/>
    <w:rsid w:val="00A22201"/>
    <w:rsid w:val="00A22A63"/>
    <w:rsid w:val="00A22F07"/>
    <w:rsid w:val="00A2323B"/>
    <w:rsid w:val="00A23BF3"/>
    <w:rsid w:val="00A23C94"/>
    <w:rsid w:val="00A23E2E"/>
    <w:rsid w:val="00A2480E"/>
    <w:rsid w:val="00A24B96"/>
    <w:rsid w:val="00A24DFB"/>
    <w:rsid w:val="00A2569A"/>
    <w:rsid w:val="00A259DD"/>
    <w:rsid w:val="00A25B31"/>
    <w:rsid w:val="00A26078"/>
    <w:rsid w:val="00A261A5"/>
    <w:rsid w:val="00A27A28"/>
    <w:rsid w:val="00A30B36"/>
    <w:rsid w:val="00A30E36"/>
    <w:rsid w:val="00A3101A"/>
    <w:rsid w:val="00A311CE"/>
    <w:rsid w:val="00A315F0"/>
    <w:rsid w:val="00A3250E"/>
    <w:rsid w:val="00A327C5"/>
    <w:rsid w:val="00A3294A"/>
    <w:rsid w:val="00A338A1"/>
    <w:rsid w:val="00A33AC8"/>
    <w:rsid w:val="00A34373"/>
    <w:rsid w:val="00A343E5"/>
    <w:rsid w:val="00A3483F"/>
    <w:rsid w:val="00A34B5B"/>
    <w:rsid w:val="00A35981"/>
    <w:rsid w:val="00A35A10"/>
    <w:rsid w:val="00A36396"/>
    <w:rsid w:val="00A3659A"/>
    <w:rsid w:val="00A3732C"/>
    <w:rsid w:val="00A37818"/>
    <w:rsid w:val="00A40353"/>
    <w:rsid w:val="00A40D5A"/>
    <w:rsid w:val="00A417B8"/>
    <w:rsid w:val="00A41AD8"/>
    <w:rsid w:val="00A42400"/>
    <w:rsid w:val="00A42630"/>
    <w:rsid w:val="00A442A5"/>
    <w:rsid w:val="00A454BE"/>
    <w:rsid w:val="00A45721"/>
    <w:rsid w:val="00A45A01"/>
    <w:rsid w:val="00A45A89"/>
    <w:rsid w:val="00A462B8"/>
    <w:rsid w:val="00A46C30"/>
    <w:rsid w:val="00A46D9C"/>
    <w:rsid w:val="00A473D0"/>
    <w:rsid w:val="00A4744B"/>
    <w:rsid w:val="00A50941"/>
    <w:rsid w:val="00A50C3F"/>
    <w:rsid w:val="00A5182E"/>
    <w:rsid w:val="00A51DAA"/>
    <w:rsid w:val="00A51FCC"/>
    <w:rsid w:val="00A531E7"/>
    <w:rsid w:val="00A536C5"/>
    <w:rsid w:val="00A5378C"/>
    <w:rsid w:val="00A537B9"/>
    <w:rsid w:val="00A53EA9"/>
    <w:rsid w:val="00A54186"/>
    <w:rsid w:val="00A542F8"/>
    <w:rsid w:val="00A5587E"/>
    <w:rsid w:val="00A55DB7"/>
    <w:rsid w:val="00A56A9F"/>
    <w:rsid w:val="00A57742"/>
    <w:rsid w:val="00A57E51"/>
    <w:rsid w:val="00A6074F"/>
    <w:rsid w:val="00A60AB3"/>
    <w:rsid w:val="00A6125C"/>
    <w:rsid w:val="00A6169F"/>
    <w:rsid w:val="00A61F6E"/>
    <w:rsid w:val="00A620CB"/>
    <w:rsid w:val="00A62A42"/>
    <w:rsid w:val="00A62E10"/>
    <w:rsid w:val="00A62EF9"/>
    <w:rsid w:val="00A634C8"/>
    <w:rsid w:val="00A64657"/>
    <w:rsid w:val="00A64C0F"/>
    <w:rsid w:val="00A65F62"/>
    <w:rsid w:val="00A65F68"/>
    <w:rsid w:val="00A66029"/>
    <w:rsid w:val="00A66371"/>
    <w:rsid w:val="00A66755"/>
    <w:rsid w:val="00A66D89"/>
    <w:rsid w:val="00A66EC2"/>
    <w:rsid w:val="00A66FDE"/>
    <w:rsid w:val="00A67093"/>
    <w:rsid w:val="00A67CD8"/>
    <w:rsid w:val="00A703C0"/>
    <w:rsid w:val="00A70474"/>
    <w:rsid w:val="00A709F3"/>
    <w:rsid w:val="00A70C74"/>
    <w:rsid w:val="00A70D25"/>
    <w:rsid w:val="00A72514"/>
    <w:rsid w:val="00A72E3D"/>
    <w:rsid w:val="00A735FB"/>
    <w:rsid w:val="00A74E6A"/>
    <w:rsid w:val="00A753DE"/>
    <w:rsid w:val="00A756A3"/>
    <w:rsid w:val="00A7578B"/>
    <w:rsid w:val="00A75C61"/>
    <w:rsid w:val="00A75FAD"/>
    <w:rsid w:val="00A760C3"/>
    <w:rsid w:val="00A76386"/>
    <w:rsid w:val="00A7651A"/>
    <w:rsid w:val="00A7653A"/>
    <w:rsid w:val="00A76B0D"/>
    <w:rsid w:val="00A7794E"/>
    <w:rsid w:val="00A805C7"/>
    <w:rsid w:val="00A8097F"/>
    <w:rsid w:val="00A80C21"/>
    <w:rsid w:val="00A80E46"/>
    <w:rsid w:val="00A8122C"/>
    <w:rsid w:val="00A81AF1"/>
    <w:rsid w:val="00A83384"/>
    <w:rsid w:val="00A83D22"/>
    <w:rsid w:val="00A83DA6"/>
    <w:rsid w:val="00A843DB"/>
    <w:rsid w:val="00A8482C"/>
    <w:rsid w:val="00A84912"/>
    <w:rsid w:val="00A853E2"/>
    <w:rsid w:val="00A8546C"/>
    <w:rsid w:val="00A85670"/>
    <w:rsid w:val="00A85877"/>
    <w:rsid w:val="00A85AF1"/>
    <w:rsid w:val="00A860D2"/>
    <w:rsid w:val="00A8646E"/>
    <w:rsid w:val="00A871DC"/>
    <w:rsid w:val="00A87EE3"/>
    <w:rsid w:val="00A9003B"/>
    <w:rsid w:val="00A90951"/>
    <w:rsid w:val="00A90BAC"/>
    <w:rsid w:val="00A90CF8"/>
    <w:rsid w:val="00A90F86"/>
    <w:rsid w:val="00A91337"/>
    <w:rsid w:val="00A9185F"/>
    <w:rsid w:val="00A91A71"/>
    <w:rsid w:val="00A91C4D"/>
    <w:rsid w:val="00A920BD"/>
    <w:rsid w:val="00A92C0D"/>
    <w:rsid w:val="00A9347D"/>
    <w:rsid w:val="00A936AF"/>
    <w:rsid w:val="00A937BC"/>
    <w:rsid w:val="00A93CC5"/>
    <w:rsid w:val="00A9490C"/>
    <w:rsid w:val="00A957AB"/>
    <w:rsid w:val="00A95AF9"/>
    <w:rsid w:val="00A96247"/>
    <w:rsid w:val="00A9694A"/>
    <w:rsid w:val="00A97055"/>
    <w:rsid w:val="00A97D67"/>
    <w:rsid w:val="00AA005E"/>
    <w:rsid w:val="00AA059D"/>
    <w:rsid w:val="00AA06B4"/>
    <w:rsid w:val="00AA1705"/>
    <w:rsid w:val="00AA1831"/>
    <w:rsid w:val="00AA1AC0"/>
    <w:rsid w:val="00AA1F40"/>
    <w:rsid w:val="00AA250A"/>
    <w:rsid w:val="00AA304F"/>
    <w:rsid w:val="00AA3F3C"/>
    <w:rsid w:val="00AA3FED"/>
    <w:rsid w:val="00AA455F"/>
    <w:rsid w:val="00AA509A"/>
    <w:rsid w:val="00AA51C6"/>
    <w:rsid w:val="00AA53DC"/>
    <w:rsid w:val="00AA55F4"/>
    <w:rsid w:val="00AA5605"/>
    <w:rsid w:val="00AA5D17"/>
    <w:rsid w:val="00AA60AD"/>
    <w:rsid w:val="00AA68D5"/>
    <w:rsid w:val="00AA6EF9"/>
    <w:rsid w:val="00AA718C"/>
    <w:rsid w:val="00AA7398"/>
    <w:rsid w:val="00AA75B1"/>
    <w:rsid w:val="00AA7FA7"/>
    <w:rsid w:val="00AB0835"/>
    <w:rsid w:val="00AB0EF8"/>
    <w:rsid w:val="00AB1391"/>
    <w:rsid w:val="00AB1EF9"/>
    <w:rsid w:val="00AB23BF"/>
    <w:rsid w:val="00AB281F"/>
    <w:rsid w:val="00AB2899"/>
    <w:rsid w:val="00AB29B6"/>
    <w:rsid w:val="00AB29F5"/>
    <w:rsid w:val="00AB2BF1"/>
    <w:rsid w:val="00AB2C02"/>
    <w:rsid w:val="00AB3CBB"/>
    <w:rsid w:val="00AB3E83"/>
    <w:rsid w:val="00AB43D0"/>
    <w:rsid w:val="00AB4CEA"/>
    <w:rsid w:val="00AB4CF2"/>
    <w:rsid w:val="00AB4EAA"/>
    <w:rsid w:val="00AB51BA"/>
    <w:rsid w:val="00AB521E"/>
    <w:rsid w:val="00AB5A8E"/>
    <w:rsid w:val="00AB6077"/>
    <w:rsid w:val="00AB639A"/>
    <w:rsid w:val="00AB7462"/>
    <w:rsid w:val="00AB7905"/>
    <w:rsid w:val="00AB79DD"/>
    <w:rsid w:val="00AC026D"/>
    <w:rsid w:val="00AC0427"/>
    <w:rsid w:val="00AC0AF3"/>
    <w:rsid w:val="00AC1186"/>
    <w:rsid w:val="00AC11A4"/>
    <w:rsid w:val="00AC1236"/>
    <w:rsid w:val="00AC12CC"/>
    <w:rsid w:val="00AC136B"/>
    <w:rsid w:val="00AC1409"/>
    <w:rsid w:val="00AC16E7"/>
    <w:rsid w:val="00AC19A9"/>
    <w:rsid w:val="00AC1C52"/>
    <w:rsid w:val="00AC1CB6"/>
    <w:rsid w:val="00AC23F0"/>
    <w:rsid w:val="00AC2D2F"/>
    <w:rsid w:val="00AC38FA"/>
    <w:rsid w:val="00AC3BFE"/>
    <w:rsid w:val="00AC3F90"/>
    <w:rsid w:val="00AC513D"/>
    <w:rsid w:val="00AC568E"/>
    <w:rsid w:val="00AC6363"/>
    <w:rsid w:val="00AC64DD"/>
    <w:rsid w:val="00AC66B3"/>
    <w:rsid w:val="00AC6DC4"/>
    <w:rsid w:val="00AC6E70"/>
    <w:rsid w:val="00AC6E8E"/>
    <w:rsid w:val="00AC702C"/>
    <w:rsid w:val="00AC7439"/>
    <w:rsid w:val="00AD00DA"/>
    <w:rsid w:val="00AD022E"/>
    <w:rsid w:val="00AD090A"/>
    <w:rsid w:val="00AD0943"/>
    <w:rsid w:val="00AD0BF2"/>
    <w:rsid w:val="00AD0DD5"/>
    <w:rsid w:val="00AD0E76"/>
    <w:rsid w:val="00AD1CA1"/>
    <w:rsid w:val="00AD1F89"/>
    <w:rsid w:val="00AD2D03"/>
    <w:rsid w:val="00AD3756"/>
    <w:rsid w:val="00AD436D"/>
    <w:rsid w:val="00AD4689"/>
    <w:rsid w:val="00AD5309"/>
    <w:rsid w:val="00AD55EF"/>
    <w:rsid w:val="00AD5918"/>
    <w:rsid w:val="00AD5BCC"/>
    <w:rsid w:val="00AD64D1"/>
    <w:rsid w:val="00AD6786"/>
    <w:rsid w:val="00AD68C3"/>
    <w:rsid w:val="00AD752A"/>
    <w:rsid w:val="00AD7C9C"/>
    <w:rsid w:val="00AE0D81"/>
    <w:rsid w:val="00AE116A"/>
    <w:rsid w:val="00AE139E"/>
    <w:rsid w:val="00AE18C9"/>
    <w:rsid w:val="00AE2528"/>
    <w:rsid w:val="00AE3775"/>
    <w:rsid w:val="00AE3932"/>
    <w:rsid w:val="00AE3E58"/>
    <w:rsid w:val="00AE42D7"/>
    <w:rsid w:val="00AE4391"/>
    <w:rsid w:val="00AE5EED"/>
    <w:rsid w:val="00AE5F28"/>
    <w:rsid w:val="00AE61A6"/>
    <w:rsid w:val="00AE6741"/>
    <w:rsid w:val="00AE7D9B"/>
    <w:rsid w:val="00AE7E4D"/>
    <w:rsid w:val="00AF05D8"/>
    <w:rsid w:val="00AF0CF1"/>
    <w:rsid w:val="00AF0FCD"/>
    <w:rsid w:val="00AF19BE"/>
    <w:rsid w:val="00AF2138"/>
    <w:rsid w:val="00AF25E0"/>
    <w:rsid w:val="00AF2EA1"/>
    <w:rsid w:val="00AF2F56"/>
    <w:rsid w:val="00AF37FD"/>
    <w:rsid w:val="00AF386A"/>
    <w:rsid w:val="00AF3931"/>
    <w:rsid w:val="00AF3BC6"/>
    <w:rsid w:val="00AF3FFC"/>
    <w:rsid w:val="00AF41AF"/>
    <w:rsid w:val="00AF428E"/>
    <w:rsid w:val="00AF5C5D"/>
    <w:rsid w:val="00AF5E14"/>
    <w:rsid w:val="00AF6272"/>
    <w:rsid w:val="00AF6547"/>
    <w:rsid w:val="00AF6612"/>
    <w:rsid w:val="00AF6B59"/>
    <w:rsid w:val="00AF6EB0"/>
    <w:rsid w:val="00AF6ED7"/>
    <w:rsid w:val="00AF76E5"/>
    <w:rsid w:val="00AF77C6"/>
    <w:rsid w:val="00AF79B8"/>
    <w:rsid w:val="00AF7A2D"/>
    <w:rsid w:val="00AF7CFE"/>
    <w:rsid w:val="00AF7E02"/>
    <w:rsid w:val="00AF7E0C"/>
    <w:rsid w:val="00B0068C"/>
    <w:rsid w:val="00B008F9"/>
    <w:rsid w:val="00B00A89"/>
    <w:rsid w:val="00B00B55"/>
    <w:rsid w:val="00B01EA7"/>
    <w:rsid w:val="00B024FA"/>
    <w:rsid w:val="00B0252D"/>
    <w:rsid w:val="00B038FC"/>
    <w:rsid w:val="00B0398D"/>
    <w:rsid w:val="00B03C95"/>
    <w:rsid w:val="00B04301"/>
    <w:rsid w:val="00B04FBB"/>
    <w:rsid w:val="00B0550C"/>
    <w:rsid w:val="00B056DF"/>
    <w:rsid w:val="00B056F5"/>
    <w:rsid w:val="00B059AD"/>
    <w:rsid w:val="00B059E5"/>
    <w:rsid w:val="00B05D83"/>
    <w:rsid w:val="00B06673"/>
    <w:rsid w:val="00B06CB2"/>
    <w:rsid w:val="00B07C88"/>
    <w:rsid w:val="00B1044C"/>
    <w:rsid w:val="00B10679"/>
    <w:rsid w:val="00B11077"/>
    <w:rsid w:val="00B111E3"/>
    <w:rsid w:val="00B113B7"/>
    <w:rsid w:val="00B12947"/>
    <w:rsid w:val="00B13958"/>
    <w:rsid w:val="00B14DF5"/>
    <w:rsid w:val="00B14EA4"/>
    <w:rsid w:val="00B14F85"/>
    <w:rsid w:val="00B14FA2"/>
    <w:rsid w:val="00B153B3"/>
    <w:rsid w:val="00B15644"/>
    <w:rsid w:val="00B15C5A"/>
    <w:rsid w:val="00B15F34"/>
    <w:rsid w:val="00B164C4"/>
    <w:rsid w:val="00B165B3"/>
    <w:rsid w:val="00B16A3E"/>
    <w:rsid w:val="00B16CF8"/>
    <w:rsid w:val="00B16E1F"/>
    <w:rsid w:val="00B16E2A"/>
    <w:rsid w:val="00B1720B"/>
    <w:rsid w:val="00B172EA"/>
    <w:rsid w:val="00B174F6"/>
    <w:rsid w:val="00B201B9"/>
    <w:rsid w:val="00B203D0"/>
    <w:rsid w:val="00B20589"/>
    <w:rsid w:val="00B2059B"/>
    <w:rsid w:val="00B20A50"/>
    <w:rsid w:val="00B20D85"/>
    <w:rsid w:val="00B20DA0"/>
    <w:rsid w:val="00B2103B"/>
    <w:rsid w:val="00B215BB"/>
    <w:rsid w:val="00B219C7"/>
    <w:rsid w:val="00B219E3"/>
    <w:rsid w:val="00B21D14"/>
    <w:rsid w:val="00B21D23"/>
    <w:rsid w:val="00B21FD1"/>
    <w:rsid w:val="00B227AE"/>
    <w:rsid w:val="00B229F5"/>
    <w:rsid w:val="00B22B45"/>
    <w:rsid w:val="00B22CF3"/>
    <w:rsid w:val="00B22DC0"/>
    <w:rsid w:val="00B22E8A"/>
    <w:rsid w:val="00B233EE"/>
    <w:rsid w:val="00B23973"/>
    <w:rsid w:val="00B247DF"/>
    <w:rsid w:val="00B24D9F"/>
    <w:rsid w:val="00B251E8"/>
    <w:rsid w:val="00B25285"/>
    <w:rsid w:val="00B25577"/>
    <w:rsid w:val="00B25B8A"/>
    <w:rsid w:val="00B25C83"/>
    <w:rsid w:val="00B25FFA"/>
    <w:rsid w:val="00B26659"/>
    <w:rsid w:val="00B266F7"/>
    <w:rsid w:val="00B26827"/>
    <w:rsid w:val="00B26CBC"/>
    <w:rsid w:val="00B26F25"/>
    <w:rsid w:val="00B273A1"/>
    <w:rsid w:val="00B30743"/>
    <w:rsid w:val="00B30F6F"/>
    <w:rsid w:val="00B31012"/>
    <w:rsid w:val="00B312C1"/>
    <w:rsid w:val="00B3137B"/>
    <w:rsid w:val="00B31644"/>
    <w:rsid w:val="00B31EFB"/>
    <w:rsid w:val="00B3204B"/>
    <w:rsid w:val="00B3265B"/>
    <w:rsid w:val="00B32759"/>
    <w:rsid w:val="00B3277D"/>
    <w:rsid w:val="00B327D5"/>
    <w:rsid w:val="00B3307E"/>
    <w:rsid w:val="00B33DA8"/>
    <w:rsid w:val="00B34546"/>
    <w:rsid w:val="00B34ACA"/>
    <w:rsid w:val="00B34D22"/>
    <w:rsid w:val="00B34FEE"/>
    <w:rsid w:val="00B35150"/>
    <w:rsid w:val="00B355B0"/>
    <w:rsid w:val="00B358E5"/>
    <w:rsid w:val="00B35AD1"/>
    <w:rsid w:val="00B35B64"/>
    <w:rsid w:val="00B35D36"/>
    <w:rsid w:val="00B35E4F"/>
    <w:rsid w:val="00B36B94"/>
    <w:rsid w:val="00B40BDD"/>
    <w:rsid w:val="00B40C97"/>
    <w:rsid w:val="00B41130"/>
    <w:rsid w:val="00B41388"/>
    <w:rsid w:val="00B41D71"/>
    <w:rsid w:val="00B42138"/>
    <w:rsid w:val="00B4241A"/>
    <w:rsid w:val="00B42AEB"/>
    <w:rsid w:val="00B42C3E"/>
    <w:rsid w:val="00B42FF1"/>
    <w:rsid w:val="00B433B1"/>
    <w:rsid w:val="00B43558"/>
    <w:rsid w:val="00B43683"/>
    <w:rsid w:val="00B43F5D"/>
    <w:rsid w:val="00B444E5"/>
    <w:rsid w:val="00B4489E"/>
    <w:rsid w:val="00B45EA4"/>
    <w:rsid w:val="00B4668D"/>
    <w:rsid w:val="00B47054"/>
    <w:rsid w:val="00B472D2"/>
    <w:rsid w:val="00B47451"/>
    <w:rsid w:val="00B4788B"/>
    <w:rsid w:val="00B478B4"/>
    <w:rsid w:val="00B47BFC"/>
    <w:rsid w:val="00B501E1"/>
    <w:rsid w:val="00B506D5"/>
    <w:rsid w:val="00B50896"/>
    <w:rsid w:val="00B50A19"/>
    <w:rsid w:val="00B50F98"/>
    <w:rsid w:val="00B52C0D"/>
    <w:rsid w:val="00B52F7B"/>
    <w:rsid w:val="00B530CF"/>
    <w:rsid w:val="00B53173"/>
    <w:rsid w:val="00B5380A"/>
    <w:rsid w:val="00B542B2"/>
    <w:rsid w:val="00B54738"/>
    <w:rsid w:val="00B54821"/>
    <w:rsid w:val="00B548D5"/>
    <w:rsid w:val="00B54BD5"/>
    <w:rsid w:val="00B54FA0"/>
    <w:rsid w:val="00B559F3"/>
    <w:rsid w:val="00B562D7"/>
    <w:rsid w:val="00B56701"/>
    <w:rsid w:val="00B56942"/>
    <w:rsid w:val="00B57520"/>
    <w:rsid w:val="00B57949"/>
    <w:rsid w:val="00B57B26"/>
    <w:rsid w:val="00B603C1"/>
    <w:rsid w:val="00B60B9F"/>
    <w:rsid w:val="00B60C53"/>
    <w:rsid w:val="00B60CA7"/>
    <w:rsid w:val="00B60EEF"/>
    <w:rsid w:val="00B615D0"/>
    <w:rsid w:val="00B61900"/>
    <w:rsid w:val="00B61E53"/>
    <w:rsid w:val="00B62D9F"/>
    <w:rsid w:val="00B632AB"/>
    <w:rsid w:val="00B63693"/>
    <w:rsid w:val="00B6400C"/>
    <w:rsid w:val="00B64A0E"/>
    <w:rsid w:val="00B64B97"/>
    <w:rsid w:val="00B659B2"/>
    <w:rsid w:val="00B65A06"/>
    <w:rsid w:val="00B65B0E"/>
    <w:rsid w:val="00B65FFA"/>
    <w:rsid w:val="00B66DAB"/>
    <w:rsid w:val="00B66F6A"/>
    <w:rsid w:val="00B672A9"/>
    <w:rsid w:val="00B6737D"/>
    <w:rsid w:val="00B6762C"/>
    <w:rsid w:val="00B7012F"/>
    <w:rsid w:val="00B70D79"/>
    <w:rsid w:val="00B70E38"/>
    <w:rsid w:val="00B7116B"/>
    <w:rsid w:val="00B715EC"/>
    <w:rsid w:val="00B715F6"/>
    <w:rsid w:val="00B71C4B"/>
    <w:rsid w:val="00B71D9D"/>
    <w:rsid w:val="00B71ED3"/>
    <w:rsid w:val="00B7235F"/>
    <w:rsid w:val="00B7302F"/>
    <w:rsid w:val="00B73C29"/>
    <w:rsid w:val="00B7426E"/>
    <w:rsid w:val="00B745D2"/>
    <w:rsid w:val="00B74B64"/>
    <w:rsid w:val="00B7518B"/>
    <w:rsid w:val="00B7576A"/>
    <w:rsid w:val="00B757EE"/>
    <w:rsid w:val="00B76F49"/>
    <w:rsid w:val="00B771BC"/>
    <w:rsid w:val="00B77394"/>
    <w:rsid w:val="00B77564"/>
    <w:rsid w:val="00B8092E"/>
    <w:rsid w:val="00B80AE3"/>
    <w:rsid w:val="00B80AF7"/>
    <w:rsid w:val="00B812BA"/>
    <w:rsid w:val="00B81A8E"/>
    <w:rsid w:val="00B822D0"/>
    <w:rsid w:val="00B82389"/>
    <w:rsid w:val="00B82436"/>
    <w:rsid w:val="00B82663"/>
    <w:rsid w:val="00B82779"/>
    <w:rsid w:val="00B8281C"/>
    <w:rsid w:val="00B82F00"/>
    <w:rsid w:val="00B82FF7"/>
    <w:rsid w:val="00B835A8"/>
    <w:rsid w:val="00B83C77"/>
    <w:rsid w:val="00B846CC"/>
    <w:rsid w:val="00B8488C"/>
    <w:rsid w:val="00B84A1F"/>
    <w:rsid w:val="00B84C2C"/>
    <w:rsid w:val="00B84CFB"/>
    <w:rsid w:val="00B85962"/>
    <w:rsid w:val="00B85DF6"/>
    <w:rsid w:val="00B85E02"/>
    <w:rsid w:val="00B860E5"/>
    <w:rsid w:val="00B86C5F"/>
    <w:rsid w:val="00B86F56"/>
    <w:rsid w:val="00B87071"/>
    <w:rsid w:val="00B87A35"/>
    <w:rsid w:val="00B87AA2"/>
    <w:rsid w:val="00B87DEC"/>
    <w:rsid w:val="00B92925"/>
    <w:rsid w:val="00B92982"/>
    <w:rsid w:val="00B93444"/>
    <w:rsid w:val="00B93DAD"/>
    <w:rsid w:val="00B93FB6"/>
    <w:rsid w:val="00B9423B"/>
    <w:rsid w:val="00B95493"/>
    <w:rsid w:val="00B95B2D"/>
    <w:rsid w:val="00B95BDD"/>
    <w:rsid w:val="00B961F1"/>
    <w:rsid w:val="00B96229"/>
    <w:rsid w:val="00B97112"/>
    <w:rsid w:val="00B97A91"/>
    <w:rsid w:val="00BA1FE1"/>
    <w:rsid w:val="00BA274E"/>
    <w:rsid w:val="00BA287A"/>
    <w:rsid w:val="00BA3034"/>
    <w:rsid w:val="00BA343D"/>
    <w:rsid w:val="00BA3487"/>
    <w:rsid w:val="00BA3A8B"/>
    <w:rsid w:val="00BA4003"/>
    <w:rsid w:val="00BA4092"/>
    <w:rsid w:val="00BA4149"/>
    <w:rsid w:val="00BA4A2E"/>
    <w:rsid w:val="00BA503A"/>
    <w:rsid w:val="00BA5155"/>
    <w:rsid w:val="00BA562A"/>
    <w:rsid w:val="00BA5F61"/>
    <w:rsid w:val="00BA64C6"/>
    <w:rsid w:val="00BA673C"/>
    <w:rsid w:val="00BA6759"/>
    <w:rsid w:val="00BA6AF2"/>
    <w:rsid w:val="00BA6B01"/>
    <w:rsid w:val="00BA6EC0"/>
    <w:rsid w:val="00BA795D"/>
    <w:rsid w:val="00BB0006"/>
    <w:rsid w:val="00BB022F"/>
    <w:rsid w:val="00BB02A8"/>
    <w:rsid w:val="00BB10B7"/>
    <w:rsid w:val="00BB1968"/>
    <w:rsid w:val="00BB1EA0"/>
    <w:rsid w:val="00BB225A"/>
    <w:rsid w:val="00BB275F"/>
    <w:rsid w:val="00BB2AA1"/>
    <w:rsid w:val="00BB335C"/>
    <w:rsid w:val="00BB4B70"/>
    <w:rsid w:val="00BB4EF6"/>
    <w:rsid w:val="00BB5542"/>
    <w:rsid w:val="00BB5749"/>
    <w:rsid w:val="00BB57CB"/>
    <w:rsid w:val="00BB6ED3"/>
    <w:rsid w:val="00BB7719"/>
    <w:rsid w:val="00BB7834"/>
    <w:rsid w:val="00BB7E23"/>
    <w:rsid w:val="00BC0944"/>
    <w:rsid w:val="00BC0BB8"/>
    <w:rsid w:val="00BC1219"/>
    <w:rsid w:val="00BC130D"/>
    <w:rsid w:val="00BC14B9"/>
    <w:rsid w:val="00BC1D87"/>
    <w:rsid w:val="00BC235D"/>
    <w:rsid w:val="00BC23E3"/>
    <w:rsid w:val="00BC256F"/>
    <w:rsid w:val="00BC2FE8"/>
    <w:rsid w:val="00BC312B"/>
    <w:rsid w:val="00BC3ADF"/>
    <w:rsid w:val="00BC4760"/>
    <w:rsid w:val="00BC4A36"/>
    <w:rsid w:val="00BC513E"/>
    <w:rsid w:val="00BC5B01"/>
    <w:rsid w:val="00BC5C6F"/>
    <w:rsid w:val="00BC5E64"/>
    <w:rsid w:val="00BC5ECB"/>
    <w:rsid w:val="00BC5EFA"/>
    <w:rsid w:val="00BC621A"/>
    <w:rsid w:val="00BC632A"/>
    <w:rsid w:val="00BC6568"/>
    <w:rsid w:val="00BC670C"/>
    <w:rsid w:val="00BC68F7"/>
    <w:rsid w:val="00BC6921"/>
    <w:rsid w:val="00BC6BAA"/>
    <w:rsid w:val="00BC7BBC"/>
    <w:rsid w:val="00BC7CF7"/>
    <w:rsid w:val="00BD0048"/>
    <w:rsid w:val="00BD02A1"/>
    <w:rsid w:val="00BD087A"/>
    <w:rsid w:val="00BD0A4E"/>
    <w:rsid w:val="00BD0B1E"/>
    <w:rsid w:val="00BD0B98"/>
    <w:rsid w:val="00BD0DDB"/>
    <w:rsid w:val="00BD12E0"/>
    <w:rsid w:val="00BD18AA"/>
    <w:rsid w:val="00BD2112"/>
    <w:rsid w:val="00BD29F8"/>
    <w:rsid w:val="00BD2CDD"/>
    <w:rsid w:val="00BD3107"/>
    <w:rsid w:val="00BD317E"/>
    <w:rsid w:val="00BD3596"/>
    <w:rsid w:val="00BD3604"/>
    <w:rsid w:val="00BD37DB"/>
    <w:rsid w:val="00BD3E1F"/>
    <w:rsid w:val="00BD4BD1"/>
    <w:rsid w:val="00BD5431"/>
    <w:rsid w:val="00BD5802"/>
    <w:rsid w:val="00BD5F7F"/>
    <w:rsid w:val="00BD61C4"/>
    <w:rsid w:val="00BD6348"/>
    <w:rsid w:val="00BD6683"/>
    <w:rsid w:val="00BD68C0"/>
    <w:rsid w:val="00BD7690"/>
    <w:rsid w:val="00BD772F"/>
    <w:rsid w:val="00BD7B99"/>
    <w:rsid w:val="00BD7F95"/>
    <w:rsid w:val="00BE0164"/>
    <w:rsid w:val="00BE060D"/>
    <w:rsid w:val="00BE096C"/>
    <w:rsid w:val="00BE259E"/>
    <w:rsid w:val="00BE26DA"/>
    <w:rsid w:val="00BE31E6"/>
    <w:rsid w:val="00BE3599"/>
    <w:rsid w:val="00BE4876"/>
    <w:rsid w:val="00BE5115"/>
    <w:rsid w:val="00BE574F"/>
    <w:rsid w:val="00BE585E"/>
    <w:rsid w:val="00BE60B9"/>
    <w:rsid w:val="00BE628F"/>
    <w:rsid w:val="00BE723F"/>
    <w:rsid w:val="00BE7D75"/>
    <w:rsid w:val="00BE7FFA"/>
    <w:rsid w:val="00BF0502"/>
    <w:rsid w:val="00BF15F3"/>
    <w:rsid w:val="00BF1F1B"/>
    <w:rsid w:val="00BF204D"/>
    <w:rsid w:val="00BF2393"/>
    <w:rsid w:val="00BF2B9D"/>
    <w:rsid w:val="00BF2F23"/>
    <w:rsid w:val="00BF30D4"/>
    <w:rsid w:val="00BF37E3"/>
    <w:rsid w:val="00BF39BA"/>
    <w:rsid w:val="00BF3E5E"/>
    <w:rsid w:val="00BF4AAA"/>
    <w:rsid w:val="00BF56A6"/>
    <w:rsid w:val="00BF641C"/>
    <w:rsid w:val="00BF722B"/>
    <w:rsid w:val="00BF727D"/>
    <w:rsid w:val="00BF767B"/>
    <w:rsid w:val="00BF77F5"/>
    <w:rsid w:val="00C00495"/>
    <w:rsid w:val="00C00747"/>
    <w:rsid w:val="00C0089B"/>
    <w:rsid w:val="00C00972"/>
    <w:rsid w:val="00C009F6"/>
    <w:rsid w:val="00C00F13"/>
    <w:rsid w:val="00C01165"/>
    <w:rsid w:val="00C011AC"/>
    <w:rsid w:val="00C013A0"/>
    <w:rsid w:val="00C0147D"/>
    <w:rsid w:val="00C01932"/>
    <w:rsid w:val="00C01BF2"/>
    <w:rsid w:val="00C01C7A"/>
    <w:rsid w:val="00C01F41"/>
    <w:rsid w:val="00C020B7"/>
    <w:rsid w:val="00C02330"/>
    <w:rsid w:val="00C02362"/>
    <w:rsid w:val="00C024CF"/>
    <w:rsid w:val="00C02CCE"/>
    <w:rsid w:val="00C02D19"/>
    <w:rsid w:val="00C03CC1"/>
    <w:rsid w:val="00C040B2"/>
    <w:rsid w:val="00C04381"/>
    <w:rsid w:val="00C04F92"/>
    <w:rsid w:val="00C05663"/>
    <w:rsid w:val="00C063B8"/>
    <w:rsid w:val="00C06995"/>
    <w:rsid w:val="00C07BC0"/>
    <w:rsid w:val="00C07FA8"/>
    <w:rsid w:val="00C1032B"/>
    <w:rsid w:val="00C10BC1"/>
    <w:rsid w:val="00C114F6"/>
    <w:rsid w:val="00C11AF7"/>
    <w:rsid w:val="00C12111"/>
    <w:rsid w:val="00C1246F"/>
    <w:rsid w:val="00C127EA"/>
    <w:rsid w:val="00C129BB"/>
    <w:rsid w:val="00C12AEE"/>
    <w:rsid w:val="00C12D19"/>
    <w:rsid w:val="00C13481"/>
    <w:rsid w:val="00C13A12"/>
    <w:rsid w:val="00C13A71"/>
    <w:rsid w:val="00C1439E"/>
    <w:rsid w:val="00C144F1"/>
    <w:rsid w:val="00C14589"/>
    <w:rsid w:val="00C14B39"/>
    <w:rsid w:val="00C15AE5"/>
    <w:rsid w:val="00C15C1C"/>
    <w:rsid w:val="00C15C4C"/>
    <w:rsid w:val="00C15E49"/>
    <w:rsid w:val="00C167DA"/>
    <w:rsid w:val="00C16E4F"/>
    <w:rsid w:val="00C17092"/>
    <w:rsid w:val="00C17B69"/>
    <w:rsid w:val="00C17F20"/>
    <w:rsid w:val="00C17F9E"/>
    <w:rsid w:val="00C2052B"/>
    <w:rsid w:val="00C2062D"/>
    <w:rsid w:val="00C2069D"/>
    <w:rsid w:val="00C206A6"/>
    <w:rsid w:val="00C211B3"/>
    <w:rsid w:val="00C215D2"/>
    <w:rsid w:val="00C216FB"/>
    <w:rsid w:val="00C21B2D"/>
    <w:rsid w:val="00C21F44"/>
    <w:rsid w:val="00C2217C"/>
    <w:rsid w:val="00C223F0"/>
    <w:rsid w:val="00C22831"/>
    <w:rsid w:val="00C2319A"/>
    <w:rsid w:val="00C237F0"/>
    <w:rsid w:val="00C23A9A"/>
    <w:rsid w:val="00C23EAC"/>
    <w:rsid w:val="00C24417"/>
    <w:rsid w:val="00C24468"/>
    <w:rsid w:val="00C24BAF"/>
    <w:rsid w:val="00C24BE2"/>
    <w:rsid w:val="00C24F4B"/>
    <w:rsid w:val="00C25175"/>
    <w:rsid w:val="00C25482"/>
    <w:rsid w:val="00C25497"/>
    <w:rsid w:val="00C25A91"/>
    <w:rsid w:val="00C273A0"/>
    <w:rsid w:val="00C2760F"/>
    <w:rsid w:val="00C27886"/>
    <w:rsid w:val="00C27E54"/>
    <w:rsid w:val="00C305CC"/>
    <w:rsid w:val="00C30762"/>
    <w:rsid w:val="00C30C21"/>
    <w:rsid w:val="00C319C3"/>
    <w:rsid w:val="00C31C30"/>
    <w:rsid w:val="00C324F5"/>
    <w:rsid w:val="00C3259F"/>
    <w:rsid w:val="00C327E4"/>
    <w:rsid w:val="00C32D1A"/>
    <w:rsid w:val="00C32D8F"/>
    <w:rsid w:val="00C339E2"/>
    <w:rsid w:val="00C341ED"/>
    <w:rsid w:val="00C34307"/>
    <w:rsid w:val="00C347FC"/>
    <w:rsid w:val="00C34D4A"/>
    <w:rsid w:val="00C34DAC"/>
    <w:rsid w:val="00C34DEB"/>
    <w:rsid w:val="00C34EC5"/>
    <w:rsid w:val="00C3576B"/>
    <w:rsid w:val="00C35BF6"/>
    <w:rsid w:val="00C3671C"/>
    <w:rsid w:val="00C36A81"/>
    <w:rsid w:val="00C377EC"/>
    <w:rsid w:val="00C378DA"/>
    <w:rsid w:val="00C37C3B"/>
    <w:rsid w:val="00C409E5"/>
    <w:rsid w:val="00C40AA0"/>
    <w:rsid w:val="00C42186"/>
    <w:rsid w:val="00C42218"/>
    <w:rsid w:val="00C42958"/>
    <w:rsid w:val="00C43A15"/>
    <w:rsid w:val="00C43E9A"/>
    <w:rsid w:val="00C43EE0"/>
    <w:rsid w:val="00C44D7D"/>
    <w:rsid w:val="00C45EAB"/>
    <w:rsid w:val="00C46223"/>
    <w:rsid w:val="00C46423"/>
    <w:rsid w:val="00C46D6B"/>
    <w:rsid w:val="00C471C6"/>
    <w:rsid w:val="00C47BF9"/>
    <w:rsid w:val="00C5026B"/>
    <w:rsid w:val="00C5086D"/>
    <w:rsid w:val="00C509A2"/>
    <w:rsid w:val="00C50DB4"/>
    <w:rsid w:val="00C50F47"/>
    <w:rsid w:val="00C510FF"/>
    <w:rsid w:val="00C51226"/>
    <w:rsid w:val="00C5130A"/>
    <w:rsid w:val="00C51E72"/>
    <w:rsid w:val="00C5221D"/>
    <w:rsid w:val="00C52252"/>
    <w:rsid w:val="00C52A92"/>
    <w:rsid w:val="00C53575"/>
    <w:rsid w:val="00C53F5A"/>
    <w:rsid w:val="00C54124"/>
    <w:rsid w:val="00C54596"/>
    <w:rsid w:val="00C5534A"/>
    <w:rsid w:val="00C55C21"/>
    <w:rsid w:val="00C56952"/>
    <w:rsid w:val="00C56DB8"/>
    <w:rsid w:val="00C575DB"/>
    <w:rsid w:val="00C57D68"/>
    <w:rsid w:val="00C57DCB"/>
    <w:rsid w:val="00C60042"/>
    <w:rsid w:val="00C600D5"/>
    <w:rsid w:val="00C602E7"/>
    <w:rsid w:val="00C605C2"/>
    <w:rsid w:val="00C609EE"/>
    <w:rsid w:val="00C60EE0"/>
    <w:rsid w:val="00C61477"/>
    <w:rsid w:val="00C616FD"/>
    <w:rsid w:val="00C61AA1"/>
    <w:rsid w:val="00C61E9E"/>
    <w:rsid w:val="00C62905"/>
    <w:rsid w:val="00C62A49"/>
    <w:rsid w:val="00C62EB7"/>
    <w:rsid w:val="00C6320E"/>
    <w:rsid w:val="00C63403"/>
    <w:rsid w:val="00C636E1"/>
    <w:rsid w:val="00C63837"/>
    <w:rsid w:val="00C63A3C"/>
    <w:rsid w:val="00C63E7F"/>
    <w:rsid w:val="00C6409C"/>
    <w:rsid w:val="00C642F4"/>
    <w:rsid w:val="00C64EC7"/>
    <w:rsid w:val="00C64F44"/>
    <w:rsid w:val="00C65594"/>
    <w:rsid w:val="00C6566A"/>
    <w:rsid w:val="00C65ABA"/>
    <w:rsid w:val="00C65ABD"/>
    <w:rsid w:val="00C662BD"/>
    <w:rsid w:val="00C6692F"/>
    <w:rsid w:val="00C66A2A"/>
    <w:rsid w:val="00C6767F"/>
    <w:rsid w:val="00C71247"/>
    <w:rsid w:val="00C7129D"/>
    <w:rsid w:val="00C7132C"/>
    <w:rsid w:val="00C71415"/>
    <w:rsid w:val="00C71DA9"/>
    <w:rsid w:val="00C72083"/>
    <w:rsid w:val="00C72332"/>
    <w:rsid w:val="00C7254B"/>
    <w:rsid w:val="00C7259D"/>
    <w:rsid w:val="00C72696"/>
    <w:rsid w:val="00C727BF"/>
    <w:rsid w:val="00C72A78"/>
    <w:rsid w:val="00C73072"/>
    <w:rsid w:val="00C7311C"/>
    <w:rsid w:val="00C733FC"/>
    <w:rsid w:val="00C73469"/>
    <w:rsid w:val="00C738BB"/>
    <w:rsid w:val="00C742DA"/>
    <w:rsid w:val="00C74B7F"/>
    <w:rsid w:val="00C74BFB"/>
    <w:rsid w:val="00C74D0A"/>
    <w:rsid w:val="00C74EFB"/>
    <w:rsid w:val="00C750D9"/>
    <w:rsid w:val="00C751E7"/>
    <w:rsid w:val="00C7583D"/>
    <w:rsid w:val="00C75880"/>
    <w:rsid w:val="00C7595A"/>
    <w:rsid w:val="00C75B5D"/>
    <w:rsid w:val="00C75F3A"/>
    <w:rsid w:val="00C75F71"/>
    <w:rsid w:val="00C76249"/>
    <w:rsid w:val="00C76424"/>
    <w:rsid w:val="00C766BE"/>
    <w:rsid w:val="00C769C3"/>
    <w:rsid w:val="00C76B7C"/>
    <w:rsid w:val="00C76FE7"/>
    <w:rsid w:val="00C77019"/>
    <w:rsid w:val="00C7751C"/>
    <w:rsid w:val="00C77C05"/>
    <w:rsid w:val="00C77DB1"/>
    <w:rsid w:val="00C77FBE"/>
    <w:rsid w:val="00C80478"/>
    <w:rsid w:val="00C804C1"/>
    <w:rsid w:val="00C8072F"/>
    <w:rsid w:val="00C8109A"/>
    <w:rsid w:val="00C813E5"/>
    <w:rsid w:val="00C81E9D"/>
    <w:rsid w:val="00C820C3"/>
    <w:rsid w:val="00C82605"/>
    <w:rsid w:val="00C827BD"/>
    <w:rsid w:val="00C84C13"/>
    <w:rsid w:val="00C85206"/>
    <w:rsid w:val="00C85F96"/>
    <w:rsid w:val="00C85F98"/>
    <w:rsid w:val="00C86214"/>
    <w:rsid w:val="00C869AA"/>
    <w:rsid w:val="00C86C9C"/>
    <w:rsid w:val="00C86E7A"/>
    <w:rsid w:val="00C8727B"/>
    <w:rsid w:val="00C874C3"/>
    <w:rsid w:val="00C87759"/>
    <w:rsid w:val="00C87B11"/>
    <w:rsid w:val="00C87B8E"/>
    <w:rsid w:val="00C906F8"/>
    <w:rsid w:val="00C90EEC"/>
    <w:rsid w:val="00C910D9"/>
    <w:rsid w:val="00C9135C"/>
    <w:rsid w:val="00C914CD"/>
    <w:rsid w:val="00C928C6"/>
    <w:rsid w:val="00C92FC3"/>
    <w:rsid w:val="00C94048"/>
    <w:rsid w:val="00C94192"/>
    <w:rsid w:val="00C943E6"/>
    <w:rsid w:val="00C943E8"/>
    <w:rsid w:val="00C94491"/>
    <w:rsid w:val="00C948AC"/>
    <w:rsid w:val="00C94D05"/>
    <w:rsid w:val="00C953F3"/>
    <w:rsid w:val="00C95556"/>
    <w:rsid w:val="00C95BEC"/>
    <w:rsid w:val="00C96293"/>
    <w:rsid w:val="00C963FF"/>
    <w:rsid w:val="00C965AD"/>
    <w:rsid w:val="00C9751C"/>
    <w:rsid w:val="00C97614"/>
    <w:rsid w:val="00C97FB1"/>
    <w:rsid w:val="00CA041A"/>
    <w:rsid w:val="00CA0824"/>
    <w:rsid w:val="00CA097E"/>
    <w:rsid w:val="00CA15BB"/>
    <w:rsid w:val="00CA18C2"/>
    <w:rsid w:val="00CA1962"/>
    <w:rsid w:val="00CA19D7"/>
    <w:rsid w:val="00CA2A9D"/>
    <w:rsid w:val="00CA2B0D"/>
    <w:rsid w:val="00CA2D0D"/>
    <w:rsid w:val="00CA3194"/>
    <w:rsid w:val="00CA32BF"/>
    <w:rsid w:val="00CA37F4"/>
    <w:rsid w:val="00CA39D6"/>
    <w:rsid w:val="00CA3A09"/>
    <w:rsid w:val="00CA3A4E"/>
    <w:rsid w:val="00CA3B74"/>
    <w:rsid w:val="00CA43F4"/>
    <w:rsid w:val="00CA4A25"/>
    <w:rsid w:val="00CA52A5"/>
    <w:rsid w:val="00CA6068"/>
    <w:rsid w:val="00CA7EC0"/>
    <w:rsid w:val="00CB00B3"/>
    <w:rsid w:val="00CB01A4"/>
    <w:rsid w:val="00CB0713"/>
    <w:rsid w:val="00CB0E3C"/>
    <w:rsid w:val="00CB1B31"/>
    <w:rsid w:val="00CB202D"/>
    <w:rsid w:val="00CB2A56"/>
    <w:rsid w:val="00CB2AA7"/>
    <w:rsid w:val="00CB2AE1"/>
    <w:rsid w:val="00CB2D92"/>
    <w:rsid w:val="00CB2EB6"/>
    <w:rsid w:val="00CB3528"/>
    <w:rsid w:val="00CB43AF"/>
    <w:rsid w:val="00CB4EDF"/>
    <w:rsid w:val="00CB50A7"/>
    <w:rsid w:val="00CB591D"/>
    <w:rsid w:val="00CB598D"/>
    <w:rsid w:val="00CB5D31"/>
    <w:rsid w:val="00CB6457"/>
    <w:rsid w:val="00CB67A0"/>
    <w:rsid w:val="00CB6897"/>
    <w:rsid w:val="00CB68F5"/>
    <w:rsid w:val="00CB6FA7"/>
    <w:rsid w:val="00CB770D"/>
    <w:rsid w:val="00CB7788"/>
    <w:rsid w:val="00CB7BAA"/>
    <w:rsid w:val="00CB7E83"/>
    <w:rsid w:val="00CB7FFD"/>
    <w:rsid w:val="00CC0720"/>
    <w:rsid w:val="00CC0D84"/>
    <w:rsid w:val="00CC1458"/>
    <w:rsid w:val="00CC180B"/>
    <w:rsid w:val="00CC2007"/>
    <w:rsid w:val="00CC257F"/>
    <w:rsid w:val="00CC3BAD"/>
    <w:rsid w:val="00CC4105"/>
    <w:rsid w:val="00CC4BAA"/>
    <w:rsid w:val="00CC4BFD"/>
    <w:rsid w:val="00CC4D9D"/>
    <w:rsid w:val="00CC512A"/>
    <w:rsid w:val="00CC5241"/>
    <w:rsid w:val="00CC5594"/>
    <w:rsid w:val="00CC5665"/>
    <w:rsid w:val="00CC5C24"/>
    <w:rsid w:val="00CC60D8"/>
    <w:rsid w:val="00CC74CD"/>
    <w:rsid w:val="00CC7963"/>
    <w:rsid w:val="00CC7ED7"/>
    <w:rsid w:val="00CD0A9F"/>
    <w:rsid w:val="00CD115E"/>
    <w:rsid w:val="00CD11C1"/>
    <w:rsid w:val="00CD175A"/>
    <w:rsid w:val="00CD19D5"/>
    <w:rsid w:val="00CD1C51"/>
    <w:rsid w:val="00CD1DCB"/>
    <w:rsid w:val="00CD1E3D"/>
    <w:rsid w:val="00CD21D4"/>
    <w:rsid w:val="00CD243E"/>
    <w:rsid w:val="00CD2896"/>
    <w:rsid w:val="00CD2BCB"/>
    <w:rsid w:val="00CD2F9D"/>
    <w:rsid w:val="00CD3097"/>
    <w:rsid w:val="00CD31CD"/>
    <w:rsid w:val="00CD34E2"/>
    <w:rsid w:val="00CD436A"/>
    <w:rsid w:val="00CD4E2D"/>
    <w:rsid w:val="00CD518A"/>
    <w:rsid w:val="00CD53EE"/>
    <w:rsid w:val="00CD5E54"/>
    <w:rsid w:val="00CD6749"/>
    <w:rsid w:val="00CD6D3C"/>
    <w:rsid w:val="00CD73B6"/>
    <w:rsid w:val="00CE1279"/>
    <w:rsid w:val="00CE132E"/>
    <w:rsid w:val="00CE138F"/>
    <w:rsid w:val="00CE14D3"/>
    <w:rsid w:val="00CE14E2"/>
    <w:rsid w:val="00CE15B5"/>
    <w:rsid w:val="00CE1624"/>
    <w:rsid w:val="00CE174B"/>
    <w:rsid w:val="00CE18C1"/>
    <w:rsid w:val="00CE1F5E"/>
    <w:rsid w:val="00CE1FC3"/>
    <w:rsid w:val="00CE202B"/>
    <w:rsid w:val="00CE281A"/>
    <w:rsid w:val="00CE3215"/>
    <w:rsid w:val="00CE3844"/>
    <w:rsid w:val="00CE3ADE"/>
    <w:rsid w:val="00CE4213"/>
    <w:rsid w:val="00CE4572"/>
    <w:rsid w:val="00CE5409"/>
    <w:rsid w:val="00CE57B6"/>
    <w:rsid w:val="00CE60FF"/>
    <w:rsid w:val="00CE6360"/>
    <w:rsid w:val="00CE6659"/>
    <w:rsid w:val="00CE70EA"/>
    <w:rsid w:val="00CE7288"/>
    <w:rsid w:val="00CE7832"/>
    <w:rsid w:val="00CF04B8"/>
    <w:rsid w:val="00CF09EA"/>
    <w:rsid w:val="00CF0BE1"/>
    <w:rsid w:val="00CF118F"/>
    <w:rsid w:val="00CF1E44"/>
    <w:rsid w:val="00CF278E"/>
    <w:rsid w:val="00CF34E3"/>
    <w:rsid w:val="00CF3619"/>
    <w:rsid w:val="00CF374A"/>
    <w:rsid w:val="00CF3790"/>
    <w:rsid w:val="00CF3BEE"/>
    <w:rsid w:val="00CF40C6"/>
    <w:rsid w:val="00CF40E9"/>
    <w:rsid w:val="00CF4918"/>
    <w:rsid w:val="00CF4957"/>
    <w:rsid w:val="00CF62AE"/>
    <w:rsid w:val="00CF64F4"/>
    <w:rsid w:val="00CF69FA"/>
    <w:rsid w:val="00CF6AB2"/>
    <w:rsid w:val="00CF71E0"/>
    <w:rsid w:val="00CF7826"/>
    <w:rsid w:val="00CF78E6"/>
    <w:rsid w:val="00CF79F6"/>
    <w:rsid w:val="00D002FE"/>
    <w:rsid w:val="00D00855"/>
    <w:rsid w:val="00D01F35"/>
    <w:rsid w:val="00D027CE"/>
    <w:rsid w:val="00D028A0"/>
    <w:rsid w:val="00D034DA"/>
    <w:rsid w:val="00D03D8B"/>
    <w:rsid w:val="00D03DDC"/>
    <w:rsid w:val="00D05092"/>
    <w:rsid w:val="00D05426"/>
    <w:rsid w:val="00D05526"/>
    <w:rsid w:val="00D057C4"/>
    <w:rsid w:val="00D05CC8"/>
    <w:rsid w:val="00D05D49"/>
    <w:rsid w:val="00D065A0"/>
    <w:rsid w:val="00D06655"/>
    <w:rsid w:val="00D06CD0"/>
    <w:rsid w:val="00D06D12"/>
    <w:rsid w:val="00D07B98"/>
    <w:rsid w:val="00D10450"/>
    <w:rsid w:val="00D10E40"/>
    <w:rsid w:val="00D11272"/>
    <w:rsid w:val="00D12365"/>
    <w:rsid w:val="00D12E07"/>
    <w:rsid w:val="00D12EEB"/>
    <w:rsid w:val="00D13217"/>
    <w:rsid w:val="00D13608"/>
    <w:rsid w:val="00D1410D"/>
    <w:rsid w:val="00D145BB"/>
    <w:rsid w:val="00D14BD2"/>
    <w:rsid w:val="00D150D3"/>
    <w:rsid w:val="00D152C1"/>
    <w:rsid w:val="00D154E7"/>
    <w:rsid w:val="00D16790"/>
    <w:rsid w:val="00D168CC"/>
    <w:rsid w:val="00D16F8F"/>
    <w:rsid w:val="00D17F8B"/>
    <w:rsid w:val="00D20500"/>
    <w:rsid w:val="00D20E18"/>
    <w:rsid w:val="00D210D5"/>
    <w:rsid w:val="00D2127B"/>
    <w:rsid w:val="00D213D5"/>
    <w:rsid w:val="00D21B41"/>
    <w:rsid w:val="00D21EAC"/>
    <w:rsid w:val="00D222EC"/>
    <w:rsid w:val="00D224C9"/>
    <w:rsid w:val="00D228C6"/>
    <w:rsid w:val="00D22D72"/>
    <w:rsid w:val="00D22E91"/>
    <w:rsid w:val="00D23915"/>
    <w:rsid w:val="00D242EB"/>
    <w:rsid w:val="00D247B2"/>
    <w:rsid w:val="00D25181"/>
    <w:rsid w:val="00D25305"/>
    <w:rsid w:val="00D26118"/>
    <w:rsid w:val="00D26527"/>
    <w:rsid w:val="00D265EB"/>
    <w:rsid w:val="00D26A09"/>
    <w:rsid w:val="00D26C30"/>
    <w:rsid w:val="00D2739E"/>
    <w:rsid w:val="00D27EA4"/>
    <w:rsid w:val="00D303C3"/>
    <w:rsid w:val="00D31602"/>
    <w:rsid w:val="00D31989"/>
    <w:rsid w:val="00D3253D"/>
    <w:rsid w:val="00D326C9"/>
    <w:rsid w:val="00D32A7A"/>
    <w:rsid w:val="00D32D15"/>
    <w:rsid w:val="00D330D7"/>
    <w:rsid w:val="00D33786"/>
    <w:rsid w:val="00D33AA1"/>
    <w:rsid w:val="00D33E8C"/>
    <w:rsid w:val="00D34099"/>
    <w:rsid w:val="00D3436A"/>
    <w:rsid w:val="00D34980"/>
    <w:rsid w:val="00D34B26"/>
    <w:rsid w:val="00D3517A"/>
    <w:rsid w:val="00D35184"/>
    <w:rsid w:val="00D358C4"/>
    <w:rsid w:val="00D3598B"/>
    <w:rsid w:val="00D35CAA"/>
    <w:rsid w:val="00D35EDA"/>
    <w:rsid w:val="00D36462"/>
    <w:rsid w:val="00D3647C"/>
    <w:rsid w:val="00D365FC"/>
    <w:rsid w:val="00D36711"/>
    <w:rsid w:val="00D367D4"/>
    <w:rsid w:val="00D36BD1"/>
    <w:rsid w:val="00D37521"/>
    <w:rsid w:val="00D37A2A"/>
    <w:rsid w:val="00D37B7C"/>
    <w:rsid w:val="00D40194"/>
    <w:rsid w:val="00D405F9"/>
    <w:rsid w:val="00D40717"/>
    <w:rsid w:val="00D41121"/>
    <w:rsid w:val="00D41130"/>
    <w:rsid w:val="00D41908"/>
    <w:rsid w:val="00D42523"/>
    <w:rsid w:val="00D425AB"/>
    <w:rsid w:val="00D43D08"/>
    <w:rsid w:val="00D43F01"/>
    <w:rsid w:val="00D44E5C"/>
    <w:rsid w:val="00D45486"/>
    <w:rsid w:val="00D457D8"/>
    <w:rsid w:val="00D45BF3"/>
    <w:rsid w:val="00D46415"/>
    <w:rsid w:val="00D46944"/>
    <w:rsid w:val="00D46B8C"/>
    <w:rsid w:val="00D46C15"/>
    <w:rsid w:val="00D46EB7"/>
    <w:rsid w:val="00D46F9C"/>
    <w:rsid w:val="00D47222"/>
    <w:rsid w:val="00D47445"/>
    <w:rsid w:val="00D4761D"/>
    <w:rsid w:val="00D47877"/>
    <w:rsid w:val="00D501BA"/>
    <w:rsid w:val="00D504FC"/>
    <w:rsid w:val="00D51B1A"/>
    <w:rsid w:val="00D51FAF"/>
    <w:rsid w:val="00D52164"/>
    <w:rsid w:val="00D521C6"/>
    <w:rsid w:val="00D523BE"/>
    <w:rsid w:val="00D526EB"/>
    <w:rsid w:val="00D52980"/>
    <w:rsid w:val="00D52F4D"/>
    <w:rsid w:val="00D5333A"/>
    <w:rsid w:val="00D5409E"/>
    <w:rsid w:val="00D54FAB"/>
    <w:rsid w:val="00D55374"/>
    <w:rsid w:val="00D556E1"/>
    <w:rsid w:val="00D55B59"/>
    <w:rsid w:val="00D55B64"/>
    <w:rsid w:val="00D564C2"/>
    <w:rsid w:val="00D56529"/>
    <w:rsid w:val="00D5675A"/>
    <w:rsid w:val="00D56828"/>
    <w:rsid w:val="00D56B97"/>
    <w:rsid w:val="00D571D3"/>
    <w:rsid w:val="00D6027F"/>
    <w:rsid w:val="00D60673"/>
    <w:rsid w:val="00D6195C"/>
    <w:rsid w:val="00D62422"/>
    <w:rsid w:val="00D62501"/>
    <w:rsid w:val="00D62B7B"/>
    <w:rsid w:val="00D62EC2"/>
    <w:rsid w:val="00D64D7F"/>
    <w:rsid w:val="00D651E6"/>
    <w:rsid w:val="00D657D1"/>
    <w:rsid w:val="00D65804"/>
    <w:rsid w:val="00D65B37"/>
    <w:rsid w:val="00D661F7"/>
    <w:rsid w:val="00D66982"/>
    <w:rsid w:val="00D66CAE"/>
    <w:rsid w:val="00D66E0A"/>
    <w:rsid w:val="00D671BA"/>
    <w:rsid w:val="00D67482"/>
    <w:rsid w:val="00D67535"/>
    <w:rsid w:val="00D676C2"/>
    <w:rsid w:val="00D6780D"/>
    <w:rsid w:val="00D7032E"/>
    <w:rsid w:val="00D709F6"/>
    <w:rsid w:val="00D70D47"/>
    <w:rsid w:val="00D719DC"/>
    <w:rsid w:val="00D71B96"/>
    <w:rsid w:val="00D71BB2"/>
    <w:rsid w:val="00D71C93"/>
    <w:rsid w:val="00D72D07"/>
    <w:rsid w:val="00D7306E"/>
    <w:rsid w:val="00D73587"/>
    <w:rsid w:val="00D738C5"/>
    <w:rsid w:val="00D73A7C"/>
    <w:rsid w:val="00D7403A"/>
    <w:rsid w:val="00D741D7"/>
    <w:rsid w:val="00D7452F"/>
    <w:rsid w:val="00D74A08"/>
    <w:rsid w:val="00D755CF"/>
    <w:rsid w:val="00D75D2D"/>
    <w:rsid w:val="00D75D39"/>
    <w:rsid w:val="00D75ED4"/>
    <w:rsid w:val="00D7606A"/>
    <w:rsid w:val="00D770E9"/>
    <w:rsid w:val="00D77EE5"/>
    <w:rsid w:val="00D77F55"/>
    <w:rsid w:val="00D801D3"/>
    <w:rsid w:val="00D802F1"/>
    <w:rsid w:val="00D817A4"/>
    <w:rsid w:val="00D817B0"/>
    <w:rsid w:val="00D8182C"/>
    <w:rsid w:val="00D81D53"/>
    <w:rsid w:val="00D81E0C"/>
    <w:rsid w:val="00D82B9E"/>
    <w:rsid w:val="00D82EFC"/>
    <w:rsid w:val="00D832AE"/>
    <w:rsid w:val="00D837CB"/>
    <w:rsid w:val="00D8395D"/>
    <w:rsid w:val="00D83AB6"/>
    <w:rsid w:val="00D83BA7"/>
    <w:rsid w:val="00D841DD"/>
    <w:rsid w:val="00D84FBD"/>
    <w:rsid w:val="00D8507A"/>
    <w:rsid w:val="00D8570A"/>
    <w:rsid w:val="00D85720"/>
    <w:rsid w:val="00D85CAF"/>
    <w:rsid w:val="00D86AC0"/>
    <w:rsid w:val="00D86C8F"/>
    <w:rsid w:val="00D90164"/>
    <w:rsid w:val="00D904F8"/>
    <w:rsid w:val="00D90728"/>
    <w:rsid w:val="00D908B1"/>
    <w:rsid w:val="00D90DE0"/>
    <w:rsid w:val="00D90E84"/>
    <w:rsid w:val="00D910A8"/>
    <w:rsid w:val="00D91AA9"/>
    <w:rsid w:val="00D9273C"/>
    <w:rsid w:val="00D92B4D"/>
    <w:rsid w:val="00D93149"/>
    <w:rsid w:val="00D931BD"/>
    <w:rsid w:val="00D932B5"/>
    <w:rsid w:val="00D93345"/>
    <w:rsid w:val="00D933A8"/>
    <w:rsid w:val="00D935F1"/>
    <w:rsid w:val="00D93F3F"/>
    <w:rsid w:val="00D93F47"/>
    <w:rsid w:val="00D94618"/>
    <w:rsid w:val="00D949DF"/>
    <w:rsid w:val="00D94F3B"/>
    <w:rsid w:val="00D952E4"/>
    <w:rsid w:val="00D954E5"/>
    <w:rsid w:val="00D9574D"/>
    <w:rsid w:val="00D95F61"/>
    <w:rsid w:val="00D960A8"/>
    <w:rsid w:val="00D964AB"/>
    <w:rsid w:val="00D972D1"/>
    <w:rsid w:val="00D97391"/>
    <w:rsid w:val="00D97768"/>
    <w:rsid w:val="00DA002B"/>
    <w:rsid w:val="00DA02D7"/>
    <w:rsid w:val="00DA0674"/>
    <w:rsid w:val="00DA0955"/>
    <w:rsid w:val="00DA1708"/>
    <w:rsid w:val="00DA1B50"/>
    <w:rsid w:val="00DA1C65"/>
    <w:rsid w:val="00DA1C73"/>
    <w:rsid w:val="00DA1CCC"/>
    <w:rsid w:val="00DA2520"/>
    <w:rsid w:val="00DA2E7F"/>
    <w:rsid w:val="00DA3094"/>
    <w:rsid w:val="00DA32C9"/>
    <w:rsid w:val="00DA3DB3"/>
    <w:rsid w:val="00DA4B5C"/>
    <w:rsid w:val="00DA4C96"/>
    <w:rsid w:val="00DA4F8F"/>
    <w:rsid w:val="00DA5019"/>
    <w:rsid w:val="00DA50BA"/>
    <w:rsid w:val="00DA69EE"/>
    <w:rsid w:val="00DA6FD7"/>
    <w:rsid w:val="00DB0532"/>
    <w:rsid w:val="00DB06F6"/>
    <w:rsid w:val="00DB0898"/>
    <w:rsid w:val="00DB152A"/>
    <w:rsid w:val="00DB1FDC"/>
    <w:rsid w:val="00DB21B7"/>
    <w:rsid w:val="00DB2341"/>
    <w:rsid w:val="00DB2B3B"/>
    <w:rsid w:val="00DB366F"/>
    <w:rsid w:val="00DB38E1"/>
    <w:rsid w:val="00DB3D59"/>
    <w:rsid w:val="00DB3F40"/>
    <w:rsid w:val="00DB406C"/>
    <w:rsid w:val="00DB568D"/>
    <w:rsid w:val="00DB5937"/>
    <w:rsid w:val="00DB5A5F"/>
    <w:rsid w:val="00DB63A6"/>
    <w:rsid w:val="00DB6555"/>
    <w:rsid w:val="00DB66F9"/>
    <w:rsid w:val="00DB68D4"/>
    <w:rsid w:val="00DB7220"/>
    <w:rsid w:val="00DB723B"/>
    <w:rsid w:val="00DB72BC"/>
    <w:rsid w:val="00DB75EF"/>
    <w:rsid w:val="00DB7823"/>
    <w:rsid w:val="00DC0999"/>
    <w:rsid w:val="00DC1417"/>
    <w:rsid w:val="00DC1882"/>
    <w:rsid w:val="00DC1C15"/>
    <w:rsid w:val="00DC201D"/>
    <w:rsid w:val="00DC20F2"/>
    <w:rsid w:val="00DC21FE"/>
    <w:rsid w:val="00DC2382"/>
    <w:rsid w:val="00DC23D8"/>
    <w:rsid w:val="00DC2690"/>
    <w:rsid w:val="00DC2A01"/>
    <w:rsid w:val="00DC3315"/>
    <w:rsid w:val="00DC374C"/>
    <w:rsid w:val="00DC3AFA"/>
    <w:rsid w:val="00DC3DCB"/>
    <w:rsid w:val="00DC3FE0"/>
    <w:rsid w:val="00DC46B8"/>
    <w:rsid w:val="00DC47F2"/>
    <w:rsid w:val="00DC48BE"/>
    <w:rsid w:val="00DC539E"/>
    <w:rsid w:val="00DC54AF"/>
    <w:rsid w:val="00DC5D5A"/>
    <w:rsid w:val="00DC629F"/>
    <w:rsid w:val="00DC62AB"/>
    <w:rsid w:val="00DC6A62"/>
    <w:rsid w:val="00DC6B80"/>
    <w:rsid w:val="00DC6E43"/>
    <w:rsid w:val="00DC7467"/>
    <w:rsid w:val="00DC7924"/>
    <w:rsid w:val="00DC7FD4"/>
    <w:rsid w:val="00DD0249"/>
    <w:rsid w:val="00DD027F"/>
    <w:rsid w:val="00DD1045"/>
    <w:rsid w:val="00DD14AD"/>
    <w:rsid w:val="00DD14F0"/>
    <w:rsid w:val="00DD1648"/>
    <w:rsid w:val="00DD1DC7"/>
    <w:rsid w:val="00DD216D"/>
    <w:rsid w:val="00DD24E8"/>
    <w:rsid w:val="00DD2809"/>
    <w:rsid w:val="00DD2E1B"/>
    <w:rsid w:val="00DD2EAF"/>
    <w:rsid w:val="00DD2F1F"/>
    <w:rsid w:val="00DD31B2"/>
    <w:rsid w:val="00DD3726"/>
    <w:rsid w:val="00DD39A5"/>
    <w:rsid w:val="00DD3A0B"/>
    <w:rsid w:val="00DD3B71"/>
    <w:rsid w:val="00DD3D5B"/>
    <w:rsid w:val="00DD4516"/>
    <w:rsid w:val="00DD518A"/>
    <w:rsid w:val="00DD5701"/>
    <w:rsid w:val="00DD5EBB"/>
    <w:rsid w:val="00DD622B"/>
    <w:rsid w:val="00DD6673"/>
    <w:rsid w:val="00DD6A1A"/>
    <w:rsid w:val="00DD6E3B"/>
    <w:rsid w:val="00DE02E8"/>
    <w:rsid w:val="00DE05A4"/>
    <w:rsid w:val="00DE0CD2"/>
    <w:rsid w:val="00DE0D5C"/>
    <w:rsid w:val="00DE1671"/>
    <w:rsid w:val="00DE2A2C"/>
    <w:rsid w:val="00DE2ADE"/>
    <w:rsid w:val="00DE2AF9"/>
    <w:rsid w:val="00DE2D04"/>
    <w:rsid w:val="00DE3840"/>
    <w:rsid w:val="00DE45DC"/>
    <w:rsid w:val="00DE45FC"/>
    <w:rsid w:val="00DE5150"/>
    <w:rsid w:val="00DE55DC"/>
    <w:rsid w:val="00DE6019"/>
    <w:rsid w:val="00DE64A2"/>
    <w:rsid w:val="00DE6BCA"/>
    <w:rsid w:val="00DE711F"/>
    <w:rsid w:val="00DE770B"/>
    <w:rsid w:val="00DE779C"/>
    <w:rsid w:val="00DF0956"/>
    <w:rsid w:val="00DF0BA3"/>
    <w:rsid w:val="00DF0EE8"/>
    <w:rsid w:val="00DF1053"/>
    <w:rsid w:val="00DF14E7"/>
    <w:rsid w:val="00DF2705"/>
    <w:rsid w:val="00DF2715"/>
    <w:rsid w:val="00DF37E4"/>
    <w:rsid w:val="00DF3933"/>
    <w:rsid w:val="00DF3B70"/>
    <w:rsid w:val="00DF401E"/>
    <w:rsid w:val="00DF45DA"/>
    <w:rsid w:val="00DF4CB4"/>
    <w:rsid w:val="00DF4D9E"/>
    <w:rsid w:val="00DF4E6B"/>
    <w:rsid w:val="00DF5A91"/>
    <w:rsid w:val="00DF5FDB"/>
    <w:rsid w:val="00DF60B5"/>
    <w:rsid w:val="00DF69B7"/>
    <w:rsid w:val="00DF72A8"/>
    <w:rsid w:val="00DF72DC"/>
    <w:rsid w:val="00DF72FF"/>
    <w:rsid w:val="00DF7466"/>
    <w:rsid w:val="00DF777E"/>
    <w:rsid w:val="00DF7827"/>
    <w:rsid w:val="00DF7E89"/>
    <w:rsid w:val="00E00180"/>
    <w:rsid w:val="00E0048A"/>
    <w:rsid w:val="00E00A9C"/>
    <w:rsid w:val="00E01796"/>
    <w:rsid w:val="00E01E03"/>
    <w:rsid w:val="00E01ED2"/>
    <w:rsid w:val="00E02771"/>
    <w:rsid w:val="00E02A91"/>
    <w:rsid w:val="00E02E05"/>
    <w:rsid w:val="00E033B6"/>
    <w:rsid w:val="00E037AF"/>
    <w:rsid w:val="00E03E77"/>
    <w:rsid w:val="00E03F53"/>
    <w:rsid w:val="00E04108"/>
    <w:rsid w:val="00E041D8"/>
    <w:rsid w:val="00E04F83"/>
    <w:rsid w:val="00E051D2"/>
    <w:rsid w:val="00E059F6"/>
    <w:rsid w:val="00E05D0E"/>
    <w:rsid w:val="00E072F2"/>
    <w:rsid w:val="00E07CA7"/>
    <w:rsid w:val="00E07E3D"/>
    <w:rsid w:val="00E10703"/>
    <w:rsid w:val="00E10C16"/>
    <w:rsid w:val="00E11106"/>
    <w:rsid w:val="00E1150D"/>
    <w:rsid w:val="00E11E2A"/>
    <w:rsid w:val="00E128D0"/>
    <w:rsid w:val="00E13363"/>
    <w:rsid w:val="00E13FF6"/>
    <w:rsid w:val="00E14082"/>
    <w:rsid w:val="00E142B1"/>
    <w:rsid w:val="00E147EF"/>
    <w:rsid w:val="00E149E0"/>
    <w:rsid w:val="00E14B26"/>
    <w:rsid w:val="00E156BE"/>
    <w:rsid w:val="00E15E37"/>
    <w:rsid w:val="00E15E40"/>
    <w:rsid w:val="00E16159"/>
    <w:rsid w:val="00E1638C"/>
    <w:rsid w:val="00E16399"/>
    <w:rsid w:val="00E163C2"/>
    <w:rsid w:val="00E16DD9"/>
    <w:rsid w:val="00E17BFA"/>
    <w:rsid w:val="00E21504"/>
    <w:rsid w:val="00E21736"/>
    <w:rsid w:val="00E22202"/>
    <w:rsid w:val="00E22A50"/>
    <w:rsid w:val="00E22A58"/>
    <w:rsid w:val="00E22C24"/>
    <w:rsid w:val="00E22DD2"/>
    <w:rsid w:val="00E2344F"/>
    <w:rsid w:val="00E2420E"/>
    <w:rsid w:val="00E24311"/>
    <w:rsid w:val="00E24493"/>
    <w:rsid w:val="00E25247"/>
    <w:rsid w:val="00E254CD"/>
    <w:rsid w:val="00E2561C"/>
    <w:rsid w:val="00E263A8"/>
    <w:rsid w:val="00E26538"/>
    <w:rsid w:val="00E266F6"/>
    <w:rsid w:val="00E2704E"/>
    <w:rsid w:val="00E271E0"/>
    <w:rsid w:val="00E27D8E"/>
    <w:rsid w:val="00E300E3"/>
    <w:rsid w:val="00E30173"/>
    <w:rsid w:val="00E30AA8"/>
    <w:rsid w:val="00E3157B"/>
    <w:rsid w:val="00E31C76"/>
    <w:rsid w:val="00E3202C"/>
    <w:rsid w:val="00E328EF"/>
    <w:rsid w:val="00E32A4D"/>
    <w:rsid w:val="00E33187"/>
    <w:rsid w:val="00E332AB"/>
    <w:rsid w:val="00E33DE5"/>
    <w:rsid w:val="00E33EF0"/>
    <w:rsid w:val="00E34510"/>
    <w:rsid w:val="00E34E0B"/>
    <w:rsid w:val="00E35411"/>
    <w:rsid w:val="00E35698"/>
    <w:rsid w:val="00E359C6"/>
    <w:rsid w:val="00E35E11"/>
    <w:rsid w:val="00E3614D"/>
    <w:rsid w:val="00E36264"/>
    <w:rsid w:val="00E36BA4"/>
    <w:rsid w:val="00E36C42"/>
    <w:rsid w:val="00E403B3"/>
    <w:rsid w:val="00E41106"/>
    <w:rsid w:val="00E4115E"/>
    <w:rsid w:val="00E4196A"/>
    <w:rsid w:val="00E4240F"/>
    <w:rsid w:val="00E42980"/>
    <w:rsid w:val="00E42B94"/>
    <w:rsid w:val="00E42CDE"/>
    <w:rsid w:val="00E43063"/>
    <w:rsid w:val="00E4405F"/>
    <w:rsid w:val="00E443DA"/>
    <w:rsid w:val="00E44955"/>
    <w:rsid w:val="00E454B7"/>
    <w:rsid w:val="00E45A78"/>
    <w:rsid w:val="00E45C12"/>
    <w:rsid w:val="00E46986"/>
    <w:rsid w:val="00E4708B"/>
    <w:rsid w:val="00E4714D"/>
    <w:rsid w:val="00E478E9"/>
    <w:rsid w:val="00E47D54"/>
    <w:rsid w:val="00E5076A"/>
    <w:rsid w:val="00E50A80"/>
    <w:rsid w:val="00E510A2"/>
    <w:rsid w:val="00E511C7"/>
    <w:rsid w:val="00E5145E"/>
    <w:rsid w:val="00E516EF"/>
    <w:rsid w:val="00E51BF8"/>
    <w:rsid w:val="00E522A9"/>
    <w:rsid w:val="00E52790"/>
    <w:rsid w:val="00E5305E"/>
    <w:rsid w:val="00E5306D"/>
    <w:rsid w:val="00E533BC"/>
    <w:rsid w:val="00E5342A"/>
    <w:rsid w:val="00E5398F"/>
    <w:rsid w:val="00E53CC5"/>
    <w:rsid w:val="00E54487"/>
    <w:rsid w:val="00E54649"/>
    <w:rsid w:val="00E54F26"/>
    <w:rsid w:val="00E55966"/>
    <w:rsid w:val="00E55D48"/>
    <w:rsid w:val="00E560CE"/>
    <w:rsid w:val="00E56BD6"/>
    <w:rsid w:val="00E573F3"/>
    <w:rsid w:val="00E57EBE"/>
    <w:rsid w:val="00E600C0"/>
    <w:rsid w:val="00E606C9"/>
    <w:rsid w:val="00E60A48"/>
    <w:rsid w:val="00E60D50"/>
    <w:rsid w:val="00E61200"/>
    <w:rsid w:val="00E61380"/>
    <w:rsid w:val="00E61887"/>
    <w:rsid w:val="00E61F3B"/>
    <w:rsid w:val="00E62244"/>
    <w:rsid w:val="00E623CA"/>
    <w:rsid w:val="00E6348B"/>
    <w:rsid w:val="00E63559"/>
    <w:rsid w:val="00E63B71"/>
    <w:rsid w:val="00E63D3A"/>
    <w:rsid w:val="00E63E65"/>
    <w:rsid w:val="00E6455D"/>
    <w:rsid w:val="00E65037"/>
    <w:rsid w:val="00E651FD"/>
    <w:rsid w:val="00E654DF"/>
    <w:rsid w:val="00E65694"/>
    <w:rsid w:val="00E65922"/>
    <w:rsid w:val="00E664D9"/>
    <w:rsid w:val="00E66B9F"/>
    <w:rsid w:val="00E67596"/>
    <w:rsid w:val="00E67B8B"/>
    <w:rsid w:val="00E67D5C"/>
    <w:rsid w:val="00E67E7D"/>
    <w:rsid w:val="00E70021"/>
    <w:rsid w:val="00E700CB"/>
    <w:rsid w:val="00E7030A"/>
    <w:rsid w:val="00E704A5"/>
    <w:rsid w:val="00E706E7"/>
    <w:rsid w:val="00E709C6"/>
    <w:rsid w:val="00E70E8F"/>
    <w:rsid w:val="00E71238"/>
    <w:rsid w:val="00E71C88"/>
    <w:rsid w:val="00E720A9"/>
    <w:rsid w:val="00E729EE"/>
    <w:rsid w:val="00E73273"/>
    <w:rsid w:val="00E73B31"/>
    <w:rsid w:val="00E73BED"/>
    <w:rsid w:val="00E73CC2"/>
    <w:rsid w:val="00E742A3"/>
    <w:rsid w:val="00E7438C"/>
    <w:rsid w:val="00E74510"/>
    <w:rsid w:val="00E74595"/>
    <w:rsid w:val="00E749C7"/>
    <w:rsid w:val="00E7554C"/>
    <w:rsid w:val="00E75768"/>
    <w:rsid w:val="00E75839"/>
    <w:rsid w:val="00E75B30"/>
    <w:rsid w:val="00E76220"/>
    <w:rsid w:val="00E76627"/>
    <w:rsid w:val="00E76FA5"/>
    <w:rsid w:val="00E7705B"/>
    <w:rsid w:val="00E80041"/>
    <w:rsid w:val="00E8079C"/>
    <w:rsid w:val="00E8094C"/>
    <w:rsid w:val="00E812D8"/>
    <w:rsid w:val="00E8188F"/>
    <w:rsid w:val="00E8190C"/>
    <w:rsid w:val="00E81B2A"/>
    <w:rsid w:val="00E81B64"/>
    <w:rsid w:val="00E81E6B"/>
    <w:rsid w:val="00E81F0C"/>
    <w:rsid w:val="00E83750"/>
    <w:rsid w:val="00E841A9"/>
    <w:rsid w:val="00E8429A"/>
    <w:rsid w:val="00E842D3"/>
    <w:rsid w:val="00E843BE"/>
    <w:rsid w:val="00E84FC5"/>
    <w:rsid w:val="00E8577B"/>
    <w:rsid w:val="00E858A1"/>
    <w:rsid w:val="00E8597C"/>
    <w:rsid w:val="00E85C36"/>
    <w:rsid w:val="00E86300"/>
    <w:rsid w:val="00E86405"/>
    <w:rsid w:val="00E867B0"/>
    <w:rsid w:val="00E86DBE"/>
    <w:rsid w:val="00E8744A"/>
    <w:rsid w:val="00E8750D"/>
    <w:rsid w:val="00E87513"/>
    <w:rsid w:val="00E87D3F"/>
    <w:rsid w:val="00E90790"/>
    <w:rsid w:val="00E90B3B"/>
    <w:rsid w:val="00E90D0C"/>
    <w:rsid w:val="00E922AB"/>
    <w:rsid w:val="00E9287B"/>
    <w:rsid w:val="00E93078"/>
    <w:rsid w:val="00E93453"/>
    <w:rsid w:val="00E940B0"/>
    <w:rsid w:val="00E940BB"/>
    <w:rsid w:val="00E94A47"/>
    <w:rsid w:val="00E94AB8"/>
    <w:rsid w:val="00E94D6A"/>
    <w:rsid w:val="00E9561B"/>
    <w:rsid w:val="00E95930"/>
    <w:rsid w:val="00E959AF"/>
    <w:rsid w:val="00E9603B"/>
    <w:rsid w:val="00E96634"/>
    <w:rsid w:val="00E97D33"/>
    <w:rsid w:val="00EA0226"/>
    <w:rsid w:val="00EA0420"/>
    <w:rsid w:val="00EA0E23"/>
    <w:rsid w:val="00EA14F2"/>
    <w:rsid w:val="00EA1B16"/>
    <w:rsid w:val="00EA1E6B"/>
    <w:rsid w:val="00EA1E6F"/>
    <w:rsid w:val="00EA1FCA"/>
    <w:rsid w:val="00EA2188"/>
    <w:rsid w:val="00EA22E6"/>
    <w:rsid w:val="00EA2465"/>
    <w:rsid w:val="00EA33DA"/>
    <w:rsid w:val="00EA35DA"/>
    <w:rsid w:val="00EA3F3C"/>
    <w:rsid w:val="00EA3F52"/>
    <w:rsid w:val="00EA4D1F"/>
    <w:rsid w:val="00EA5096"/>
    <w:rsid w:val="00EA532F"/>
    <w:rsid w:val="00EA566D"/>
    <w:rsid w:val="00EA6F12"/>
    <w:rsid w:val="00EA6FC2"/>
    <w:rsid w:val="00EA7606"/>
    <w:rsid w:val="00EA7CD5"/>
    <w:rsid w:val="00EB02DF"/>
    <w:rsid w:val="00EB0350"/>
    <w:rsid w:val="00EB1143"/>
    <w:rsid w:val="00EB12B6"/>
    <w:rsid w:val="00EB1A87"/>
    <w:rsid w:val="00EB1D48"/>
    <w:rsid w:val="00EB2433"/>
    <w:rsid w:val="00EB2D51"/>
    <w:rsid w:val="00EB326D"/>
    <w:rsid w:val="00EB46AF"/>
    <w:rsid w:val="00EB61F6"/>
    <w:rsid w:val="00EB623E"/>
    <w:rsid w:val="00EB6706"/>
    <w:rsid w:val="00EB6979"/>
    <w:rsid w:val="00EB69F4"/>
    <w:rsid w:val="00EB6C7C"/>
    <w:rsid w:val="00EB7348"/>
    <w:rsid w:val="00EB79D5"/>
    <w:rsid w:val="00EB7E06"/>
    <w:rsid w:val="00EC03A5"/>
    <w:rsid w:val="00EC168D"/>
    <w:rsid w:val="00EC1EB1"/>
    <w:rsid w:val="00EC2096"/>
    <w:rsid w:val="00EC24FB"/>
    <w:rsid w:val="00EC2AA5"/>
    <w:rsid w:val="00EC2B43"/>
    <w:rsid w:val="00EC2C04"/>
    <w:rsid w:val="00EC2E0A"/>
    <w:rsid w:val="00EC3ED5"/>
    <w:rsid w:val="00EC55C3"/>
    <w:rsid w:val="00EC56F7"/>
    <w:rsid w:val="00EC6125"/>
    <w:rsid w:val="00EC65D9"/>
    <w:rsid w:val="00EC6D39"/>
    <w:rsid w:val="00EC6D79"/>
    <w:rsid w:val="00EC7579"/>
    <w:rsid w:val="00EC7985"/>
    <w:rsid w:val="00EC7C02"/>
    <w:rsid w:val="00EC7C9D"/>
    <w:rsid w:val="00ED0E3C"/>
    <w:rsid w:val="00ED137B"/>
    <w:rsid w:val="00ED1441"/>
    <w:rsid w:val="00ED14BA"/>
    <w:rsid w:val="00ED204B"/>
    <w:rsid w:val="00ED207A"/>
    <w:rsid w:val="00ED255A"/>
    <w:rsid w:val="00ED259D"/>
    <w:rsid w:val="00ED3090"/>
    <w:rsid w:val="00ED30C3"/>
    <w:rsid w:val="00ED35F8"/>
    <w:rsid w:val="00ED3A86"/>
    <w:rsid w:val="00ED4460"/>
    <w:rsid w:val="00ED4736"/>
    <w:rsid w:val="00ED477F"/>
    <w:rsid w:val="00ED5211"/>
    <w:rsid w:val="00ED547D"/>
    <w:rsid w:val="00ED5911"/>
    <w:rsid w:val="00ED5944"/>
    <w:rsid w:val="00ED5B1F"/>
    <w:rsid w:val="00ED5B9F"/>
    <w:rsid w:val="00ED5D15"/>
    <w:rsid w:val="00ED60FD"/>
    <w:rsid w:val="00ED60FF"/>
    <w:rsid w:val="00ED6444"/>
    <w:rsid w:val="00ED6785"/>
    <w:rsid w:val="00ED6D53"/>
    <w:rsid w:val="00ED6E5D"/>
    <w:rsid w:val="00ED6EB3"/>
    <w:rsid w:val="00ED6EBD"/>
    <w:rsid w:val="00ED7014"/>
    <w:rsid w:val="00ED7584"/>
    <w:rsid w:val="00ED78DA"/>
    <w:rsid w:val="00ED7ADF"/>
    <w:rsid w:val="00ED7E8D"/>
    <w:rsid w:val="00ED7FE6"/>
    <w:rsid w:val="00EE0F86"/>
    <w:rsid w:val="00EE13B0"/>
    <w:rsid w:val="00EE1626"/>
    <w:rsid w:val="00EE1EDA"/>
    <w:rsid w:val="00EE28FD"/>
    <w:rsid w:val="00EE2ADB"/>
    <w:rsid w:val="00EE31CE"/>
    <w:rsid w:val="00EE3775"/>
    <w:rsid w:val="00EE4888"/>
    <w:rsid w:val="00EE4A9C"/>
    <w:rsid w:val="00EE50E4"/>
    <w:rsid w:val="00EE5C4C"/>
    <w:rsid w:val="00EE5CAF"/>
    <w:rsid w:val="00EE5FCE"/>
    <w:rsid w:val="00EE6621"/>
    <w:rsid w:val="00EE6BD9"/>
    <w:rsid w:val="00EE6BE6"/>
    <w:rsid w:val="00EE71B9"/>
    <w:rsid w:val="00EE7BE4"/>
    <w:rsid w:val="00EE7D65"/>
    <w:rsid w:val="00EF0035"/>
    <w:rsid w:val="00EF032B"/>
    <w:rsid w:val="00EF16C5"/>
    <w:rsid w:val="00EF1A57"/>
    <w:rsid w:val="00EF265D"/>
    <w:rsid w:val="00EF2E6A"/>
    <w:rsid w:val="00EF30EE"/>
    <w:rsid w:val="00EF337B"/>
    <w:rsid w:val="00EF3BD8"/>
    <w:rsid w:val="00EF3C26"/>
    <w:rsid w:val="00EF3DE5"/>
    <w:rsid w:val="00EF3F46"/>
    <w:rsid w:val="00EF4F35"/>
    <w:rsid w:val="00EF5197"/>
    <w:rsid w:val="00EF5617"/>
    <w:rsid w:val="00EF5A84"/>
    <w:rsid w:val="00EF5E24"/>
    <w:rsid w:val="00EF6B66"/>
    <w:rsid w:val="00EF7F72"/>
    <w:rsid w:val="00F00228"/>
    <w:rsid w:val="00F00AA6"/>
    <w:rsid w:val="00F01410"/>
    <w:rsid w:val="00F01E69"/>
    <w:rsid w:val="00F01F53"/>
    <w:rsid w:val="00F02086"/>
    <w:rsid w:val="00F02FAC"/>
    <w:rsid w:val="00F03449"/>
    <w:rsid w:val="00F038CB"/>
    <w:rsid w:val="00F04218"/>
    <w:rsid w:val="00F044A1"/>
    <w:rsid w:val="00F046A5"/>
    <w:rsid w:val="00F055EE"/>
    <w:rsid w:val="00F05ACD"/>
    <w:rsid w:val="00F063C8"/>
    <w:rsid w:val="00F06C19"/>
    <w:rsid w:val="00F070F7"/>
    <w:rsid w:val="00F074EE"/>
    <w:rsid w:val="00F07AD3"/>
    <w:rsid w:val="00F07CF4"/>
    <w:rsid w:val="00F105FF"/>
    <w:rsid w:val="00F10D50"/>
    <w:rsid w:val="00F11C63"/>
    <w:rsid w:val="00F1219D"/>
    <w:rsid w:val="00F12209"/>
    <w:rsid w:val="00F123CE"/>
    <w:rsid w:val="00F12760"/>
    <w:rsid w:val="00F135A7"/>
    <w:rsid w:val="00F13716"/>
    <w:rsid w:val="00F13DE1"/>
    <w:rsid w:val="00F13FD4"/>
    <w:rsid w:val="00F143F4"/>
    <w:rsid w:val="00F150CD"/>
    <w:rsid w:val="00F15292"/>
    <w:rsid w:val="00F15B11"/>
    <w:rsid w:val="00F15FCF"/>
    <w:rsid w:val="00F164D9"/>
    <w:rsid w:val="00F168D2"/>
    <w:rsid w:val="00F16A00"/>
    <w:rsid w:val="00F16CB2"/>
    <w:rsid w:val="00F1766B"/>
    <w:rsid w:val="00F20EE6"/>
    <w:rsid w:val="00F2125E"/>
    <w:rsid w:val="00F2173B"/>
    <w:rsid w:val="00F224C8"/>
    <w:rsid w:val="00F22E75"/>
    <w:rsid w:val="00F230D7"/>
    <w:rsid w:val="00F23491"/>
    <w:rsid w:val="00F235C5"/>
    <w:rsid w:val="00F23DE9"/>
    <w:rsid w:val="00F23E4F"/>
    <w:rsid w:val="00F24395"/>
    <w:rsid w:val="00F2447A"/>
    <w:rsid w:val="00F2450F"/>
    <w:rsid w:val="00F247EF"/>
    <w:rsid w:val="00F24828"/>
    <w:rsid w:val="00F2594C"/>
    <w:rsid w:val="00F268F8"/>
    <w:rsid w:val="00F26CA5"/>
    <w:rsid w:val="00F27652"/>
    <w:rsid w:val="00F2788A"/>
    <w:rsid w:val="00F27E3F"/>
    <w:rsid w:val="00F27E9C"/>
    <w:rsid w:val="00F300CB"/>
    <w:rsid w:val="00F303B3"/>
    <w:rsid w:val="00F30559"/>
    <w:rsid w:val="00F305AB"/>
    <w:rsid w:val="00F30B32"/>
    <w:rsid w:val="00F311CB"/>
    <w:rsid w:val="00F3136A"/>
    <w:rsid w:val="00F313E4"/>
    <w:rsid w:val="00F314C4"/>
    <w:rsid w:val="00F31790"/>
    <w:rsid w:val="00F320F8"/>
    <w:rsid w:val="00F32DC1"/>
    <w:rsid w:val="00F33D04"/>
    <w:rsid w:val="00F33D3E"/>
    <w:rsid w:val="00F34335"/>
    <w:rsid w:val="00F34482"/>
    <w:rsid w:val="00F344D5"/>
    <w:rsid w:val="00F34D87"/>
    <w:rsid w:val="00F35832"/>
    <w:rsid w:val="00F35840"/>
    <w:rsid w:val="00F35E79"/>
    <w:rsid w:val="00F36C0F"/>
    <w:rsid w:val="00F36D01"/>
    <w:rsid w:val="00F40219"/>
    <w:rsid w:val="00F40248"/>
    <w:rsid w:val="00F40ECE"/>
    <w:rsid w:val="00F41DB3"/>
    <w:rsid w:val="00F424CC"/>
    <w:rsid w:val="00F4262D"/>
    <w:rsid w:val="00F427A6"/>
    <w:rsid w:val="00F42807"/>
    <w:rsid w:val="00F42A1C"/>
    <w:rsid w:val="00F43578"/>
    <w:rsid w:val="00F43CA4"/>
    <w:rsid w:val="00F43E3A"/>
    <w:rsid w:val="00F442F8"/>
    <w:rsid w:val="00F447C6"/>
    <w:rsid w:val="00F44B59"/>
    <w:rsid w:val="00F45498"/>
    <w:rsid w:val="00F454E0"/>
    <w:rsid w:val="00F459A4"/>
    <w:rsid w:val="00F45D49"/>
    <w:rsid w:val="00F479C2"/>
    <w:rsid w:val="00F47FB3"/>
    <w:rsid w:val="00F50BDC"/>
    <w:rsid w:val="00F50CB8"/>
    <w:rsid w:val="00F51246"/>
    <w:rsid w:val="00F5161A"/>
    <w:rsid w:val="00F516D2"/>
    <w:rsid w:val="00F52058"/>
    <w:rsid w:val="00F52554"/>
    <w:rsid w:val="00F52646"/>
    <w:rsid w:val="00F536DA"/>
    <w:rsid w:val="00F5372E"/>
    <w:rsid w:val="00F537FD"/>
    <w:rsid w:val="00F53C1E"/>
    <w:rsid w:val="00F545BB"/>
    <w:rsid w:val="00F54AA0"/>
    <w:rsid w:val="00F54BBA"/>
    <w:rsid w:val="00F54D86"/>
    <w:rsid w:val="00F54D9D"/>
    <w:rsid w:val="00F55912"/>
    <w:rsid w:val="00F567AA"/>
    <w:rsid w:val="00F56DA8"/>
    <w:rsid w:val="00F57020"/>
    <w:rsid w:val="00F57392"/>
    <w:rsid w:val="00F57681"/>
    <w:rsid w:val="00F57F32"/>
    <w:rsid w:val="00F57F3A"/>
    <w:rsid w:val="00F60639"/>
    <w:rsid w:val="00F60E3E"/>
    <w:rsid w:val="00F61192"/>
    <w:rsid w:val="00F62058"/>
    <w:rsid w:val="00F6230A"/>
    <w:rsid w:val="00F62776"/>
    <w:rsid w:val="00F62ED5"/>
    <w:rsid w:val="00F630FE"/>
    <w:rsid w:val="00F63143"/>
    <w:rsid w:val="00F63CBF"/>
    <w:rsid w:val="00F63DB0"/>
    <w:rsid w:val="00F65879"/>
    <w:rsid w:val="00F65F54"/>
    <w:rsid w:val="00F66A7D"/>
    <w:rsid w:val="00F6756A"/>
    <w:rsid w:val="00F67A5E"/>
    <w:rsid w:val="00F703B2"/>
    <w:rsid w:val="00F7172D"/>
    <w:rsid w:val="00F71973"/>
    <w:rsid w:val="00F72267"/>
    <w:rsid w:val="00F723D3"/>
    <w:rsid w:val="00F725F8"/>
    <w:rsid w:val="00F72702"/>
    <w:rsid w:val="00F7386D"/>
    <w:rsid w:val="00F738A4"/>
    <w:rsid w:val="00F7398A"/>
    <w:rsid w:val="00F73E7B"/>
    <w:rsid w:val="00F73FA4"/>
    <w:rsid w:val="00F742F4"/>
    <w:rsid w:val="00F7434B"/>
    <w:rsid w:val="00F74395"/>
    <w:rsid w:val="00F74D33"/>
    <w:rsid w:val="00F74DEF"/>
    <w:rsid w:val="00F75D62"/>
    <w:rsid w:val="00F76591"/>
    <w:rsid w:val="00F76B97"/>
    <w:rsid w:val="00F775CC"/>
    <w:rsid w:val="00F77704"/>
    <w:rsid w:val="00F77F69"/>
    <w:rsid w:val="00F811B7"/>
    <w:rsid w:val="00F81437"/>
    <w:rsid w:val="00F814A7"/>
    <w:rsid w:val="00F81698"/>
    <w:rsid w:val="00F81B60"/>
    <w:rsid w:val="00F81DB2"/>
    <w:rsid w:val="00F82B38"/>
    <w:rsid w:val="00F830A2"/>
    <w:rsid w:val="00F835E9"/>
    <w:rsid w:val="00F83EB7"/>
    <w:rsid w:val="00F8493C"/>
    <w:rsid w:val="00F849F1"/>
    <w:rsid w:val="00F84BA2"/>
    <w:rsid w:val="00F85B76"/>
    <w:rsid w:val="00F8622C"/>
    <w:rsid w:val="00F86B53"/>
    <w:rsid w:val="00F86F58"/>
    <w:rsid w:val="00F87A29"/>
    <w:rsid w:val="00F90833"/>
    <w:rsid w:val="00F90B95"/>
    <w:rsid w:val="00F90D27"/>
    <w:rsid w:val="00F91065"/>
    <w:rsid w:val="00F9153B"/>
    <w:rsid w:val="00F91CA0"/>
    <w:rsid w:val="00F92CE1"/>
    <w:rsid w:val="00F92D90"/>
    <w:rsid w:val="00F92E32"/>
    <w:rsid w:val="00F933DE"/>
    <w:rsid w:val="00F93CCE"/>
    <w:rsid w:val="00F942ED"/>
    <w:rsid w:val="00F943CC"/>
    <w:rsid w:val="00F9460B"/>
    <w:rsid w:val="00F94D3A"/>
    <w:rsid w:val="00F95563"/>
    <w:rsid w:val="00F955C8"/>
    <w:rsid w:val="00F957B6"/>
    <w:rsid w:val="00F95A6C"/>
    <w:rsid w:val="00F95ACA"/>
    <w:rsid w:val="00F95C8D"/>
    <w:rsid w:val="00F95DC6"/>
    <w:rsid w:val="00F960DF"/>
    <w:rsid w:val="00F96356"/>
    <w:rsid w:val="00F97039"/>
    <w:rsid w:val="00F97054"/>
    <w:rsid w:val="00F97056"/>
    <w:rsid w:val="00F970EF"/>
    <w:rsid w:val="00F97250"/>
    <w:rsid w:val="00F97795"/>
    <w:rsid w:val="00F97A09"/>
    <w:rsid w:val="00F97A8A"/>
    <w:rsid w:val="00F97FD8"/>
    <w:rsid w:val="00FA013B"/>
    <w:rsid w:val="00FA0374"/>
    <w:rsid w:val="00FA0454"/>
    <w:rsid w:val="00FA0461"/>
    <w:rsid w:val="00FA0A89"/>
    <w:rsid w:val="00FA0B37"/>
    <w:rsid w:val="00FA14D6"/>
    <w:rsid w:val="00FA21E4"/>
    <w:rsid w:val="00FA293B"/>
    <w:rsid w:val="00FA2C55"/>
    <w:rsid w:val="00FA4646"/>
    <w:rsid w:val="00FA47B1"/>
    <w:rsid w:val="00FA55CE"/>
    <w:rsid w:val="00FA5CEF"/>
    <w:rsid w:val="00FA651A"/>
    <w:rsid w:val="00FA6963"/>
    <w:rsid w:val="00FA6A88"/>
    <w:rsid w:val="00FA6FF0"/>
    <w:rsid w:val="00FA7029"/>
    <w:rsid w:val="00FA798D"/>
    <w:rsid w:val="00FB0089"/>
    <w:rsid w:val="00FB06FE"/>
    <w:rsid w:val="00FB0952"/>
    <w:rsid w:val="00FB0CCA"/>
    <w:rsid w:val="00FB13E3"/>
    <w:rsid w:val="00FB148E"/>
    <w:rsid w:val="00FB1BFB"/>
    <w:rsid w:val="00FB246A"/>
    <w:rsid w:val="00FB2858"/>
    <w:rsid w:val="00FB2A81"/>
    <w:rsid w:val="00FB2DF7"/>
    <w:rsid w:val="00FB3370"/>
    <w:rsid w:val="00FB440F"/>
    <w:rsid w:val="00FB44FC"/>
    <w:rsid w:val="00FB46EC"/>
    <w:rsid w:val="00FB4953"/>
    <w:rsid w:val="00FB51C6"/>
    <w:rsid w:val="00FB57C6"/>
    <w:rsid w:val="00FB5ECB"/>
    <w:rsid w:val="00FB6853"/>
    <w:rsid w:val="00FB6B1A"/>
    <w:rsid w:val="00FB70DE"/>
    <w:rsid w:val="00FB7300"/>
    <w:rsid w:val="00FB7922"/>
    <w:rsid w:val="00FB79E9"/>
    <w:rsid w:val="00FB7B91"/>
    <w:rsid w:val="00FC0801"/>
    <w:rsid w:val="00FC104F"/>
    <w:rsid w:val="00FC1679"/>
    <w:rsid w:val="00FC168B"/>
    <w:rsid w:val="00FC1A64"/>
    <w:rsid w:val="00FC1D90"/>
    <w:rsid w:val="00FC1EC3"/>
    <w:rsid w:val="00FC220B"/>
    <w:rsid w:val="00FC2250"/>
    <w:rsid w:val="00FC2529"/>
    <w:rsid w:val="00FC27BA"/>
    <w:rsid w:val="00FC400A"/>
    <w:rsid w:val="00FC40E7"/>
    <w:rsid w:val="00FC4BEB"/>
    <w:rsid w:val="00FC4D13"/>
    <w:rsid w:val="00FC5713"/>
    <w:rsid w:val="00FC5BBC"/>
    <w:rsid w:val="00FC649F"/>
    <w:rsid w:val="00FC68E1"/>
    <w:rsid w:val="00FC6D4A"/>
    <w:rsid w:val="00FC7031"/>
    <w:rsid w:val="00FC784E"/>
    <w:rsid w:val="00FC7CB9"/>
    <w:rsid w:val="00FC7E63"/>
    <w:rsid w:val="00FD02D2"/>
    <w:rsid w:val="00FD0B48"/>
    <w:rsid w:val="00FD1387"/>
    <w:rsid w:val="00FD16C5"/>
    <w:rsid w:val="00FD16CC"/>
    <w:rsid w:val="00FD1C57"/>
    <w:rsid w:val="00FD28D5"/>
    <w:rsid w:val="00FD3181"/>
    <w:rsid w:val="00FD3B58"/>
    <w:rsid w:val="00FD40D6"/>
    <w:rsid w:val="00FD47C6"/>
    <w:rsid w:val="00FD483F"/>
    <w:rsid w:val="00FD4860"/>
    <w:rsid w:val="00FD4DCF"/>
    <w:rsid w:val="00FD5EE4"/>
    <w:rsid w:val="00FD5EEF"/>
    <w:rsid w:val="00FD66F3"/>
    <w:rsid w:val="00FD71FC"/>
    <w:rsid w:val="00FD763E"/>
    <w:rsid w:val="00FD775B"/>
    <w:rsid w:val="00FE03D2"/>
    <w:rsid w:val="00FE07DB"/>
    <w:rsid w:val="00FE07E1"/>
    <w:rsid w:val="00FE0CD8"/>
    <w:rsid w:val="00FE0E50"/>
    <w:rsid w:val="00FE1752"/>
    <w:rsid w:val="00FE17C6"/>
    <w:rsid w:val="00FE22AC"/>
    <w:rsid w:val="00FE23C5"/>
    <w:rsid w:val="00FE2411"/>
    <w:rsid w:val="00FE25DC"/>
    <w:rsid w:val="00FE2668"/>
    <w:rsid w:val="00FE26D4"/>
    <w:rsid w:val="00FE2C48"/>
    <w:rsid w:val="00FE2E6A"/>
    <w:rsid w:val="00FE2F39"/>
    <w:rsid w:val="00FE30B8"/>
    <w:rsid w:val="00FE336F"/>
    <w:rsid w:val="00FE363A"/>
    <w:rsid w:val="00FE39DC"/>
    <w:rsid w:val="00FE3B0F"/>
    <w:rsid w:val="00FE47CC"/>
    <w:rsid w:val="00FE5002"/>
    <w:rsid w:val="00FE5187"/>
    <w:rsid w:val="00FE526C"/>
    <w:rsid w:val="00FE55A3"/>
    <w:rsid w:val="00FE57CF"/>
    <w:rsid w:val="00FE71F7"/>
    <w:rsid w:val="00FE7627"/>
    <w:rsid w:val="00FE7C92"/>
    <w:rsid w:val="00FF00C3"/>
    <w:rsid w:val="00FF03AA"/>
    <w:rsid w:val="00FF0EA1"/>
    <w:rsid w:val="00FF1903"/>
    <w:rsid w:val="00FF2257"/>
    <w:rsid w:val="00FF2A45"/>
    <w:rsid w:val="00FF2BAD"/>
    <w:rsid w:val="00FF2D0B"/>
    <w:rsid w:val="00FF36F0"/>
    <w:rsid w:val="00FF3A92"/>
    <w:rsid w:val="00FF424A"/>
    <w:rsid w:val="00FF492D"/>
    <w:rsid w:val="00FF4CB0"/>
    <w:rsid w:val="00FF5359"/>
    <w:rsid w:val="00FF5577"/>
    <w:rsid w:val="00FF55A7"/>
    <w:rsid w:val="00FF5794"/>
    <w:rsid w:val="00FF5D05"/>
    <w:rsid w:val="00FF606A"/>
    <w:rsid w:val="00FF610D"/>
    <w:rsid w:val="00FF69DE"/>
    <w:rsid w:val="00FF6BF5"/>
    <w:rsid w:val="00FF73BC"/>
    <w:rsid w:val="00FF7577"/>
    <w:rsid w:val="00FF774C"/>
    <w:rsid w:val="00FF7817"/>
    <w:rsid w:val="00FF7F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6D7484"/>
  <w15:docId w15:val="{9B6D39EB-2CDB-47B9-907A-53F40CDE8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387"/>
  </w:style>
  <w:style w:type="paragraph" w:styleId="Heading1">
    <w:name w:val="heading 1"/>
    <w:basedOn w:val="Normal"/>
    <w:link w:val="Heading1Char"/>
    <w:qFormat/>
    <w:rsid w:val="00DD14F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nhideWhenUsed/>
    <w:qFormat/>
    <w:rsid w:val="00F230D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EA1FCA"/>
    <w:pPr>
      <w:tabs>
        <w:tab w:val="num" w:pos="540"/>
      </w:tabs>
      <w:spacing w:after="0" w:line="240" w:lineRule="exact"/>
      <w:ind w:firstLine="180"/>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rsid w:val="00EA1FCA"/>
    <w:pPr>
      <w:tabs>
        <w:tab w:val="num" w:pos="720"/>
      </w:tabs>
      <w:spacing w:before="40" w:after="40" w:line="240" w:lineRule="auto"/>
      <w:ind w:firstLine="360"/>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16E1F"/>
    <w:pPr>
      <w:spacing w:after="0" w:line="240" w:lineRule="auto"/>
    </w:pPr>
    <w:rPr>
      <w:sz w:val="20"/>
      <w:szCs w:val="20"/>
    </w:rPr>
  </w:style>
  <w:style w:type="character" w:customStyle="1" w:styleId="FootnoteTextChar">
    <w:name w:val="Footnote Text Char"/>
    <w:basedOn w:val="DefaultParagraphFont"/>
    <w:link w:val="FootnoteText"/>
    <w:uiPriority w:val="99"/>
    <w:rsid w:val="00B16E1F"/>
    <w:rPr>
      <w:sz w:val="20"/>
      <w:szCs w:val="20"/>
    </w:rPr>
  </w:style>
  <w:style w:type="character" w:styleId="FootnoteReference">
    <w:name w:val="footnote reference"/>
    <w:basedOn w:val="DefaultParagraphFont"/>
    <w:uiPriority w:val="99"/>
    <w:unhideWhenUsed/>
    <w:rsid w:val="00B16E1F"/>
    <w:rPr>
      <w:vertAlign w:val="superscript"/>
    </w:rPr>
  </w:style>
  <w:style w:type="character" w:customStyle="1" w:styleId="Heading1Char">
    <w:name w:val="Heading 1 Char"/>
    <w:basedOn w:val="DefaultParagraphFont"/>
    <w:link w:val="Heading1"/>
    <w:uiPriority w:val="9"/>
    <w:rsid w:val="00DD14F0"/>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DD14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14F0"/>
    <w:rPr>
      <w:rFonts w:ascii="Tahoma" w:hAnsi="Tahoma" w:cs="Tahoma"/>
      <w:sz w:val="16"/>
      <w:szCs w:val="16"/>
    </w:rPr>
  </w:style>
  <w:style w:type="paragraph" w:styleId="ListParagraph">
    <w:name w:val="List Paragraph"/>
    <w:basedOn w:val="Normal"/>
    <w:uiPriority w:val="34"/>
    <w:qFormat/>
    <w:rsid w:val="00DD14F0"/>
    <w:pPr>
      <w:ind w:left="720"/>
      <w:contextualSpacing/>
    </w:pPr>
  </w:style>
  <w:style w:type="paragraph" w:styleId="Header">
    <w:name w:val="header"/>
    <w:basedOn w:val="Normal"/>
    <w:link w:val="HeaderChar"/>
    <w:uiPriority w:val="99"/>
    <w:unhideWhenUsed/>
    <w:rsid w:val="00DD14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14F0"/>
  </w:style>
  <w:style w:type="paragraph" w:styleId="Footer">
    <w:name w:val="footer"/>
    <w:basedOn w:val="Normal"/>
    <w:link w:val="FooterChar"/>
    <w:uiPriority w:val="99"/>
    <w:unhideWhenUsed/>
    <w:rsid w:val="00DD14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14F0"/>
  </w:style>
  <w:style w:type="character" w:styleId="Hyperlink">
    <w:name w:val="Hyperlink"/>
    <w:basedOn w:val="DefaultParagraphFont"/>
    <w:uiPriority w:val="99"/>
    <w:unhideWhenUsed/>
    <w:rsid w:val="00DD14F0"/>
    <w:rPr>
      <w:color w:val="0000FF" w:themeColor="hyperlink"/>
      <w:u w:val="single"/>
    </w:rPr>
  </w:style>
  <w:style w:type="paragraph" w:styleId="NoSpacing">
    <w:name w:val="No Spacing"/>
    <w:link w:val="NoSpacingChar"/>
    <w:uiPriority w:val="1"/>
    <w:qFormat/>
    <w:rsid w:val="00DD14F0"/>
    <w:pPr>
      <w:spacing w:after="0" w:line="240" w:lineRule="auto"/>
    </w:pPr>
    <w:rPr>
      <w:rFonts w:asciiTheme="majorBidi" w:hAnsiTheme="majorBidi" w:cstheme="majorBidi"/>
      <w:sz w:val="24"/>
      <w:szCs w:val="24"/>
    </w:rPr>
  </w:style>
  <w:style w:type="paragraph" w:styleId="NormalWeb">
    <w:name w:val="Normal (Web)"/>
    <w:basedOn w:val="Normal"/>
    <w:uiPriority w:val="99"/>
    <w:unhideWhenUsed/>
    <w:rsid w:val="00DD14F0"/>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semiHidden/>
    <w:rsid w:val="00DD1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ourier New" w:hAnsi="Courier New" w:cs="Courier New"/>
      <w:sz w:val="20"/>
      <w:szCs w:val="20"/>
    </w:rPr>
  </w:style>
  <w:style w:type="character" w:customStyle="1" w:styleId="HTMLPreformattedChar">
    <w:name w:val="HTML Preformatted Char"/>
    <w:basedOn w:val="DefaultParagraphFont"/>
    <w:link w:val="HTMLPreformatted"/>
    <w:semiHidden/>
    <w:rsid w:val="00DD14F0"/>
    <w:rPr>
      <w:rFonts w:ascii="Courier New" w:eastAsia="Courier New" w:hAnsi="Courier New" w:cs="Courier New"/>
      <w:sz w:val="20"/>
      <w:szCs w:val="20"/>
    </w:rPr>
  </w:style>
  <w:style w:type="table" w:styleId="TableGrid">
    <w:name w:val="Table Grid"/>
    <w:basedOn w:val="TableNormal"/>
    <w:uiPriority w:val="59"/>
    <w:rsid w:val="00DD14F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DefaultParagraphFont"/>
    <w:rsid w:val="00DD14F0"/>
  </w:style>
  <w:style w:type="paragraph" w:customStyle="1" w:styleId="Default">
    <w:name w:val="Default"/>
    <w:rsid w:val="00DD14F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oSpacingChar">
    <w:name w:val="No Spacing Char"/>
    <w:basedOn w:val="DefaultParagraphFont"/>
    <w:link w:val="NoSpacing"/>
    <w:uiPriority w:val="1"/>
    <w:rsid w:val="00DD14F0"/>
    <w:rPr>
      <w:rFonts w:asciiTheme="majorBidi" w:hAnsiTheme="majorBidi" w:cstheme="majorBidi"/>
      <w:sz w:val="24"/>
      <w:szCs w:val="24"/>
    </w:rPr>
  </w:style>
  <w:style w:type="character" w:styleId="Strong">
    <w:name w:val="Strong"/>
    <w:basedOn w:val="DefaultParagraphFont"/>
    <w:uiPriority w:val="22"/>
    <w:qFormat/>
    <w:rsid w:val="00DD14F0"/>
    <w:rPr>
      <w:b/>
      <w:bCs/>
    </w:rPr>
  </w:style>
  <w:style w:type="character" w:styleId="Emphasis">
    <w:name w:val="Emphasis"/>
    <w:basedOn w:val="DefaultParagraphFont"/>
    <w:uiPriority w:val="20"/>
    <w:qFormat/>
    <w:rsid w:val="00DD14F0"/>
    <w:rPr>
      <w:i/>
      <w:iCs/>
    </w:rPr>
  </w:style>
  <w:style w:type="character" w:customStyle="1" w:styleId="a">
    <w:name w:val="a"/>
    <w:basedOn w:val="DefaultParagraphFont"/>
    <w:rsid w:val="00DD14F0"/>
  </w:style>
  <w:style w:type="character" w:customStyle="1" w:styleId="l6">
    <w:name w:val="l6"/>
    <w:basedOn w:val="DefaultParagraphFont"/>
    <w:rsid w:val="00DD14F0"/>
  </w:style>
  <w:style w:type="character" w:customStyle="1" w:styleId="l7">
    <w:name w:val="l7"/>
    <w:basedOn w:val="DefaultParagraphFont"/>
    <w:rsid w:val="00DD14F0"/>
  </w:style>
  <w:style w:type="character" w:customStyle="1" w:styleId="l9">
    <w:name w:val="l9"/>
    <w:basedOn w:val="DefaultParagraphFont"/>
    <w:rsid w:val="00DD14F0"/>
  </w:style>
  <w:style w:type="character" w:customStyle="1" w:styleId="l8">
    <w:name w:val="l8"/>
    <w:basedOn w:val="DefaultParagraphFont"/>
    <w:rsid w:val="00DD14F0"/>
  </w:style>
  <w:style w:type="paragraph" w:styleId="EndnoteText">
    <w:name w:val="endnote text"/>
    <w:basedOn w:val="Normal"/>
    <w:link w:val="EndnoteTextChar"/>
    <w:uiPriority w:val="99"/>
    <w:semiHidden/>
    <w:unhideWhenUsed/>
    <w:rsid w:val="00953B9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3B9F"/>
    <w:rPr>
      <w:sz w:val="20"/>
      <w:szCs w:val="20"/>
    </w:rPr>
  </w:style>
  <w:style w:type="character" w:styleId="EndnoteReference">
    <w:name w:val="endnote reference"/>
    <w:basedOn w:val="DefaultParagraphFont"/>
    <w:uiPriority w:val="99"/>
    <w:semiHidden/>
    <w:unhideWhenUsed/>
    <w:rsid w:val="00953B9F"/>
    <w:rPr>
      <w:vertAlign w:val="superscript"/>
    </w:rPr>
  </w:style>
  <w:style w:type="character" w:customStyle="1" w:styleId="gen">
    <w:name w:val="gen"/>
    <w:basedOn w:val="DefaultParagraphFont"/>
    <w:rsid w:val="00E511C7"/>
  </w:style>
  <w:style w:type="paragraph" w:customStyle="1" w:styleId="msolistparagraph0">
    <w:name w:val="msolistparagraph"/>
    <w:basedOn w:val="Normal"/>
    <w:rsid w:val="00372B23"/>
    <w:pPr>
      <w:ind w:left="720"/>
      <w:contextualSpacing/>
    </w:pPr>
    <w:rPr>
      <w:rFonts w:ascii="Calibri" w:eastAsia="Times New Roman" w:hAnsi="Calibri" w:cs="Arial"/>
      <w:lang w:eastAsia="ja-JP"/>
    </w:rPr>
  </w:style>
  <w:style w:type="character" w:styleId="CommentReference">
    <w:name w:val="annotation reference"/>
    <w:basedOn w:val="DefaultParagraphFont"/>
    <w:uiPriority w:val="99"/>
    <w:semiHidden/>
    <w:unhideWhenUsed/>
    <w:rsid w:val="00372B23"/>
    <w:rPr>
      <w:sz w:val="16"/>
      <w:szCs w:val="16"/>
    </w:rPr>
  </w:style>
  <w:style w:type="paragraph" w:styleId="CommentText">
    <w:name w:val="annotation text"/>
    <w:basedOn w:val="Normal"/>
    <w:link w:val="CommentTextChar"/>
    <w:uiPriority w:val="99"/>
    <w:unhideWhenUsed/>
    <w:rsid w:val="00372B23"/>
    <w:pPr>
      <w:spacing w:line="240" w:lineRule="auto"/>
    </w:pPr>
    <w:rPr>
      <w:rFonts w:eastAsiaTheme="minorHAnsi"/>
      <w:noProof/>
      <w:sz w:val="20"/>
      <w:szCs w:val="20"/>
      <w:lang w:val="id-ID"/>
    </w:rPr>
  </w:style>
  <w:style w:type="character" w:customStyle="1" w:styleId="CommentTextChar">
    <w:name w:val="Comment Text Char"/>
    <w:basedOn w:val="DefaultParagraphFont"/>
    <w:link w:val="CommentText"/>
    <w:uiPriority w:val="99"/>
    <w:rsid w:val="00372B23"/>
    <w:rPr>
      <w:rFonts w:eastAsiaTheme="minorHAnsi"/>
      <w:noProof/>
      <w:sz w:val="20"/>
      <w:szCs w:val="20"/>
      <w:lang w:val="id-ID"/>
    </w:rPr>
  </w:style>
  <w:style w:type="paragraph" w:styleId="CommentSubject">
    <w:name w:val="annotation subject"/>
    <w:basedOn w:val="CommentText"/>
    <w:next w:val="CommentText"/>
    <w:link w:val="CommentSubjectChar"/>
    <w:uiPriority w:val="99"/>
    <w:semiHidden/>
    <w:unhideWhenUsed/>
    <w:rsid w:val="00372B23"/>
    <w:rPr>
      <w:b/>
      <w:bCs/>
    </w:rPr>
  </w:style>
  <w:style w:type="character" w:customStyle="1" w:styleId="CommentSubjectChar">
    <w:name w:val="Comment Subject Char"/>
    <w:basedOn w:val="CommentTextChar"/>
    <w:link w:val="CommentSubject"/>
    <w:uiPriority w:val="99"/>
    <w:semiHidden/>
    <w:rsid w:val="00372B23"/>
    <w:rPr>
      <w:rFonts w:eastAsiaTheme="minorHAnsi"/>
      <w:b/>
      <w:bCs/>
      <w:noProof/>
      <w:sz w:val="20"/>
      <w:szCs w:val="20"/>
      <w:lang w:val="id-ID"/>
    </w:rPr>
  </w:style>
  <w:style w:type="character" w:customStyle="1" w:styleId="Title1">
    <w:name w:val="Title1"/>
    <w:basedOn w:val="DefaultParagraphFont"/>
    <w:rsid w:val="000043A0"/>
  </w:style>
  <w:style w:type="character" w:customStyle="1" w:styleId="tlid-translation">
    <w:name w:val="tlid-translation"/>
    <w:basedOn w:val="DefaultParagraphFont"/>
    <w:rsid w:val="00281529"/>
  </w:style>
  <w:style w:type="character" w:customStyle="1" w:styleId="Heading2Char">
    <w:name w:val="Heading 2 Char"/>
    <w:basedOn w:val="DefaultParagraphFont"/>
    <w:link w:val="Heading2"/>
    <w:uiPriority w:val="9"/>
    <w:semiHidden/>
    <w:rsid w:val="00F230D7"/>
    <w:rPr>
      <w:rFonts w:asciiTheme="majorHAnsi" w:eastAsiaTheme="majorEastAsia" w:hAnsiTheme="majorHAnsi" w:cstheme="majorBidi"/>
      <w:b/>
      <w:bCs/>
      <w:color w:val="4F81BD" w:themeColor="accent1"/>
      <w:sz w:val="26"/>
      <w:szCs w:val="26"/>
    </w:rPr>
  </w:style>
  <w:style w:type="paragraph" w:customStyle="1" w:styleId="tablecolhead">
    <w:name w:val="table col head"/>
    <w:basedOn w:val="Normal"/>
    <w:rsid w:val="00F230D7"/>
    <w:pPr>
      <w:spacing w:after="0" w:line="240" w:lineRule="auto"/>
      <w:jc w:val="center"/>
    </w:pPr>
    <w:rPr>
      <w:rFonts w:ascii="Times New Roman" w:eastAsia="SimSun" w:hAnsi="Times New Roman" w:cs="Times New Roman"/>
      <w:b/>
      <w:bCs/>
      <w:sz w:val="16"/>
      <w:szCs w:val="16"/>
    </w:rPr>
  </w:style>
  <w:style w:type="paragraph" w:styleId="Title">
    <w:name w:val="Title"/>
    <w:basedOn w:val="Normal"/>
    <w:next w:val="Normal"/>
    <w:link w:val="TitleChar"/>
    <w:qFormat/>
    <w:rsid w:val="00F230D7"/>
    <w:pPr>
      <w:spacing w:before="240" w:after="6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rsid w:val="00F230D7"/>
    <w:rPr>
      <w:rFonts w:ascii="Calibri Light" w:eastAsia="Times New Roman" w:hAnsi="Calibri Light" w:cs="Times New Roman"/>
      <w:b/>
      <w:bCs/>
      <w:kern w:val="28"/>
      <w:sz w:val="32"/>
      <w:szCs w:val="32"/>
    </w:rPr>
  </w:style>
  <w:style w:type="paragraph" w:customStyle="1" w:styleId="Affiliation">
    <w:name w:val="Affiliation"/>
    <w:rsid w:val="00F230D7"/>
    <w:pPr>
      <w:spacing w:after="0" w:line="240" w:lineRule="auto"/>
      <w:jc w:val="center"/>
    </w:pPr>
    <w:rPr>
      <w:rFonts w:ascii="Times New Roman" w:eastAsia="SimSun" w:hAnsi="Times New Roman" w:cs="Times New Roman"/>
      <w:sz w:val="20"/>
      <w:szCs w:val="20"/>
    </w:rPr>
  </w:style>
  <w:style w:type="paragraph" w:customStyle="1" w:styleId="Author">
    <w:name w:val="Author"/>
    <w:rsid w:val="00F230D7"/>
    <w:pPr>
      <w:spacing w:before="360" w:after="40" w:line="240" w:lineRule="auto"/>
      <w:jc w:val="center"/>
    </w:pPr>
    <w:rPr>
      <w:rFonts w:ascii="Times New Roman" w:eastAsia="SimSun" w:hAnsi="Times New Roman" w:cs="Times New Roman"/>
      <w:noProof/>
    </w:rPr>
  </w:style>
  <w:style w:type="character" w:customStyle="1" w:styleId="Heading3Char">
    <w:name w:val="Heading 3 Char"/>
    <w:basedOn w:val="DefaultParagraphFont"/>
    <w:link w:val="Heading3"/>
    <w:rsid w:val="00EA1FC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A1FCA"/>
    <w:rPr>
      <w:rFonts w:ascii="Times New Roman" w:eastAsia="SimSun" w:hAnsi="Times New Roman" w:cs="Times New Roman"/>
      <w:i/>
      <w:iCs/>
      <w:noProof/>
      <w:sz w:val="20"/>
      <w:szCs w:val="20"/>
    </w:rPr>
  </w:style>
  <w:style w:type="paragraph" w:customStyle="1" w:styleId="Abstract">
    <w:name w:val="Abstract"/>
    <w:link w:val="AbstractChar"/>
    <w:rsid w:val="00EA1FCA"/>
    <w:pPr>
      <w:spacing w:line="240" w:lineRule="auto"/>
      <w:jc w:val="both"/>
    </w:pPr>
    <w:rPr>
      <w:rFonts w:ascii="Times New Roman" w:eastAsia="SimSun" w:hAnsi="Times New Roman" w:cs="Times New Roman"/>
      <w:b/>
      <w:bCs/>
      <w:sz w:val="18"/>
      <w:szCs w:val="18"/>
    </w:rPr>
  </w:style>
  <w:style w:type="paragraph" w:styleId="BodyText">
    <w:name w:val="Body Text"/>
    <w:basedOn w:val="Normal"/>
    <w:link w:val="BodyTextChar"/>
    <w:rsid w:val="00EA1FCA"/>
    <w:pPr>
      <w:spacing w:after="120" w:line="228"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EA1FCA"/>
    <w:rPr>
      <w:rFonts w:ascii="Times New Roman" w:eastAsia="SimSun" w:hAnsi="Times New Roman" w:cs="Times New Roman"/>
      <w:spacing w:val="-1"/>
      <w:sz w:val="20"/>
      <w:szCs w:val="20"/>
    </w:rPr>
  </w:style>
  <w:style w:type="paragraph" w:customStyle="1" w:styleId="keywords">
    <w:name w:val="key words"/>
    <w:rsid w:val="00EA1FCA"/>
    <w:pPr>
      <w:spacing w:after="120" w:line="240" w:lineRule="auto"/>
      <w:ind w:firstLine="288"/>
      <w:jc w:val="both"/>
    </w:pPr>
    <w:rPr>
      <w:rFonts w:ascii="Times New Roman" w:eastAsia="SimSun" w:hAnsi="Times New Roman" w:cs="Times New Roman"/>
      <w:b/>
      <w:bCs/>
      <w:i/>
      <w:iCs/>
      <w:noProof/>
      <w:sz w:val="18"/>
      <w:szCs w:val="18"/>
    </w:rPr>
  </w:style>
  <w:style w:type="paragraph" w:customStyle="1" w:styleId="tablecolsubhead">
    <w:name w:val="table col subhead"/>
    <w:basedOn w:val="tablecolhead"/>
    <w:rsid w:val="00EA1FCA"/>
    <w:rPr>
      <w:i/>
      <w:iCs/>
      <w:sz w:val="15"/>
      <w:szCs w:val="15"/>
    </w:rPr>
  </w:style>
  <w:style w:type="paragraph" w:customStyle="1" w:styleId="tablehead">
    <w:name w:val="table head"/>
    <w:rsid w:val="00EA1FCA"/>
    <w:pPr>
      <w:numPr>
        <w:numId w:val="2"/>
      </w:numPr>
      <w:spacing w:before="240" w:after="120" w:line="216" w:lineRule="auto"/>
      <w:jc w:val="center"/>
    </w:pPr>
    <w:rPr>
      <w:rFonts w:ascii="Times New Roman" w:eastAsia="SimSun" w:hAnsi="Times New Roman" w:cs="Times New Roman"/>
      <w:smallCaps/>
      <w:noProof/>
      <w:sz w:val="16"/>
      <w:szCs w:val="16"/>
    </w:rPr>
  </w:style>
  <w:style w:type="paragraph" w:customStyle="1" w:styleId="StyleAbstractItalic">
    <w:name w:val="Style Abstract + Italic"/>
    <w:basedOn w:val="Abstract"/>
    <w:link w:val="StyleAbstractItalicChar"/>
    <w:rsid w:val="00EA1FCA"/>
    <w:rPr>
      <w:rFonts w:eastAsia="MS Mincho"/>
      <w:i/>
      <w:iCs/>
    </w:rPr>
  </w:style>
  <w:style w:type="character" w:customStyle="1" w:styleId="AbstractChar">
    <w:name w:val="Abstract Char"/>
    <w:link w:val="Abstract"/>
    <w:locked/>
    <w:rsid w:val="00EA1FCA"/>
    <w:rPr>
      <w:rFonts w:ascii="Times New Roman" w:eastAsia="SimSun" w:hAnsi="Times New Roman" w:cs="Times New Roman"/>
      <w:b/>
      <w:bCs/>
      <w:sz w:val="18"/>
      <w:szCs w:val="18"/>
    </w:rPr>
  </w:style>
  <w:style w:type="character" w:customStyle="1" w:styleId="StyleAbstractItalicChar">
    <w:name w:val="Style Abstract + Italic Char"/>
    <w:link w:val="StyleAbstractItalic"/>
    <w:locked/>
    <w:rsid w:val="00EA1FCA"/>
    <w:rPr>
      <w:rFonts w:ascii="Times New Roman" w:eastAsia="MS Mincho" w:hAnsi="Times New Roman" w:cs="Times New Roman"/>
      <w:b/>
      <w:bCs/>
      <w:i/>
      <w:iCs/>
      <w:sz w:val="18"/>
      <w:szCs w:val="18"/>
    </w:rPr>
  </w:style>
  <w:style w:type="paragraph" w:customStyle="1" w:styleId="figurecaption">
    <w:name w:val="figure caption"/>
    <w:rsid w:val="00EA1FCA"/>
    <w:pPr>
      <w:numPr>
        <w:numId w:val="3"/>
      </w:numPr>
      <w:spacing w:before="80" w:line="240" w:lineRule="auto"/>
      <w:jc w:val="center"/>
    </w:pPr>
    <w:rPr>
      <w:rFonts w:ascii="Times New Roman" w:eastAsia="SimSun" w:hAnsi="Times New Roman" w:cs="Times New Roman"/>
      <w:noProof/>
      <w:sz w:val="16"/>
      <w:szCs w:val="16"/>
    </w:rPr>
  </w:style>
  <w:style w:type="paragraph" w:customStyle="1" w:styleId="tablefootnote">
    <w:name w:val="table footnote"/>
    <w:rsid w:val="00EA1FCA"/>
    <w:pPr>
      <w:spacing w:before="60" w:after="30" w:line="240" w:lineRule="auto"/>
      <w:jc w:val="right"/>
    </w:pPr>
    <w:rPr>
      <w:rFonts w:ascii="Times New Roman" w:eastAsia="SimSun" w:hAnsi="Times New Roman" w:cs="Times New Roman"/>
      <w:sz w:val="12"/>
      <w:szCs w:val="12"/>
    </w:rPr>
  </w:style>
  <w:style w:type="numbering" w:customStyle="1" w:styleId="NoList1">
    <w:name w:val="No List1"/>
    <w:next w:val="NoList"/>
    <w:uiPriority w:val="99"/>
    <w:semiHidden/>
    <w:unhideWhenUsed/>
    <w:rsid w:val="0016203F"/>
  </w:style>
  <w:style w:type="table" w:customStyle="1" w:styleId="TableGrid1">
    <w:name w:val="Table Grid1"/>
    <w:basedOn w:val="TableNormal"/>
    <w:next w:val="TableGrid"/>
    <w:uiPriority w:val="59"/>
    <w:rsid w:val="0016203F"/>
    <w:pPr>
      <w:widowControl w:val="0"/>
      <w:spacing w:after="0" w:line="240" w:lineRule="auto"/>
      <w:jc w:val="both"/>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trieval">
    <w:name w:val="retrieval"/>
    <w:qFormat/>
    <w:rsid w:val="0016203F"/>
  </w:style>
  <w:style w:type="paragraph" w:styleId="BodyTextIndent">
    <w:name w:val="Body Text Indent"/>
    <w:basedOn w:val="Normal"/>
    <w:link w:val="BodyTextIndentChar"/>
    <w:uiPriority w:val="99"/>
    <w:semiHidden/>
    <w:unhideWhenUsed/>
    <w:rsid w:val="003D4D50"/>
    <w:pPr>
      <w:spacing w:after="120"/>
      <w:ind w:left="283"/>
    </w:pPr>
  </w:style>
  <w:style w:type="character" w:customStyle="1" w:styleId="BodyTextIndentChar">
    <w:name w:val="Body Text Indent Char"/>
    <w:basedOn w:val="DefaultParagraphFont"/>
    <w:link w:val="BodyTextIndent"/>
    <w:uiPriority w:val="99"/>
    <w:semiHidden/>
    <w:rsid w:val="003D4D50"/>
  </w:style>
  <w:style w:type="paragraph" w:styleId="BodyTextIndent2">
    <w:name w:val="Body Text Indent 2"/>
    <w:basedOn w:val="Normal"/>
    <w:link w:val="BodyTextIndent2Char"/>
    <w:uiPriority w:val="99"/>
    <w:semiHidden/>
    <w:unhideWhenUsed/>
    <w:rsid w:val="003D4D50"/>
    <w:pPr>
      <w:spacing w:after="120" w:line="480" w:lineRule="auto"/>
      <w:ind w:left="283"/>
    </w:pPr>
  </w:style>
  <w:style w:type="character" w:customStyle="1" w:styleId="BodyTextIndent2Char">
    <w:name w:val="Body Text Indent 2 Char"/>
    <w:basedOn w:val="DefaultParagraphFont"/>
    <w:link w:val="BodyTextIndent2"/>
    <w:uiPriority w:val="99"/>
    <w:semiHidden/>
    <w:rsid w:val="003D4D50"/>
  </w:style>
  <w:style w:type="paragraph" w:styleId="BodyTextIndent3">
    <w:name w:val="Body Text Indent 3"/>
    <w:basedOn w:val="Normal"/>
    <w:link w:val="BodyTextIndent3Char"/>
    <w:uiPriority w:val="99"/>
    <w:semiHidden/>
    <w:unhideWhenUsed/>
    <w:rsid w:val="003D4D5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D4D50"/>
    <w:rPr>
      <w:sz w:val="16"/>
      <w:szCs w:val="16"/>
    </w:rPr>
  </w:style>
  <w:style w:type="table" w:customStyle="1" w:styleId="TableGrid2">
    <w:name w:val="Table Grid2"/>
    <w:basedOn w:val="TableNormal"/>
    <w:next w:val="TableGrid"/>
    <w:uiPriority w:val="59"/>
    <w:rsid w:val="00DF1053"/>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6019E3"/>
    <w:rPr>
      <w:color w:val="605E5C"/>
      <w:shd w:val="clear" w:color="auto" w:fill="E1DFDD"/>
    </w:rPr>
  </w:style>
  <w:style w:type="table" w:customStyle="1" w:styleId="TableGrid3">
    <w:name w:val="Table Grid3"/>
    <w:basedOn w:val="TableNormal"/>
    <w:next w:val="TableGrid"/>
    <w:uiPriority w:val="39"/>
    <w:rsid w:val="002D328D"/>
    <w:pPr>
      <w:spacing w:after="0" w:line="240" w:lineRule="auto"/>
    </w:pPr>
    <w:rPr>
      <w:rFonts w:eastAsia="Calibri"/>
      <w:kern w:val="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barudin@uin-suk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E63D6-9910-4CBE-9416-B29332461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6</Pages>
  <Words>10514</Words>
  <Characters>5993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7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rori Mukhtarom</dc:creator>
  <cp:lastModifiedBy>ghinarahmahmaulida4636@gmail.com</cp:lastModifiedBy>
  <cp:revision>19</cp:revision>
  <cp:lastPrinted>2019-05-14T07:19:00Z</cp:lastPrinted>
  <dcterms:created xsi:type="dcterms:W3CDTF">2020-10-23T09:05:00Z</dcterms:created>
  <dcterms:modified xsi:type="dcterms:W3CDTF">2025-02-2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turabian-fullnote-bibliography-no-ibid</vt:lpwstr>
  </property>
  <property fmtid="{D5CDD505-2E9C-101B-9397-08002B2CF9AE}" pid="19" name="Mendeley Recent Style Name 8_1">
    <vt:lpwstr>Turabian 8th edition (full note, no ibid)</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c446231-1c83-333c-a166-454754a27a38</vt:lpwstr>
  </property>
</Properties>
</file>